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900D8A" w14:textId="77777777" w:rsidR="002A7A55" w:rsidRDefault="001043CF" w:rsidP="00C57B13">
      <w:pPr>
        <w:pStyle w:val="Title"/>
        <w:spacing w:line="276" w:lineRule="auto"/>
        <w:ind w:left="0"/>
        <w:rPr>
          <w:spacing w:val="-2"/>
        </w:rPr>
      </w:pPr>
      <w:r>
        <w:t>ISLET</w:t>
      </w:r>
      <w:r>
        <w:rPr>
          <w:spacing w:val="-4"/>
        </w:rPr>
        <w:t xml:space="preserve"> </w:t>
      </w:r>
      <w:r>
        <w:rPr>
          <w:spacing w:val="-2"/>
        </w:rPr>
        <w:t>TRANSPLANTATION</w:t>
      </w:r>
    </w:p>
    <w:p w14:paraId="1A2C6733" w14:textId="77777777" w:rsidR="0039089D" w:rsidRDefault="0039089D" w:rsidP="00C57B13">
      <w:pPr>
        <w:pStyle w:val="Title"/>
        <w:spacing w:line="276" w:lineRule="auto"/>
        <w:ind w:left="0"/>
      </w:pPr>
    </w:p>
    <w:p w14:paraId="759CB5FC" w14:textId="4211A92B" w:rsidR="002A7A55" w:rsidRDefault="001043CF" w:rsidP="00C57B13">
      <w:pPr>
        <w:spacing w:line="276" w:lineRule="auto"/>
        <w:rPr>
          <w:sz w:val="20"/>
        </w:rPr>
      </w:pPr>
      <w:r>
        <w:rPr>
          <w:b/>
          <w:sz w:val="24"/>
        </w:rPr>
        <w:t>Lorenzo</w:t>
      </w:r>
      <w:r>
        <w:rPr>
          <w:b/>
          <w:spacing w:val="-4"/>
          <w:sz w:val="24"/>
        </w:rPr>
        <w:t xml:space="preserve"> </w:t>
      </w:r>
      <w:r>
        <w:rPr>
          <w:b/>
          <w:sz w:val="24"/>
        </w:rPr>
        <w:t>Piemonti,</w:t>
      </w:r>
      <w:r>
        <w:rPr>
          <w:b/>
          <w:spacing w:val="-4"/>
          <w:sz w:val="24"/>
        </w:rPr>
        <w:t xml:space="preserve"> </w:t>
      </w:r>
      <w:r>
        <w:rPr>
          <w:b/>
          <w:sz w:val="24"/>
        </w:rPr>
        <w:t>MD</w:t>
      </w:r>
      <w:r>
        <w:rPr>
          <w:b/>
          <w:spacing w:val="-4"/>
          <w:sz w:val="24"/>
        </w:rPr>
        <w:t xml:space="preserve"> </w:t>
      </w:r>
      <w:r>
        <w:rPr>
          <w:sz w:val="20"/>
        </w:rPr>
        <w:t>Professor,</w:t>
      </w:r>
      <w:r>
        <w:rPr>
          <w:spacing w:val="-3"/>
          <w:sz w:val="20"/>
        </w:rPr>
        <w:t xml:space="preserve"> </w:t>
      </w:r>
      <w:r>
        <w:rPr>
          <w:sz w:val="20"/>
        </w:rPr>
        <w:t>Diabetes</w:t>
      </w:r>
      <w:r>
        <w:rPr>
          <w:spacing w:val="-3"/>
          <w:sz w:val="20"/>
        </w:rPr>
        <w:t xml:space="preserve"> </w:t>
      </w:r>
      <w:r>
        <w:rPr>
          <w:sz w:val="20"/>
        </w:rPr>
        <w:t>Research</w:t>
      </w:r>
      <w:r>
        <w:rPr>
          <w:spacing w:val="-3"/>
          <w:sz w:val="20"/>
        </w:rPr>
        <w:t xml:space="preserve"> </w:t>
      </w:r>
      <w:r>
        <w:rPr>
          <w:sz w:val="20"/>
        </w:rPr>
        <w:t>Institute,</w:t>
      </w:r>
      <w:r>
        <w:rPr>
          <w:spacing w:val="-3"/>
          <w:sz w:val="20"/>
        </w:rPr>
        <w:t xml:space="preserve"> </w:t>
      </w:r>
      <w:r>
        <w:rPr>
          <w:sz w:val="20"/>
        </w:rPr>
        <w:t>IRCCS</w:t>
      </w:r>
      <w:r>
        <w:rPr>
          <w:spacing w:val="-3"/>
          <w:sz w:val="20"/>
        </w:rPr>
        <w:t xml:space="preserve"> </w:t>
      </w:r>
      <w:r>
        <w:rPr>
          <w:sz w:val="20"/>
        </w:rPr>
        <w:t>Ospedale</w:t>
      </w:r>
      <w:r>
        <w:rPr>
          <w:spacing w:val="-3"/>
          <w:sz w:val="20"/>
        </w:rPr>
        <w:t xml:space="preserve"> </w:t>
      </w:r>
      <w:r>
        <w:rPr>
          <w:sz w:val="20"/>
        </w:rPr>
        <w:t>San</w:t>
      </w:r>
      <w:r>
        <w:rPr>
          <w:spacing w:val="-3"/>
          <w:sz w:val="20"/>
        </w:rPr>
        <w:t xml:space="preserve"> </w:t>
      </w:r>
      <w:r>
        <w:rPr>
          <w:sz w:val="20"/>
        </w:rPr>
        <w:t>Raffaele</w:t>
      </w:r>
      <w:r>
        <w:rPr>
          <w:spacing w:val="-3"/>
          <w:sz w:val="20"/>
        </w:rPr>
        <w:t xml:space="preserve"> </w:t>
      </w:r>
      <w:r>
        <w:rPr>
          <w:sz w:val="20"/>
        </w:rPr>
        <w:t>and</w:t>
      </w:r>
      <w:r>
        <w:rPr>
          <w:spacing w:val="-3"/>
          <w:sz w:val="20"/>
        </w:rPr>
        <w:t xml:space="preserve"> </w:t>
      </w:r>
      <w:r>
        <w:rPr>
          <w:rFonts w:ascii="Calibri"/>
          <w:sz w:val="20"/>
        </w:rPr>
        <w:t>Vita</w:t>
      </w:r>
      <w:r>
        <w:rPr>
          <w:sz w:val="20"/>
        </w:rPr>
        <w:t>-</w:t>
      </w:r>
      <w:r>
        <w:rPr>
          <w:rFonts w:ascii="Calibri"/>
          <w:sz w:val="20"/>
        </w:rPr>
        <w:t>Salute</w:t>
      </w:r>
      <w:r>
        <w:rPr>
          <w:rFonts w:ascii="Calibri"/>
          <w:spacing w:val="-3"/>
          <w:sz w:val="20"/>
        </w:rPr>
        <w:t xml:space="preserve"> </w:t>
      </w:r>
      <w:r>
        <w:rPr>
          <w:rFonts w:ascii="Calibri"/>
          <w:sz w:val="20"/>
        </w:rPr>
        <w:t xml:space="preserve">San Raffaele University, </w:t>
      </w:r>
      <w:r>
        <w:rPr>
          <w:sz w:val="20"/>
        </w:rPr>
        <w:t xml:space="preserve">Milan, Italy. E-mail: </w:t>
      </w:r>
      <w:hyperlink r:id="rId11">
        <w:r w:rsidR="002A7A55">
          <w:rPr>
            <w:sz w:val="20"/>
          </w:rPr>
          <w:t>piemonti.lorenzo@hsr.it</w:t>
        </w:r>
      </w:hyperlink>
    </w:p>
    <w:p w14:paraId="249C8CB6" w14:textId="77777777" w:rsidR="0039089D" w:rsidRDefault="0039089D" w:rsidP="00C57B13">
      <w:pPr>
        <w:spacing w:line="276" w:lineRule="auto"/>
        <w:rPr>
          <w:b/>
        </w:rPr>
      </w:pPr>
    </w:p>
    <w:p w14:paraId="1A966728" w14:textId="14FFC3ED" w:rsidR="002A7A55" w:rsidRPr="00FE03AD" w:rsidRDefault="001043CF" w:rsidP="00FE03AD">
      <w:pPr>
        <w:spacing w:line="276" w:lineRule="auto"/>
        <w:rPr>
          <w:b/>
          <w:bCs/>
        </w:rPr>
      </w:pPr>
      <w:r w:rsidRPr="00FE03AD">
        <w:rPr>
          <w:b/>
          <w:bCs/>
        </w:rPr>
        <w:t>Updated</w:t>
      </w:r>
      <w:r w:rsidRPr="00FE03AD">
        <w:rPr>
          <w:b/>
          <w:bCs/>
          <w:spacing w:val="-6"/>
        </w:rPr>
        <w:t xml:space="preserve"> </w:t>
      </w:r>
      <w:r w:rsidRPr="00FE03AD">
        <w:rPr>
          <w:b/>
          <w:bCs/>
        </w:rPr>
        <w:t>September</w:t>
      </w:r>
      <w:r w:rsidRPr="00FE03AD">
        <w:rPr>
          <w:b/>
          <w:bCs/>
          <w:spacing w:val="-6"/>
        </w:rPr>
        <w:t xml:space="preserve"> </w:t>
      </w:r>
      <w:r w:rsidR="004E41DD">
        <w:rPr>
          <w:b/>
          <w:bCs/>
          <w:spacing w:val="-6"/>
        </w:rPr>
        <w:t>15</w:t>
      </w:r>
      <w:r w:rsidRPr="00FE03AD">
        <w:rPr>
          <w:b/>
          <w:bCs/>
        </w:rPr>
        <w:t>,</w:t>
      </w:r>
      <w:r w:rsidRPr="00FE03AD">
        <w:rPr>
          <w:b/>
          <w:bCs/>
          <w:spacing w:val="-6"/>
        </w:rPr>
        <w:t xml:space="preserve"> </w:t>
      </w:r>
      <w:r w:rsidRPr="00FE03AD">
        <w:rPr>
          <w:b/>
          <w:bCs/>
          <w:spacing w:val="-4"/>
        </w:rPr>
        <w:t>202</w:t>
      </w:r>
      <w:r w:rsidR="00993161" w:rsidRPr="00FE03AD">
        <w:rPr>
          <w:b/>
          <w:bCs/>
          <w:spacing w:val="-4"/>
        </w:rPr>
        <w:t>5</w:t>
      </w:r>
    </w:p>
    <w:p w14:paraId="17002E05" w14:textId="77777777" w:rsidR="002A7A55" w:rsidRPr="00FE03AD" w:rsidRDefault="002A7A55" w:rsidP="00FE03AD">
      <w:pPr>
        <w:spacing w:line="276" w:lineRule="auto"/>
      </w:pPr>
    </w:p>
    <w:p w14:paraId="7143B29F" w14:textId="77777777" w:rsidR="002A7A55" w:rsidRPr="00FE03AD" w:rsidRDefault="001043CF" w:rsidP="00FE03AD">
      <w:pPr>
        <w:spacing w:line="276" w:lineRule="auto"/>
        <w:rPr>
          <w:b/>
          <w:bCs/>
          <w:color w:val="4F81BD" w:themeColor="accent1"/>
        </w:rPr>
      </w:pPr>
      <w:r w:rsidRPr="00FE03AD">
        <w:rPr>
          <w:b/>
          <w:bCs/>
          <w:color w:val="4F81BD" w:themeColor="accent1"/>
          <w:spacing w:val="-2"/>
        </w:rPr>
        <w:t>ABSTRACT</w:t>
      </w:r>
    </w:p>
    <w:p w14:paraId="3FFF8B3F" w14:textId="77777777" w:rsidR="00C57B13" w:rsidRPr="00FE03AD" w:rsidRDefault="00C57B13" w:rsidP="00FE03AD">
      <w:pPr>
        <w:spacing w:line="276" w:lineRule="auto"/>
      </w:pPr>
    </w:p>
    <w:p w14:paraId="29D07B7E" w14:textId="6A830910" w:rsidR="002A7A55" w:rsidRPr="00FE03AD" w:rsidRDefault="00F405F2" w:rsidP="00FE03AD">
      <w:pPr>
        <w:spacing w:line="276" w:lineRule="auto"/>
      </w:pPr>
      <w:r w:rsidRPr="00FE03AD">
        <w:t>Transplanting islets of Langerhans consists of the infusion of purified endocrine pancreatic tissue, typically into the hepatic portal system of the recipient. The field of islet transplantation has evolved significantly since the pioneering experiments of Minkowski and von Mering in 1882, with remarkable acceleration over the past four decades thanks to continuous improvements in islet isolation, transplantation techniques, patient management, and immunosuppressive strategies. Restoration of beta-cell function can be achieved by transplantation of allogeneic islets in both non-uremic patients (Islet Transplant Alone, ITA) and those with end-stage renal disease (Simultaneous Islet-Kidney, SIK; Islet-After-Kidney, IAK). Clinical trials and registries have demonstrated long-term sustained function and improved metabolic control, even in recipients requiring exogenous insulin due to suboptimal islet mass or progressive graft dysfunction. Preservation of endogenous insulin secretion is consistently achieved in recipients of islet autografts, a therapeutic option particularly valuable for individuals undergoing total pancreatectomy for non-malignant diseases and, more recently, for selected neoplastic conditions.</w:t>
      </w:r>
      <w:r w:rsidR="00AA7609" w:rsidRPr="00FE03AD">
        <w:t xml:space="preserve"> </w:t>
      </w:r>
      <w:r w:rsidRPr="00FE03AD">
        <w:t>The clinical and scientific recognition of islet transplantation has been reinforced by regulatory milestones, including the 2023 FDA licensure of allogeneic islets (</w:t>
      </w:r>
      <w:proofErr w:type="spellStart"/>
      <w:r w:rsidRPr="00FE03AD">
        <w:t>donislecel-jujn</w:t>
      </w:r>
      <w:proofErr w:type="spellEnd"/>
      <w:r w:rsidRPr="00FE03AD">
        <w:t xml:space="preserve">, </w:t>
      </w:r>
      <w:proofErr w:type="spellStart"/>
      <w:r w:rsidRPr="00FE03AD">
        <w:t>Lantidra</w:t>
      </w:r>
      <w:proofErr w:type="spellEnd"/>
      <w:r w:rsidRPr="00FE03AD">
        <w:t>) in the United States and the publication of harmonized good practice guidelines by the European Directorate for the Quality of Medicines (EDQM, 2024). In parallel, long-term outcome data from national cohorts confirm durable graft survival beyond 20 years in a subset of recipients, with protection from severe hypoglycemia in nearly all cases. In addition, islet transplantation represents a powerful platform for the development of next-generation β-cell replacement strategies, including stem cell–derived islets, encapsulation technologies, and genetically engineered cell products. These innovations are expected to broaden access and reduce the need for chronic immunosuppression. In this chapter, we review the current state of clinical islet transplantation and discuss future perspectives in the field.</w:t>
      </w:r>
    </w:p>
    <w:p w14:paraId="3E1E4A65" w14:textId="77777777" w:rsidR="002A7A55" w:rsidRPr="00FE03AD" w:rsidRDefault="002A7A55" w:rsidP="00FE03AD">
      <w:pPr>
        <w:spacing w:line="276" w:lineRule="auto"/>
      </w:pPr>
    </w:p>
    <w:p w14:paraId="2B18D252" w14:textId="77777777" w:rsidR="002A7A55" w:rsidRPr="00FE03AD" w:rsidRDefault="001043CF" w:rsidP="00FE03AD">
      <w:pPr>
        <w:spacing w:line="276" w:lineRule="auto"/>
        <w:rPr>
          <w:b/>
          <w:bCs/>
          <w:color w:val="4F81BD" w:themeColor="accent1"/>
          <w:spacing w:val="-2"/>
        </w:rPr>
      </w:pPr>
      <w:bookmarkStart w:id="0" w:name="_Hlk208343191"/>
      <w:r w:rsidRPr="00FE03AD">
        <w:rPr>
          <w:b/>
          <w:bCs/>
          <w:color w:val="4F81BD" w:themeColor="accent1"/>
          <w:spacing w:val="-2"/>
        </w:rPr>
        <w:t>INTRODUCTION</w:t>
      </w:r>
    </w:p>
    <w:p w14:paraId="3FFF130D" w14:textId="77777777" w:rsidR="00AA296A" w:rsidRPr="00FE03AD" w:rsidRDefault="00AA296A" w:rsidP="00FE03AD">
      <w:pPr>
        <w:spacing w:line="276" w:lineRule="auto"/>
        <w:rPr>
          <w:color w:val="4F81BD" w:themeColor="accent1"/>
        </w:rPr>
      </w:pPr>
    </w:p>
    <w:p w14:paraId="4328D1DA" w14:textId="240D3FC4" w:rsidR="00AA7609" w:rsidRPr="00FE03AD" w:rsidRDefault="001043CF" w:rsidP="00FE03AD">
      <w:pPr>
        <w:spacing w:line="276" w:lineRule="auto"/>
      </w:pPr>
      <w:r w:rsidRPr="00FE03AD">
        <w:t>Diabetes affects 5</w:t>
      </w:r>
      <w:r w:rsidR="00F405F2" w:rsidRPr="00FE03AD">
        <w:t>89</w:t>
      </w:r>
      <w:r w:rsidRPr="00FE03AD">
        <w:t xml:space="preserve"> million</w:t>
      </w:r>
      <w:r w:rsidR="00F405F2" w:rsidRPr="00FE03AD">
        <w:t xml:space="preserve"> </w:t>
      </w:r>
      <w:r w:rsidRPr="00FE03AD">
        <w:t>adults (20-79 years) throughout the world (202</w:t>
      </w:r>
      <w:r w:rsidR="00F405F2" w:rsidRPr="00FE03AD">
        <w:t>4</w:t>
      </w:r>
      <w:r w:rsidRPr="00FE03AD">
        <w:t xml:space="preserve">) and this number will rise to </w:t>
      </w:r>
      <w:r w:rsidR="00F405F2" w:rsidRPr="00FE03AD">
        <w:t>853</w:t>
      </w:r>
      <w:r w:rsidRPr="00FE03AD">
        <w:t xml:space="preserve"> million by 20</w:t>
      </w:r>
      <w:r w:rsidR="00F405F2" w:rsidRPr="00FE03AD">
        <w:t>50. Diabetes was responsible for 3.4 million deaths in 2024 – 1 every 9 seconds.</w:t>
      </w:r>
      <w:r w:rsidRPr="00FE03AD">
        <w:t xml:space="preserve"> </w:t>
      </w:r>
      <w:r w:rsidR="00F405F2" w:rsidRPr="00FE03AD">
        <w:t>Diabetes caused at least USD 1 trillion dollars in health expenditure – a 338% increase over the last 17 years.</w:t>
      </w:r>
      <w:r w:rsidRPr="00FE03AD">
        <w:t>(IDF Diabetes Atlas 1</w:t>
      </w:r>
      <w:r w:rsidR="00F405F2" w:rsidRPr="00FE03AD">
        <w:t>1</w:t>
      </w:r>
      <w:r w:rsidRPr="00FE03AD">
        <w:t xml:space="preserve">th edition, https://diabetesatlas.org/). </w:t>
      </w:r>
      <w:r w:rsidR="00F405F2" w:rsidRPr="00FE03AD">
        <w:t>M</w:t>
      </w:r>
      <w:r w:rsidR="0000340F">
        <w:t>any</w:t>
      </w:r>
      <w:r w:rsidR="00F405F2" w:rsidRPr="00FE03AD">
        <w:t xml:space="preserve"> cases are managed with lifelong insulin therapy and blood glucose monitoring. Over recent decades, advances in insulin formulations (ultrafast and long-acting analogues) and the adoption of intensive diabetes management (continuous subcutaneous insulin infusion and continuous glucose monitoring) have improved glycemic control and reduced the incidence of chronic complications </w:t>
      </w:r>
      <w:r w:rsidR="00F405F2" w:rsidRPr="00FE03AD">
        <w:fldChar w:fldCharType="begin">
          <w:fldData xml:space="preserve">PEVuZE5vdGU+PENpdGU+PEF1dGhvcj5HcmVnZzwvQXV0aG9yPjxZZWFyPjIwMTY8L1llYXI+PFJl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=
</w:fldData>
        </w:fldChar>
      </w:r>
      <w:r w:rsidR="00115FE2" w:rsidRPr="00FE03AD">
        <w:instrText xml:space="preserve"> ADDIN EN.CITE </w:instrText>
      </w:r>
      <w:r w:rsidR="00115FE2" w:rsidRPr="00FE03AD">
        <w:fldChar w:fldCharType="begin">
          <w:fldData xml:space="preserve">PEVuZE5vdGU+PENpdGU+PEF1dGhvcj5HcmVnZzwvQXV0aG9yPjxZZWFyPjIwMTY8L1llYXI+PFJl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=
</w:fldData>
        </w:fldChar>
      </w:r>
      <w:r w:rsidR="00115FE2" w:rsidRPr="00FE03AD">
        <w:instrText xml:space="preserve"> ADDIN EN.CITE.DATA </w:instrText>
      </w:r>
      <w:r w:rsidR="00115FE2" w:rsidRPr="00FE03AD">
        <w:fldChar w:fldCharType="end"/>
      </w:r>
      <w:r w:rsidR="00F405F2" w:rsidRPr="00FE03AD">
        <w:fldChar w:fldCharType="separate"/>
      </w:r>
      <w:r w:rsidR="00762616">
        <w:rPr>
          <w:noProof/>
        </w:rPr>
        <w:t>(</w:t>
      </w:r>
      <w:r w:rsidR="00115FE2" w:rsidRPr="00FE03AD">
        <w:rPr>
          <w:noProof/>
        </w:rPr>
        <w:t>1-4</w:t>
      </w:r>
      <w:r w:rsidR="00762616">
        <w:rPr>
          <w:noProof/>
        </w:rPr>
        <w:t>)</w:t>
      </w:r>
      <w:r w:rsidR="00F405F2" w:rsidRPr="00FE03AD">
        <w:fldChar w:fldCharType="end"/>
      </w:r>
      <w:r w:rsidRPr="00FE03AD">
        <w:t xml:space="preserve">. </w:t>
      </w:r>
      <w:r w:rsidR="00F405F2" w:rsidRPr="00FE03AD">
        <w:t xml:space="preserve">Despite these advances, exogenous </w:t>
      </w:r>
      <w:r w:rsidR="00F405F2" w:rsidRPr="00FE03AD">
        <w:lastRenderedPageBreak/>
        <w:t>insulin therapy rarely achieves physiological glucose homeostasis. A majority of individuals with diabetes fail to attain recommended HbA1c targets</w:t>
      </w:r>
      <w:r w:rsidR="00115FE2" w:rsidRPr="00FE03AD">
        <w:t xml:space="preserve"> </w:t>
      </w:r>
      <w:r w:rsidR="00115FE2" w:rsidRPr="00FE03AD">
        <w:fldChar w:fldCharType="begin">
          <w:fldData xml:space="preserve">PEVuZE5vdGU+PENpdGU+PEF1dGhvcj5NYW5udWNjaTwvQXV0aG9yPjxZZWFyPjIwMTQ8L1llYXI+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</w:fldData>
        </w:fldChar>
      </w:r>
      <w:r w:rsidR="00115FE2" w:rsidRPr="00FE03AD">
        <w:instrText xml:space="preserve"> ADDIN EN.CITE </w:instrText>
      </w:r>
      <w:r w:rsidR="00115FE2" w:rsidRPr="00FE03AD">
        <w:fldChar w:fldCharType="begin">
          <w:fldData xml:space="preserve">PEVuZE5vdGU+PENpdGU+PEF1dGhvcj5NYW5udWNjaTwvQXV0aG9yPjxZZWFyPjIwMTQ8L1llYXI+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</w:fldData>
        </w:fldChar>
      </w:r>
      <w:r w:rsidR="00115FE2" w:rsidRPr="00FE03AD">
        <w:instrText xml:space="preserve"> ADDIN EN.CITE.DATA </w:instrText>
      </w:r>
      <w:r w:rsidR="00115FE2" w:rsidRPr="00FE03AD">
        <w:fldChar w:fldCharType="end"/>
      </w:r>
      <w:r w:rsidR="00115FE2" w:rsidRPr="00FE03AD">
        <w:fldChar w:fldCharType="separate"/>
      </w:r>
      <w:r w:rsidR="00762616">
        <w:rPr>
          <w:noProof/>
        </w:rPr>
        <w:t>(</w:t>
      </w:r>
      <w:r w:rsidR="00115FE2" w:rsidRPr="00FE03AD">
        <w:rPr>
          <w:noProof/>
        </w:rPr>
        <w:t>5-10</w:t>
      </w:r>
      <w:r w:rsidR="00762616">
        <w:rPr>
          <w:noProof/>
        </w:rPr>
        <w:t>)</w:t>
      </w:r>
      <w:r w:rsidR="00115FE2" w:rsidRPr="00FE03AD">
        <w:fldChar w:fldCharType="end"/>
      </w:r>
      <w:r w:rsidRPr="00FE03AD">
        <w:t xml:space="preserve">, </w:t>
      </w:r>
      <w:r w:rsidR="00F405F2" w:rsidRPr="00FE03AD">
        <w:t>remain at risk for microvascular and macrovascular complications, and continue to experience reduced life expectancy compared with the general population</w:t>
      </w:r>
      <w:r w:rsidR="00115FE2" w:rsidRPr="00FE03AD">
        <w:t xml:space="preserve"> </w:t>
      </w:r>
      <w:r w:rsidR="00115FE2" w:rsidRPr="00FE03AD">
        <w:fldChar w:fldCharType="begin">
          <w:fldData xml:space="preserve">PEVuZE5vdGU+PENpdGU+PEF1dGhvcj5MaXZpbmdzdG9uZTwvQXV0aG9yPjxZZWFyPjIwMTU8L1ll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=
</w:fldData>
        </w:fldChar>
      </w:r>
      <w:r w:rsidR="00115FE2" w:rsidRPr="00FE03AD">
        <w:instrText xml:space="preserve"> ADDIN EN.CITE </w:instrText>
      </w:r>
      <w:r w:rsidR="00115FE2" w:rsidRPr="00FE03AD">
        <w:fldChar w:fldCharType="begin">
          <w:fldData xml:space="preserve">PEVuZE5vdGU+PENpdGU+PEF1dGhvcj5MaXZpbmdzdG9uZTwvQXV0aG9yPjxZZWFyPjIwMTU8L1ll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=
</w:fldData>
        </w:fldChar>
      </w:r>
      <w:r w:rsidR="00115FE2" w:rsidRPr="00FE03AD">
        <w:instrText xml:space="preserve"> ADDIN EN.CITE.DATA </w:instrText>
      </w:r>
      <w:r w:rsidR="00115FE2" w:rsidRPr="00FE03AD">
        <w:fldChar w:fldCharType="end"/>
      </w:r>
      <w:r w:rsidR="00115FE2" w:rsidRPr="00FE03AD">
        <w:fldChar w:fldCharType="separate"/>
      </w:r>
      <w:r w:rsidR="00762616">
        <w:rPr>
          <w:noProof/>
        </w:rPr>
        <w:t>(</w:t>
      </w:r>
      <w:r w:rsidR="00115FE2" w:rsidRPr="00FE03AD">
        <w:rPr>
          <w:noProof/>
        </w:rPr>
        <w:t>11-14</w:t>
      </w:r>
      <w:r w:rsidR="00762616">
        <w:rPr>
          <w:noProof/>
        </w:rPr>
        <w:t>)</w:t>
      </w:r>
      <w:r w:rsidR="00115FE2" w:rsidRPr="00FE03AD">
        <w:fldChar w:fldCharType="end"/>
      </w:r>
      <w:r w:rsidRPr="00FE03AD">
        <w:t>.</w:t>
      </w:r>
      <w:r w:rsidRPr="00FE03AD">
        <w:rPr>
          <w:spacing w:val="80"/>
        </w:rPr>
        <w:t xml:space="preserve"> </w:t>
      </w:r>
      <w:r w:rsidR="00AA7609" w:rsidRPr="00FE03AD">
        <w:t>A large international study of 324,501 people with type 1 diabetes (T1D) from 19 countries showed that the proportion of patients achieving HbA1c &lt;7.5% varied from only 15.7% to 46.4% in children &lt;15 years, from 8.9% to 49.5% in adolescents and young adults aged 15–24 years, and from 20.5% to 53.6% in adults ≥25 year</w:t>
      </w:r>
      <w:r w:rsidR="003B432E" w:rsidRPr="00FE03AD">
        <w:t xml:space="preserve"> </w:t>
      </w:r>
      <w:r w:rsidR="003B432E" w:rsidRPr="00FE03AD">
        <w:fldChar w:fldCharType="begin">
          <w:fldData xml:space="preserve">PEVuZE5vdGU+PENpdGU+PEF1dGhvcj5NY0tuaWdodDwvQXV0aG9yPjxZZWFyPjIwMTU8L1llYXI+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</w:fldData>
        </w:fldChar>
      </w:r>
      <w:r w:rsidR="003B432E" w:rsidRPr="00FE03AD">
        <w:instrText xml:space="preserve"> ADDIN EN.CITE </w:instrText>
      </w:r>
      <w:r w:rsidR="003B432E" w:rsidRPr="00FE03AD">
        <w:fldChar w:fldCharType="begin">
          <w:fldData xml:space="preserve">PEVuZE5vdGU+PENpdGU+PEF1dGhvcj5NY0tuaWdodDwvQXV0aG9yPjxZZWFyPjIwMTU8L1llYXI+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</w:fldData>
        </w:fldChar>
      </w:r>
      <w:r w:rsidR="003B432E" w:rsidRPr="00FE03AD">
        <w:instrText xml:space="preserve"> ADDIN EN.CITE.DATA </w:instrText>
      </w:r>
      <w:r w:rsidR="003B432E" w:rsidRPr="00FE03AD">
        <w:fldChar w:fldCharType="end"/>
      </w:r>
      <w:r w:rsidR="003B432E" w:rsidRPr="00FE03AD">
        <w:fldChar w:fldCharType="separate"/>
      </w:r>
      <w:r w:rsidR="00762616">
        <w:rPr>
          <w:noProof/>
        </w:rPr>
        <w:t>(</w:t>
      </w:r>
      <w:r w:rsidR="003B432E" w:rsidRPr="00FE03AD">
        <w:rPr>
          <w:noProof/>
        </w:rPr>
        <w:t>15</w:t>
      </w:r>
      <w:r w:rsidR="00762616">
        <w:rPr>
          <w:noProof/>
        </w:rPr>
        <w:t>)</w:t>
      </w:r>
      <w:r w:rsidR="003B432E" w:rsidRPr="00FE03AD">
        <w:fldChar w:fldCharType="end"/>
      </w:r>
      <w:r w:rsidR="00AA7609" w:rsidRPr="00FE03AD">
        <w:t xml:space="preserve">. Diabetes remains one of the leading causes of end-stage renal disease, blindness, and non-traumatic lower-limb amputation </w:t>
      </w:r>
      <w:r w:rsidR="003B432E" w:rsidRPr="00FE03AD">
        <w:fldChar w:fldCharType="begin">
          <w:fldData xml:space="preserve">PEVuZE5vdGU+PENpdGU+PEF1dGhvcj5IYXJkaW5nPC9BdXRob3I+PFllYXI+MjAxOTwvWWVhcj48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</w:fldData>
        </w:fldChar>
      </w:r>
      <w:r w:rsidR="003B432E" w:rsidRPr="00FE03AD">
        <w:instrText xml:space="preserve"> ADDIN EN.CITE </w:instrText>
      </w:r>
      <w:r w:rsidR="003B432E" w:rsidRPr="00FE03AD">
        <w:fldChar w:fldCharType="begin">
          <w:fldData xml:space="preserve">PEVuZE5vdGU+PENpdGU+PEF1dGhvcj5IYXJkaW5nPC9BdXRob3I+PFllYXI+MjAxOTwvWWVhcj48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</w:fldData>
        </w:fldChar>
      </w:r>
      <w:r w:rsidR="003B432E" w:rsidRPr="00FE03AD">
        <w:instrText xml:space="preserve"> ADDIN EN.CITE.DATA </w:instrText>
      </w:r>
      <w:r w:rsidR="003B432E" w:rsidRPr="00FE03AD">
        <w:fldChar w:fldCharType="end"/>
      </w:r>
      <w:r w:rsidR="003B432E" w:rsidRPr="00FE03AD">
        <w:fldChar w:fldCharType="separate"/>
      </w:r>
      <w:r w:rsidR="00762616">
        <w:rPr>
          <w:noProof/>
        </w:rPr>
        <w:t>(</w:t>
      </w:r>
      <w:r w:rsidR="003B432E" w:rsidRPr="00FE03AD">
        <w:rPr>
          <w:noProof/>
        </w:rPr>
        <w:t>2, 16</w:t>
      </w:r>
      <w:r w:rsidR="00762616">
        <w:rPr>
          <w:noProof/>
        </w:rPr>
        <w:t>)</w:t>
      </w:r>
      <w:r w:rsidR="003B432E" w:rsidRPr="00FE03AD">
        <w:fldChar w:fldCharType="end"/>
      </w:r>
      <w:r w:rsidR="00AA7609" w:rsidRPr="00FE03AD">
        <w:t>.</w:t>
      </w:r>
      <w:r w:rsidR="00C75DAE" w:rsidRPr="00FE03AD">
        <w:t xml:space="preserve"> </w:t>
      </w:r>
      <w:r w:rsidR="00AA7609" w:rsidRPr="00FE03AD">
        <w:t>The most physiological treatment for insulin-deficient diabetes—T1D, type 3c diabetes, and selected cases of type 2 diabetes—is restoration of lost β-cell mass, capable of both sensing blood glucose and releasing insulin into the portal circulation. Currently, the only clinically available approaches to restore β-cell mass are allogeneic or autologous β-cell transplantation, via either vascularized pancreas or isolated islet transplantation</w:t>
      </w:r>
      <w:r w:rsidR="003B432E" w:rsidRPr="00FE03AD">
        <w:t xml:space="preserve"> </w:t>
      </w:r>
      <w:r w:rsidR="003B432E" w:rsidRPr="00FE03AD">
        <w:fldChar w:fldCharType="begin">
          <w:fldData xml:space="preserve">PEVuZE5vdGU+PENpdGU+PEF1dGhvcj5TaGFwaXJvPC9BdXRob3I+PFllYXI+MjAxNzwvWWVhcj48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</w:fldData>
        </w:fldChar>
      </w:r>
      <w:r w:rsidR="003B432E" w:rsidRPr="00FE03AD">
        <w:instrText xml:space="preserve"> ADDIN EN.CITE </w:instrText>
      </w:r>
      <w:r w:rsidR="003B432E" w:rsidRPr="00FE03AD">
        <w:fldChar w:fldCharType="begin">
          <w:fldData xml:space="preserve">PEVuZE5vdGU+PENpdGU+PEF1dGhvcj5TaGFwaXJvPC9BdXRob3I+PFllYXI+MjAxNzwvWWVhcj48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</w:fldData>
        </w:fldChar>
      </w:r>
      <w:r w:rsidR="003B432E" w:rsidRPr="00FE03AD">
        <w:instrText xml:space="preserve"> ADDIN EN.CITE.DATA </w:instrText>
      </w:r>
      <w:r w:rsidR="003B432E" w:rsidRPr="00FE03AD">
        <w:fldChar w:fldCharType="end"/>
      </w:r>
      <w:r w:rsidR="003B432E" w:rsidRPr="00FE03AD">
        <w:fldChar w:fldCharType="separate"/>
      </w:r>
      <w:r w:rsidR="00762616">
        <w:rPr>
          <w:noProof/>
        </w:rPr>
        <w:t>(</w:t>
      </w:r>
      <w:r w:rsidR="003B432E" w:rsidRPr="00FE03AD">
        <w:rPr>
          <w:noProof/>
        </w:rPr>
        <w:t>17, 18</w:t>
      </w:r>
      <w:r w:rsidR="00762616">
        <w:rPr>
          <w:noProof/>
        </w:rPr>
        <w:t>)</w:t>
      </w:r>
      <w:r w:rsidR="003B432E" w:rsidRPr="00FE03AD">
        <w:fldChar w:fldCharType="end"/>
      </w:r>
      <w:r w:rsidR="00AA7609" w:rsidRPr="00FE03AD">
        <w:t>. Over the past three decades, clinical trials have shown that both procedures can restore physiological endocrine secretion and achieve superior metabolic outcomes compared with exogenous insulin therapy</w:t>
      </w:r>
      <w:r w:rsidR="003B432E" w:rsidRPr="00FE03AD">
        <w:t xml:space="preserve"> </w:t>
      </w:r>
      <w:r w:rsidR="003B432E" w:rsidRPr="00FE03AD">
        <w:fldChar w:fldCharType="begin">
          <w:fldData xml:space="preserve">PEVuZE5vdGU+PENpdGU+PEF1dGhvcj5TaGFwaXJvPC9BdXRob3I+PFllYXI+MjAxNzwvWWVhcj48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</w:fldData>
        </w:fldChar>
      </w:r>
      <w:r w:rsidR="003B432E" w:rsidRPr="00FE03AD">
        <w:instrText xml:space="preserve"> ADDIN EN.CITE </w:instrText>
      </w:r>
      <w:r w:rsidR="003B432E" w:rsidRPr="00FE03AD">
        <w:fldChar w:fldCharType="begin">
          <w:fldData xml:space="preserve">PEVuZE5vdGU+PENpdGU+PEF1dGhvcj5TaGFwaXJvPC9BdXRob3I+PFllYXI+MjAxNzwvWWVhcj48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</w:fldData>
        </w:fldChar>
      </w:r>
      <w:r w:rsidR="003B432E" w:rsidRPr="00FE03AD">
        <w:instrText xml:space="preserve"> ADDIN EN.CITE.DATA </w:instrText>
      </w:r>
      <w:r w:rsidR="003B432E" w:rsidRPr="00FE03AD">
        <w:fldChar w:fldCharType="end"/>
      </w:r>
      <w:r w:rsidR="003B432E" w:rsidRPr="00FE03AD">
        <w:fldChar w:fldCharType="separate"/>
      </w:r>
      <w:r w:rsidR="00762616">
        <w:rPr>
          <w:noProof/>
        </w:rPr>
        <w:t>(</w:t>
      </w:r>
      <w:r w:rsidR="003B432E" w:rsidRPr="00FE03AD">
        <w:rPr>
          <w:noProof/>
        </w:rPr>
        <w:t>17</w:t>
      </w:r>
      <w:r w:rsidR="00762616">
        <w:rPr>
          <w:noProof/>
        </w:rPr>
        <w:t>)</w:t>
      </w:r>
      <w:r w:rsidR="003B432E" w:rsidRPr="00FE03AD">
        <w:fldChar w:fldCharType="end"/>
      </w:r>
      <w:r w:rsidR="00AA7609" w:rsidRPr="00FE03AD">
        <w:t xml:space="preserve">. Islet transplantation consists of the infusion of isolated pancreatic islets, with variable purification, into the hepatic portal system. Compared with whole pancreas transplantation, islet transplantation is less invasive, avoids major surgery, and is associated with lower perioperative morbidity. The field has progressed remarkably since the first experimental attempts of Minkowski and von Mering in 1882 </w:t>
      </w:r>
      <w:r w:rsidR="003B432E" w:rsidRPr="00FE03AD">
        <w:fldChar w:fldCharType="begin"/>
      </w:r>
      <w:r w:rsidR="003B432E" w:rsidRPr="00FE03AD">
        <w:instrText xml:space="preserve"> ADDIN EN.CITE &lt;EndNote&gt;&lt;Cite&gt;&lt;Author&gt;Piemonti&lt;/Author&gt;&lt;Year&gt;2013&lt;/Year&gt;&lt;RecNum&gt;13648&lt;/RecNum&gt;&lt;DisplayText&gt;[19]&lt;/DisplayText&gt;&lt;record&gt;&lt;rec-number&gt;13648&lt;/rec-number&gt;&lt;foreign-keys&gt;&lt;key app="EN" db-id="2es2paeezer5fsexzvypx5whx0asxtv0s9dx" timestamp="1757445057"&gt;13648&lt;/key&gt;&lt;/foreign-keys&gt;&lt;ref-type name="Journal Article"&gt;17&lt;/ref-type&gt;&lt;contributors&gt;&lt;authors&gt;&lt;author&gt;Piemonti, L.&lt;/author&gt;&lt;author&gt;Pileggi, A.&lt;/author&gt;&lt;/authors&gt;&lt;/contributors&gt;&lt;auth-address&gt;Beta Cell Biology Unit, Diabetes Research Institute (OSR-DRI), San Raffaele Scientific Institute, Milan, Italy.&amp;#xD;Cell Transplant Center and Diabetes Research Institute, University of Miami, Miami, FL, USA.&amp;#xD;Department of Surgery, University of Miami Miller School of Medicine, Miami, FL, USA.&amp;#xD;Department of Microbiology and Immunology of the University of Miami Miller School of Medicine, Miami, FL, USA.&amp;#xD;Department of Biomedical Engineering, University of Miami, Miami, FL, USA.&lt;/auth-address&gt;&lt;titles&gt;&lt;title&gt;25 YEARS OF THE RICORDI AUTOMATED METHOD FOR ISLET ISOLATION&lt;/title&gt;&lt;secondary-title&gt;CellR4 Repair Replace Regen Reprogram&lt;/secondary-title&gt;&lt;/titles&gt;&lt;periodical&gt;&lt;full-title&gt;CellR4 Repair Replace Regen Reprogram&lt;/full-title&gt;&lt;/periodical&gt;&lt;volume&gt;1&lt;/volume&gt;&lt;number&gt;1&lt;/number&gt;&lt;keywords&gt;&lt;keyword&gt;Automated method&lt;/keyword&gt;&lt;keyword&gt;Diabetes&lt;/keyword&gt;&lt;keyword&gt;History&lt;/keyword&gt;&lt;keyword&gt;Islet transplantation&lt;/keyword&gt;&lt;keyword&gt;Pancreatic islets&lt;/keyword&gt;&lt;/keywords&gt;&lt;dates&gt;&lt;year&gt;2013&lt;/year&gt;&lt;/dates&gt;&lt;isbn&gt;2329-7042 (Print)&lt;/isbn&gt;&lt;accession-num&gt;30505878&lt;/accession-num&gt;&lt;urls&gt;&lt;/urls&gt;&lt;custom2&gt;PMC6267808&lt;/custom2&gt;&lt;custom6&gt;NIHMS995373&lt;/custom6&gt;&lt;remote-database-provider&gt;NLM&lt;/remote-database-provider&gt;&lt;language&gt;eng&lt;/language&gt;&lt;/record&gt;&lt;/Cite&gt;&lt;/EndNote&gt;</w:instrText>
      </w:r>
      <w:r w:rsidR="003B432E" w:rsidRPr="00FE03AD">
        <w:fldChar w:fldCharType="separate"/>
      </w:r>
      <w:r w:rsidR="00762616">
        <w:rPr>
          <w:noProof/>
        </w:rPr>
        <w:t>(</w:t>
      </w:r>
      <w:r w:rsidR="003B432E" w:rsidRPr="00FE03AD">
        <w:rPr>
          <w:noProof/>
        </w:rPr>
        <w:t>19</w:t>
      </w:r>
      <w:r w:rsidR="00762616">
        <w:rPr>
          <w:noProof/>
        </w:rPr>
        <w:t>)</w:t>
      </w:r>
      <w:r w:rsidR="003B432E" w:rsidRPr="00FE03AD">
        <w:fldChar w:fldCharType="end"/>
      </w:r>
      <w:r w:rsidR="00AA7609" w:rsidRPr="00FE03AD">
        <w:t>, with dramatic acceleration in the past four decades through continuous refinement of islet isolation, transplantation techniques, patient selection and management, and immunosuppressive strategies. Recent milestones include the 2023 FDA approval of allogeneic human islets (</w:t>
      </w:r>
      <w:proofErr w:type="spellStart"/>
      <w:r w:rsidR="00AA7609" w:rsidRPr="00FE03AD">
        <w:t>donislecel</w:t>
      </w:r>
      <w:proofErr w:type="spellEnd"/>
      <w:r w:rsidR="00AA7609" w:rsidRPr="00FE03AD">
        <w:t xml:space="preserve">, </w:t>
      </w:r>
      <w:proofErr w:type="spellStart"/>
      <w:r w:rsidR="00AA7609" w:rsidRPr="00FE03AD">
        <w:t>Lantidra</w:t>
      </w:r>
      <w:proofErr w:type="spellEnd"/>
      <w:r w:rsidR="00AA7609" w:rsidRPr="00FE03AD">
        <w:t>) as a treatment for patients with T1D and recurrent severe hypoglycemia</w:t>
      </w:r>
      <w:r w:rsidR="00953A04" w:rsidRPr="00FE03AD">
        <w:t xml:space="preserve"> </w:t>
      </w:r>
      <w:r w:rsidR="00953A04" w:rsidRPr="00FE03AD">
        <w:fldChar w:fldCharType="begin"/>
      </w:r>
      <w:r w:rsidR="00953A04" w:rsidRPr="00FE03AD">
        <w:instrText xml:space="preserve"> ADDIN EN.CITE &lt;EndNote&gt;&lt;Cite&gt;&lt;Author&gt;Giri&lt;/Author&gt;&lt;Year&gt;2024&lt;/Year&gt;&lt;RecNum&gt;13649&lt;/RecNum&gt;&lt;DisplayText&gt;[20]&lt;/DisplayText&gt;&lt;record&gt;&lt;rec-number&gt;13649&lt;/rec-number&gt;&lt;foreign-keys&gt;&lt;key app="EN" db-id="2es2paeezer5fsexzvypx5whx0asxtv0s9dx" timestamp="1757445195"&gt;13649&lt;/key&gt;&lt;/foreign-keys&gt;&lt;ref-type name="Journal Article"&gt;17&lt;/ref-type&gt;&lt;contributors&gt;&lt;authors&gt;&lt;author&gt;Giri, O.&lt;/author&gt;&lt;author&gt;Goldman, J. D.&lt;/author&gt;&lt;/authors&gt;&lt;/contributors&gt;&lt;auth-address&gt;Massachusetts College of Pharmacy and Health Sciences, Boston, MA.&amp;#xD;Well Life Medical, Peabody, MA.&lt;/auth-address&gt;&lt;titles&gt;&lt;title&gt;Donislecel: First Cellular Therapy to Treat Patients With Brittle Type 1 Diabetes&lt;/title&gt;&lt;secondary-title&gt;Clin Diabetes&lt;/secondary-title&gt;&lt;/titles&gt;&lt;periodical&gt;&lt;full-title&gt;Clin Diabetes&lt;/full-title&gt;&lt;/periodical&gt;&lt;pages&gt;337-340&lt;/pages&gt;&lt;volume&gt;42&lt;/volume&gt;&lt;number&gt;2&lt;/number&gt;&lt;edition&gt;20231128&lt;/edition&gt;&lt;dates&gt;&lt;year&gt;2024&lt;/year&gt;&lt;pub-dates&gt;&lt;date&gt;Spring&lt;/date&gt;&lt;/pub-dates&gt;&lt;/dates&gt;&lt;isbn&gt;0891-8929 (Print)&amp;#xD;0891-8929&lt;/isbn&gt;&lt;accession-num&gt;38694249&lt;/accession-num&gt;&lt;urls&gt;&lt;/urls&gt;&lt;custom2&gt;PMC11060608&lt;/custom2&gt;&lt;electronic-resource-num&gt;10.2337/cd23-0091&lt;/electronic-resource-num&gt;&lt;remote-database-provider&gt;NLM&lt;/remote-database-provider&gt;&lt;language&gt;eng&lt;/language&gt;&lt;/record&gt;&lt;/Cite&gt;&lt;/EndNote&gt;</w:instrText>
      </w:r>
      <w:r w:rsidR="00953A04" w:rsidRPr="00FE03AD">
        <w:fldChar w:fldCharType="separate"/>
      </w:r>
      <w:r w:rsidR="00762616">
        <w:rPr>
          <w:noProof/>
        </w:rPr>
        <w:t>(</w:t>
      </w:r>
      <w:r w:rsidR="00953A04" w:rsidRPr="00FE03AD">
        <w:rPr>
          <w:noProof/>
        </w:rPr>
        <w:t>20</w:t>
      </w:r>
      <w:r w:rsidR="00762616">
        <w:rPr>
          <w:noProof/>
        </w:rPr>
        <w:t>)</w:t>
      </w:r>
      <w:r w:rsidR="00953A04" w:rsidRPr="00FE03AD">
        <w:fldChar w:fldCharType="end"/>
      </w:r>
      <w:r w:rsidR="00AA7609" w:rsidRPr="00FE03AD">
        <w:t>, and the</w:t>
      </w:r>
      <w:r w:rsidR="00953A04" w:rsidRPr="00FE03AD">
        <w:t xml:space="preserve"> writing</w:t>
      </w:r>
      <w:r w:rsidR="00AA7609" w:rsidRPr="00FE03AD">
        <w:t xml:space="preserve"> of revised European Good Practice Guidelines (</w:t>
      </w:r>
      <w:r w:rsidR="00953A04" w:rsidRPr="00FE03AD">
        <w:t>European Directorate for the Quality of Medicines &amp; HealthCare (EDQM). Guide to the Quality and Safety of Tissues and Cells for Human Application, 5th edition. Strasbourg: Council of Europe, 2025</w:t>
      </w:r>
      <w:r w:rsidR="00AA7609" w:rsidRPr="00FE03AD">
        <w:t>) harmonizing standards for donor selection, islet processing, and transplantation. Long-term outcome studies from national registries and single centers confirm durable graft survival and protection from severe hypoglycemia for up to two decades</w:t>
      </w:r>
      <w:r w:rsidR="00147C44" w:rsidRPr="00FE03AD">
        <w:t xml:space="preserve"> </w:t>
      </w:r>
      <w:r w:rsidR="00147C44" w:rsidRPr="00FE03AD">
        <w:fldChar w:fldCharType="begin">
          <w:fldData xml:space="preserve">PEVuZE5vdGU+PENpdGU+PEF1dGhvcj5MYWJsYW5jaGU8L0F1dGhvcj48WWVhcj4yMDIxPC9ZZWFy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</w:fldData>
        </w:fldChar>
      </w:r>
      <w:r w:rsidR="00C37575" w:rsidRPr="00FE03AD">
        <w:instrText xml:space="preserve"> ADDIN EN.CITE </w:instrText>
      </w:r>
      <w:r w:rsidR="00C37575" w:rsidRPr="00FE03AD">
        <w:fldChar w:fldCharType="begin">
          <w:fldData xml:space="preserve">PEVuZE5vdGU+PENpdGU+PEF1dGhvcj5MYWJsYW5jaGU8L0F1dGhvcj48WWVhcj4yMDIxPC9ZZWFy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</w:fldData>
        </w:fldChar>
      </w:r>
      <w:r w:rsidR="00C37575" w:rsidRPr="00FE03AD">
        <w:instrText xml:space="preserve"> ADDIN EN.CITE.DATA </w:instrText>
      </w:r>
      <w:r w:rsidR="00C37575" w:rsidRPr="00FE03AD">
        <w:fldChar w:fldCharType="end"/>
      </w:r>
      <w:r w:rsidR="00147C44" w:rsidRPr="00FE03AD">
        <w:fldChar w:fldCharType="separate"/>
      </w:r>
      <w:r w:rsidR="00762616">
        <w:rPr>
          <w:noProof/>
        </w:rPr>
        <w:t>(</w:t>
      </w:r>
      <w:r w:rsidR="00C37575" w:rsidRPr="00FE03AD">
        <w:rPr>
          <w:noProof/>
        </w:rPr>
        <w:t>21-28</w:t>
      </w:r>
      <w:r w:rsidR="00762616">
        <w:rPr>
          <w:noProof/>
        </w:rPr>
        <w:t>)</w:t>
      </w:r>
      <w:r w:rsidR="00147C44" w:rsidRPr="00FE03AD">
        <w:fldChar w:fldCharType="end"/>
      </w:r>
      <w:r w:rsidR="002C5A6C" w:rsidRPr="00FE03AD">
        <w:t>.</w:t>
      </w:r>
    </w:p>
    <w:p w14:paraId="477DA671" w14:textId="77777777" w:rsidR="002C5A6C" w:rsidRPr="00FE03AD" w:rsidRDefault="002C5A6C" w:rsidP="00FE03AD">
      <w:pPr>
        <w:spacing w:line="276" w:lineRule="auto"/>
      </w:pPr>
    </w:p>
    <w:p w14:paraId="34F20DEE" w14:textId="77777777" w:rsidR="002521EE" w:rsidRPr="00FE03AD" w:rsidRDefault="00AA7609" w:rsidP="00FE03AD">
      <w:pPr>
        <w:spacing w:line="276" w:lineRule="auto"/>
      </w:pPr>
      <w:r w:rsidRPr="00FE03AD">
        <w:t xml:space="preserve">Finally, islet transplantation serves as a crucial platform for the next generation of </w:t>
      </w:r>
      <w:r w:rsidRPr="00FE03AD">
        <w:rPr>
          <w:lang w:val="it-IT"/>
        </w:rPr>
        <w:t>β</w:t>
      </w:r>
      <w:r w:rsidRPr="00FE03AD">
        <w:t>-cell replacement therapies, including stem cell–derived islets, genetically engineered immune-evasive products, encapsulation technologies, and precision immunotherapy. These advances are expected to broaden indications and accessibility in the coming years. In this chapter, we will review the state-of-the-art of clinical islet transplantation and its future perspectives.</w:t>
      </w:r>
    </w:p>
    <w:p w14:paraId="13AF3461" w14:textId="77777777" w:rsidR="002521EE" w:rsidRPr="00FE03AD" w:rsidRDefault="002521EE" w:rsidP="00FE03AD">
      <w:pPr>
        <w:spacing w:line="276" w:lineRule="auto"/>
      </w:pPr>
    </w:p>
    <w:p w14:paraId="2C8DDC3F" w14:textId="77777777" w:rsidR="002521EE" w:rsidRPr="00FE03AD" w:rsidRDefault="002521EE" w:rsidP="00FE03AD">
      <w:pPr>
        <w:spacing w:line="276" w:lineRule="auto"/>
        <w:rPr>
          <w:b/>
          <w:color w:val="4F81BD" w:themeColor="accent1"/>
        </w:rPr>
      </w:pPr>
      <w:r w:rsidRPr="00FE03AD">
        <w:rPr>
          <w:b/>
          <w:color w:val="4F81BD" w:themeColor="accent1"/>
        </w:rPr>
        <w:t>WHEN TO CONSIDER ISLET TRANSPLANTATION?</w:t>
      </w:r>
    </w:p>
    <w:p w14:paraId="5F50EA65" w14:textId="77777777" w:rsidR="00AA296A" w:rsidRPr="00FE03AD" w:rsidRDefault="00AA296A" w:rsidP="00FE03AD">
      <w:pPr>
        <w:spacing w:line="276" w:lineRule="auto"/>
        <w:rPr>
          <w:bCs/>
          <w:color w:val="4F81BD" w:themeColor="accent1"/>
        </w:rPr>
      </w:pPr>
    </w:p>
    <w:p w14:paraId="5AD57079" w14:textId="4D77D52B" w:rsidR="003911DE" w:rsidRPr="00FE03AD" w:rsidRDefault="003911DE" w:rsidP="00FE03AD">
      <w:pPr>
        <w:spacing w:line="276" w:lineRule="auto"/>
      </w:pPr>
      <w:r w:rsidRPr="00FE03AD">
        <w:t xml:space="preserve">Transplantation of pancreatic islets may be considered as a therapeutic option in several conditions associated with loss of </w:t>
      </w:r>
      <w:r w:rsidRPr="00FE03AD">
        <w:rPr>
          <w:lang w:val="it-IT"/>
        </w:rPr>
        <w:t>β</w:t>
      </w:r>
      <w:r w:rsidRPr="00FE03AD">
        <w:t>-cell mass and function (Table 1</w:t>
      </w:r>
      <w:r w:rsidR="003E0781" w:rsidRPr="00FE03AD">
        <w:t xml:space="preserve"> and </w:t>
      </w:r>
      <w:r w:rsidR="003C5C06" w:rsidRPr="00FE03AD">
        <w:t>2</w:t>
      </w:r>
      <w:r w:rsidRPr="00FE03AD">
        <w:t>).</w:t>
      </w:r>
    </w:p>
    <w:p w14:paraId="35D3D59A" w14:textId="77777777" w:rsidR="00C73CC3" w:rsidRPr="00FE03AD" w:rsidRDefault="00C73CC3" w:rsidP="00FE03AD">
      <w:pPr>
        <w:spacing w:line="276" w:lineRule="auto"/>
        <w:rPr>
          <w:bCs/>
        </w:rPr>
      </w:pPr>
    </w:p>
    <w:p w14:paraId="4948C918" w14:textId="0EC1A496" w:rsidR="003911DE" w:rsidRPr="003452B9" w:rsidRDefault="003911DE" w:rsidP="00FE03AD">
      <w:pPr>
        <w:spacing w:line="276" w:lineRule="auto"/>
        <w:rPr>
          <w:b/>
          <w:color w:val="00B050"/>
        </w:rPr>
      </w:pPr>
      <w:r w:rsidRPr="003452B9">
        <w:rPr>
          <w:b/>
          <w:color w:val="00B050"/>
        </w:rPr>
        <w:t>Allogeneic Islet Transplantation</w:t>
      </w:r>
    </w:p>
    <w:p w14:paraId="2E8C6B2C" w14:textId="77777777" w:rsidR="003A4745" w:rsidRPr="00FE03AD" w:rsidRDefault="003A4745" w:rsidP="00FE03AD">
      <w:pPr>
        <w:spacing w:line="276" w:lineRule="auto"/>
      </w:pPr>
    </w:p>
    <w:p w14:paraId="08577038" w14:textId="635AD439" w:rsidR="003911DE" w:rsidRDefault="003911DE" w:rsidP="00FE03AD">
      <w:pPr>
        <w:spacing w:line="276" w:lineRule="auto"/>
      </w:pPr>
      <w:r w:rsidRPr="00FE03AD">
        <w:t xml:space="preserve">Allogeneic islet transplantation is primarily indicated for individuals with type 1 diabetes complicated by recurrent severe hypoglycemia, hypoglycemia unawareness, or glycemic lability despite intensive </w:t>
      </w:r>
      <w:r w:rsidRPr="00FE03AD">
        <w:lastRenderedPageBreak/>
        <w:t>insulin therapy</w:t>
      </w:r>
      <w:r w:rsidRPr="00FE03AD">
        <w:rPr>
          <w:bCs/>
        </w:rPr>
        <w:t>.</w:t>
      </w:r>
      <w:r w:rsidRPr="00FE03AD">
        <w:t xml:space="preserve"> Clinical trials and international guidelines support consideration of islet transplantation for adults aged 18–65 years (with possible extension after risk–benefit assessment) who meet at least one of the following:</w:t>
      </w:r>
    </w:p>
    <w:p w14:paraId="7BAE124B" w14:textId="77777777" w:rsidR="003452B9" w:rsidRPr="00FE03AD" w:rsidRDefault="003452B9" w:rsidP="00FE03AD">
      <w:pPr>
        <w:spacing w:line="276" w:lineRule="auto"/>
      </w:pPr>
    </w:p>
    <w:p w14:paraId="1D78C74C" w14:textId="53ED0D5E" w:rsidR="003911DE" w:rsidRPr="00457381" w:rsidRDefault="003911DE" w:rsidP="00905661">
      <w:pPr>
        <w:pStyle w:val="ListParagraph"/>
        <w:numPr>
          <w:ilvl w:val="0"/>
          <w:numId w:val="34"/>
        </w:numPr>
        <w:spacing w:before="0" w:line="276" w:lineRule="auto"/>
        <w:ind w:left="360" w:right="0"/>
        <w:jc w:val="left"/>
        <w:rPr>
          <w:rFonts w:ascii="Arial" w:hAnsi="Arial" w:cs="Arial"/>
        </w:rPr>
      </w:pPr>
      <w:r w:rsidRPr="00457381">
        <w:rPr>
          <w:rFonts w:ascii="Arial" w:hAnsi="Arial" w:cs="Arial"/>
        </w:rPr>
        <w:t>Recurrent metabolic instability (hypoglycemia, hyperglycemia, ketoacidosis) despite optimized therapy</w:t>
      </w:r>
      <w:r w:rsidR="00414124" w:rsidRPr="00457381">
        <w:rPr>
          <w:rFonts w:ascii="Arial" w:hAnsi="Arial" w:cs="Arial"/>
        </w:rPr>
        <w:t xml:space="preserve"> </w:t>
      </w:r>
      <w:r w:rsidR="00414124" w:rsidRPr="00457381">
        <w:rPr>
          <w:rFonts w:ascii="Arial" w:hAnsi="Arial" w:cs="Arial"/>
        </w:rPr>
        <w:fldChar w:fldCharType="begin">
          <w:fldData xml:space="preserve">PEVuZE5vdGU+PENpdGU+PEF1dGhvcj5DbGFya2U8L0F1dGhvcj48WWVhcj4yMDE4PC9ZZWFyPjxS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</w:fldData>
        </w:fldChar>
      </w:r>
      <w:r w:rsidR="000E4FE1" w:rsidRPr="00457381">
        <w:rPr>
          <w:rFonts w:ascii="Arial" w:hAnsi="Arial" w:cs="Arial"/>
        </w:rPr>
        <w:instrText xml:space="preserve"> ADDIN EN.CITE </w:instrText>
      </w:r>
      <w:r w:rsidR="000E4FE1" w:rsidRPr="00457381">
        <w:rPr>
          <w:rFonts w:ascii="Arial" w:hAnsi="Arial" w:cs="Arial"/>
        </w:rPr>
        <w:fldChar w:fldCharType="begin">
          <w:fldData xml:space="preserve">PEVuZE5vdGU+PENpdGU+PEF1dGhvcj5DbGFya2U8L0F1dGhvcj48WWVhcj4yMDE4PC9ZZWFyPjxS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</w:fldData>
        </w:fldChar>
      </w:r>
      <w:r w:rsidR="000E4FE1" w:rsidRPr="00457381">
        <w:rPr>
          <w:rFonts w:ascii="Arial" w:hAnsi="Arial" w:cs="Arial"/>
        </w:rPr>
        <w:instrText xml:space="preserve"> ADDIN EN.CITE.DATA </w:instrText>
      </w:r>
      <w:r w:rsidR="000E4FE1" w:rsidRPr="00457381">
        <w:rPr>
          <w:rFonts w:ascii="Arial" w:hAnsi="Arial" w:cs="Arial"/>
        </w:rPr>
      </w:r>
      <w:r w:rsidR="000E4FE1" w:rsidRPr="00457381">
        <w:rPr>
          <w:rFonts w:ascii="Arial" w:hAnsi="Arial" w:cs="Arial"/>
        </w:rPr>
        <w:fldChar w:fldCharType="end"/>
      </w:r>
      <w:r w:rsidR="00414124" w:rsidRPr="00457381">
        <w:rPr>
          <w:rFonts w:ascii="Arial" w:hAnsi="Arial" w:cs="Arial"/>
        </w:rPr>
      </w:r>
      <w:r w:rsidR="00414124" w:rsidRPr="00457381">
        <w:rPr>
          <w:rFonts w:ascii="Arial" w:hAnsi="Arial" w:cs="Arial"/>
        </w:rPr>
        <w:fldChar w:fldCharType="separate"/>
      </w:r>
      <w:r w:rsidR="00762616">
        <w:rPr>
          <w:rFonts w:ascii="Arial" w:hAnsi="Arial" w:cs="Arial"/>
          <w:noProof/>
        </w:rPr>
        <w:t>(</w:t>
      </w:r>
      <w:r w:rsidR="00414124" w:rsidRPr="00457381">
        <w:rPr>
          <w:rFonts w:ascii="Arial" w:hAnsi="Arial" w:cs="Arial"/>
          <w:noProof/>
        </w:rPr>
        <w:t>29, 30</w:t>
      </w:r>
      <w:r w:rsidR="00762616">
        <w:rPr>
          <w:rFonts w:ascii="Arial" w:hAnsi="Arial" w:cs="Arial"/>
          <w:noProof/>
        </w:rPr>
        <w:t>)</w:t>
      </w:r>
      <w:r w:rsidR="00414124" w:rsidRPr="00457381">
        <w:rPr>
          <w:rFonts w:ascii="Arial" w:hAnsi="Arial" w:cs="Arial"/>
        </w:rPr>
        <w:fldChar w:fldCharType="end"/>
      </w:r>
      <w:r w:rsidRPr="00457381">
        <w:rPr>
          <w:rFonts w:ascii="Arial" w:hAnsi="Arial" w:cs="Arial"/>
        </w:rPr>
        <w:t>.</w:t>
      </w:r>
    </w:p>
    <w:p w14:paraId="3D8275DE" w14:textId="0E6FE09C" w:rsidR="003911DE" w:rsidRPr="00457381" w:rsidRDefault="003911DE" w:rsidP="00905661">
      <w:pPr>
        <w:pStyle w:val="ListParagraph"/>
        <w:numPr>
          <w:ilvl w:val="0"/>
          <w:numId w:val="34"/>
        </w:numPr>
        <w:spacing w:before="0" w:line="276" w:lineRule="auto"/>
        <w:ind w:left="360" w:right="0"/>
        <w:jc w:val="left"/>
        <w:rPr>
          <w:rFonts w:ascii="Arial" w:hAnsi="Arial" w:cs="Arial"/>
          <w:lang w:val="it-IT"/>
        </w:rPr>
      </w:pPr>
      <w:r w:rsidRPr="00457381">
        <w:rPr>
          <w:rFonts w:ascii="Arial" w:hAnsi="Arial" w:cs="Arial"/>
          <w:lang w:val="it-IT"/>
        </w:rPr>
        <w:t xml:space="preserve">Hypoglycemia unawareness (&lt;54 mg/dL) </w:t>
      </w:r>
      <w:r w:rsidR="00414124" w:rsidRPr="00457381">
        <w:rPr>
          <w:rFonts w:ascii="Arial" w:hAnsi="Arial" w:cs="Arial"/>
          <w:lang w:val="it-IT"/>
        </w:rPr>
        <w:fldChar w:fldCharType="begin">
          <w:fldData xml:space="preserve">PEVuZE5vdGU+PENpdGU+PEF1dGhvcj5TaGFwaXJvPC9BdXRob3I+PFllYXI+MjAwNjwvWWVhcj48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</w:fldData>
        </w:fldChar>
      </w:r>
      <w:r w:rsidR="00414124" w:rsidRPr="00457381">
        <w:rPr>
          <w:rFonts w:ascii="Arial" w:hAnsi="Arial" w:cs="Arial"/>
          <w:lang w:val="it-IT"/>
        </w:rPr>
        <w:instrText xml:space="preserve"> ADDIN EN.CITE </w:instrText>
      </w:r>
      <w:r w:rsidR="00414124" w:rsidRPr="00457381">
        <w:rPr>
          <w:rFonts w:ascii="Arial" w:hAnsi="Arial" w:cs="Arial"/>
          <w:lang w:val="it-IT"/>
        </w:rPr>
        <w:fldChar w:fldCharType="begin">
          <w:fldData xml:space="preserve">PEVuZE5vdGU+PENpdGU+PEF1dGhvcj5TaGFwaXJvPC9BdXRob3I+PFllYXI+MjAwNjwvWWVhcj48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</w:fldData>
        </w:fldChar>
      </w:r>
      <w:r w:rsidR="00414124" w:rsidRPr="00457381">
        <w:rPr>
          <w:rFonts w:ascii="Arial" w:hAnsi="Arial" w:cs="Arial"/>
          <w:lang w:val="it-IT"/>
        </w:rPr>
        <w:instrText xml:space="preserve"> ADDIN EN.CITE.DATA </w:instrText>
      </w:r>
      <w:r w:rsidR="00414124" w:rsidRPr="00457381">
        <w:rPr>
          <w:rFonts w:ascii="Arial" w:hAnsi="Arial" w:cs="Arial"/>
          <w:lang w:val="it-IT"/>
        </w:rPr>
      </w:r>
      <w:r w:rsidR="00414124" w:rsidRPr="00457381">
        <w:rPr>
          <w:rFonts w:ascii="Arial" w:hAnsi="Arial" w:cs="Arial"/>
          <w:lang w:val="it-IT"/>
        </w:rPr>
        <w:fldChar w:fldCharType="end"/>
      </w:r>
      <w:r w:rsidR="00414124" w:rsidRPr="00457381">
        <w:rPr>
          <w:rFonts w:ascii="Arial" w:hAnsi="Arial" w:cs="Arial"/>
          <w:lang w:val="it-IT"/>
        </w:rPr>
      </w:r>
      <w:r w:rsidR="00414124" w:rsidRPr="00457381">
        <w:rPr>
          <w:rFonts w:ascii="Arial" w:hAnsi="Arial" w:cs="Arial"/>
          <w:lang w:val="it-IT"/>
        </w:rPr>
        <w:fldChar w:fldCharType="separate"/>
      </w:r>
      <w:r w:rsidR="00762616">
        <w:rPr>
          <w:rFonts w:ascii="Arial" w:hAnsi="Arial" w:cs="Arial"/>
          <w:noProof/>
          <w:lang w:val="it-IT"/>
        </w:rPr>
        <w:t>(</w:t>
      </w:r>
      <w:r w:rsidR="00414124" w:rsidRPr="00457381">
        <w:rPr>
          <w:rFonts w:ascii="Arial" w:hAnsi="Arial" w:cs="Arial"/>
          <w:noProof/>
          <w:lang w:val="it-IT"/>
        </w:rPr>
        <w:t>31-33</w:t>
      </w:r>
      <w:r w:rsidR="00762616">
        <w:rPr>
          <w:rFonts w:ascii="Arial" w:hAnsi="Arial" w:cs="Arial"/>
          <w:noProof/>
          <w:lang w:val="it-IT"/>
        </w:rPr>
        <w:t>)</w:t>
      </w:r>
      <w:r w:rsidR="00414124" w:rsidRPr="00457381">
        <w:rPr>
          <w:rFonts w:ascii="Arial" w:hAnsi="Arial" w:cs="Arial"/>
          <w:lang w:val="it-IT"/>
        </w:rPr>
        <w:fldChar w:fldCharType="end"/>
      </w:r>
      <w:r w:rsidRPr="00457381">
        <w:rPr>
          <w:rFonts w:ascii="Arial" w:hAnsi="Arial" w:cs="Arial"/>
          <w:lang w:val="it-IT"/>
        </w:rPr>
        <w:t>.</w:t>
      </w:r>
    </w:p>
    <w:p w14:paraId="50F09585" w14:textId="63566534" w:rsidR="003911DE" w:rsidRPr="00457381" w:rsidRDefault="003911DE" w:rsidP="00905661">
      <w:pPr>
        <w:pStyle w:val="ListParagraph"/>
        <w:numPr>
          <w:ilvl w:val="0"/>
          <w:numId w:val="34"/>
        </w:numPr>
        <w:spacing w:before="0" w:line="276" w:lineRule="auto"/>
        <w:ind w:left="360" w:right="0"/>
        <w:jc w:val="left"/>
        <w:rPr>
          <w:rFonts w:ascii="Arial" w:hAnsi="Arial" w:cs="Arial"/>
        </w:rPr>
      </w:pPr>
      <w:r w:rsidRPr="00457381">
        <w:rPr>
          <w:rFonts w:ascii="Arial" w:hAnsi="Arial" w:cs="Arial"/>
        </w:rPr>
        <w:t>Severe metabolic lability (mean amplitude of glycemic excursion &gt;200 mg/dL or 11.1 mmol/L)</w:t>
      </w:r>
      <w:r w:rsidR="00414124" w:rsidRPr="00457381">
        <w:rPr>
          <w:rFonts w:ascii="Arial" w:hAnsi="Arial" w:cs="Arial"/>
        </w:rPr>
        <w:t xml:space="preserve"> </w:t>
      </w:r>
      <w:r w:rsidR="00414124" w:rsidRPr="00457381">
        <w:rPr>
          <w:rFonts w:ascii="Arial" w:hAnsi="Arial" w:cs="Arial"/>
        </w:rPr>
        <w:fldChar w:fldCharType="begin">
          <w:fldData xml:space="preserve">PEVuZE5vdGU+PENpdGU+PEF1dGhvcj5NYWZmaTwvQXV0aG9yPjxZZWFyPjIwMjA8L1llYXI+PFJl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</w:fldData>
        </w:fldChar>
      </w:r>
      <w:r w:rsidR="00414124" w:rsidRPr="00457381">
        <w:rPr>
          <w:rFonts w:ascii="Arial" w:hAnsi="Arial" w:cs="Arial"/>
        </w:rPr>
        <w:instrText xml:space="preserve"> ADDIN EN.CITE </w:instrText>
      </w:r>
      <w:r w:rsidR="00414124" w:rsidRPr="00457381">
        <w:rPr>
          <w:rFonts w:ascii="Arial" w:hAnsi="Arial" w:cs="Arial"/>
        </w:rPr>
        <w:fldChar w:fldCharType="begin">
          <w:fldData xml:space="preserve">PEVuZE5vdGU+PENpdGU+PEF1dGhvcj5NYWZmaTwvQXV0aG9yPjxZZWFyPjIwMjA8L1llYXI+PFJl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</w:fldData>
        </w:fldChar>
      </w:r>
      <w:r w:rsidR="00414124" w:rsidRPr="00457381">
        <w:rPr>
          <w:rFonts w:ascii="Arial" w:hAnsi="Arial" w:cs="Arial"/>
        </w:rPr>
        <w:instrText xml:space="preserve"> ADDIN EN.CITE.DATA </w:instrText>
      </w:r>
      <w:r w:rsidR="00414124" w:rsidRPr="00457381">
        <w:rPr>
          <w:rFonts w:ascii="Arial" w:hAnsi="Arial" w:cs="Arial"/>
        </w:rPr>
      </w:r>
      <w:r w:rsidR="00414124" w:rsidRPr="00457381">
        <w:rPr>
          <w:rFonts w:ascii="Arial" w:hAnsi="Arial" w:cs="Arial"/>
        </w:rPr>
        <w:fldChar w:fldCharType="end"/>
      </w:r>
      <w:r w:rsidR="00414124" w:rsidRPr="00457381">
        <w:rPr>
          <w:rFonts w:ascii="Arial" w:hAnsi="Arial" w:cs="Arial"/>
        </w:rPr>
      </w:r>
      <w:r w:rsidR="00414124" w:rsidRPr="00457381">
        <w:rPr>
          <w:rFonts w:ascii="Arial" w:hAnsi="Arial" w:cs="Arial"/>
        </w:rPr>
        <w:fldChar w:fldCharType="separate"/>
      </w:r>
      <w:r w:rsidR="00762616">
        <w:rPr>
          <w:rFonts w:ascii="Arial" w:hAnsi="Arial" w:cs="Arial"/>
          <w:noProof/>
        </w:rPr>
        <w:t>(</w:t>
      </w:r>
      <w:r w:rsidR="00414124" w:rsidRPr="00457381">
        <w:rPr>
          <w:rFonts w:ascii="Arial" w:hAnsi="Arial" w:cs="Arial"/>
          <w:noProof/>
        </w:rPr>
        <w:t>34</w:t>
      </w:r>
      <w:r w:rsidR="00762616">
        <w:rPr>
          <w:rFonts w:ascii="Arial" w:hAnsi="Arial" w:cs="Arial"/>
          <w:noProof/>
        </w:rPr>
        <w:t>)</w:t>
      </w:r>
      <w:r w:rsidR="00414124" w:rsidRPr="00457381">
        <w:rPr>
          <w:rFonts w:ascii="Arial" w:hAnsi="Arial" w:cs="Arial"/>
        </w:rPr>
        <w:fldChar w:fldCharType="end"/>
      </w:r>
      <w:r w:rsidRPr="00457381">
        <w:rPr>
          <w:rFonts w:ascii="Arial" w:hAnsi="Arial" w:cs="Arial"/>
        </w:rPr>
        <w:t>.</w:t>
      </w:r>
    </w:p>
    <w:p w14:paraId="38A50148" w14:textId="276915F3" w:rsidR="003911DE" w:rsidRPr="00457381" w:rsidRDefault="003911DE" w:rsidP="00905661">
      <w:pPr>
        <w:pStyle w:val="ListParagraph"/>
        <w:numPr>
          <w:ilvl w:val="0"/>
          <w:numId w:val="34"/>
        </w:numPr>
        <w:spacing w:before="0" w:line="276" w:lineRule="auto"/>
        <w:ind w:left="360" w:right="0"/>
        <w:jc w:val="left"/>
        <w:rPr>
          <w:rFonts w:ascii="Arial" w:hAnsi="Arial" w:cs="Arial"/>
          <w:lang w:val="it-IT"/>
        </w:rPr>
      </w:pPr>
      <w:r w:rsidRPr="00457381">
        <w:rPr>
          <w:rFonts w:ascii="Arial" w:hAnsi="Arial" w:cs="Arial"/>
          <w:lang w:val="it-IT"/>
        </w:rPr>
        <w:t>Progressive microvascular complications</w:t>
      </w:r>
      <w:r w:rsidR="00414124" w:rsidRPr="00457381">
        <w:rPr>
          <w:rFonts w:ascii="Arial" w:hAnsi="Arial" w:cs="Arial"/>
          <w:lang w:val="it-IT"/>
        </w:rPr>
        <w:t xml:space="preserve"> </w:t>
      </w:r>
      <w:r w:rsidR="00414124" w:rsidRPr="00457381">
        <w:rPr>
          <w:rFonts w:ascii="Arial" w:hAnsi="Arial" w:cs="Arial"/>
          <w:lang w:val="it-IT"/>
        </w:rPr>
        <w:fldChar w:fldCharType="begin">
          <w:fldData xml:space="preserve">PEVuZE5vdGU+PENpdGU+PEF1dGhvcj5QZXJyaWVyPC9BdXRob3I+PFllYXI+MjAyNTwvWWVhcj48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</w:fldData>
        </w:fldChar>
      </w:r>
      <w:r w:rsidR="00414124" w:rsidRPr="00457381">
        <w:rPr>
          <w:rFonts w:ascii="Arial" w:hAnsi="Arial" w:cs="Arial"/>
          <w:lang w:val="it-IT"/>
        </w:rPr>
        <w:instrText xml:space="preserve"> ADDIN EN.CITE </w:instrText>
      </w:r>
      <w:r w:rsidR="00414124" w:rsidRPr="00457381">
        <w:rPr>
          <w:rFonts w:ascii="Arial" w:hAnsi="Arial" w:cs="Arial"/>
          <w:lang w:val="it-IT"/>
        </w:rPr>
        <w:fldChar w:fldCharType="begin">
          <w:fldData xml:space="preserve">PEVuZE5vdGU+PENpdGU+PEF1dGhvcj5QZXJyaWVyPC9BdXRob3I+PFllYXI+MjAyNTwvWWVhcj48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</w:fldData>
        </w:fldChar>
      </w:r>
      <w:r w:rsidR="00414124" w:rsidRPr="00457381">
        <w:rPr>
          <w:rFonts w:ascii="Arial" w:hAnsi="Arial" w:cs="Arial"/>
          <w:lang w:val="it-IT"/>
        </w:rPr>
        <w:instrText xml:space="preserve"> ADDIN EN.CITE.DATA </w:instrText>
      </w:r>
      <w:r w:rsidR="00414124" w:rsidRPr="00457381">
        <w:rPr>
          <w:rFonts w:ascii="Arial" w:hAnsi="Arial" w:cs="Arial"/>
          <w:lang w:val="it-IT"/>
        </w:rPr>
      </w:r>
      <w:r w:rsidR="00414124" w:rsidRPr="00457381">
        <w:rPr>
          <w:rFonts w:ascii="Arial" w:hAnsi="Arial" w:cs="Arial"/>
          <w:lang w:val="it-IT"/>
        </w:rPr>
        <w:fldChar w:fldCharType="end"/>
      </w:r>
      <w:r w:rsidR="00414124" w:rsidRPr="00457381">
        <w:rPr>
          <w:rFonts w:ascii="Arial" w:hAnsi="Arial" w:cs="Arial"/>
          <w:lang w:val="it-IT"/>
        </w:rPr>
      </w:r>
      <w:r w:rsidR="00414124" w:rsidRPr="00457381">
        <w:rPr>
          <w:rFonts w:ascii="Arial" w:hAnsi="Arial" w:cs="Arial"/>
          <w:lang w:val="it-IT"/>
        </w:rPr>
        <w:fldChar w:fldCharType="separate"/>
      </w:r>
      <w:r w:rsidR="00762616">
        <w:rPr>
          <w:rFonts w:ascii="Arial" w:hAnsi="Arial" w:cs="Arial"/>
          <w:noProof/>
          <w:lang w:val="it-IT"/>
        </w:rPr>
        <w:t>(</w:t>
      </w:r>
      <w:r w:rsidR="00414124" w:rsidRPr="00457381">
        <w:rPr>
          <w:rFonts w:ascii="Arial" w:hAnsi="Arial" w:cs="Arial"/>
          <w:noProof/>
          <w:lang w:val="it-IT"/>
        </w:rPr>
        <w:t>26-28</w:t>
      </w:r>
      <w:r w:rsidR="00762616">
        <w:rPr>
          <w:rFonts w:ascii="Arial" w:hAnsi="Arial" w:cs="Arial"/>
          <w:noProof/>
          <w:lang w:val="it-IT"/>
        </w:rPr>
        <w:t>)</w:t>
      </w:r>
      <w:r w:rsidR="00414124" w:rsidRPr="00457381">
        <w:rPr>
          <w:rFonts w:ascii="Arial" w:hAnsi="Arial" w:cs="Arial"/>
          <w:lang w:val="it-IT"/>
        </w:rPr>
        <w:fldChar w:fldCharType="end"/>
      </w:r>
      <w:r w:rsidRPr="00457381">
        <w:rPr>
          <w:rFonts w:ascii="Arial" w:hAnsi="Arial" w:cs="Arial"/>
          <w:lang w:val="it-IT"/>
        </w:rPr>
        <w:t>.</w:t>
      </w:r>
    </w:p>
    <w:p w14:paraId="2D2F0B90" w14:textId="7876F697" w:rsidR="003911DE" w:rsidRPr="00457381" w:rsidRDefault="003911DE" w:rsidP="00905661">
      <w:pPr>
        <w:pStyle w:val="ListParagraph"/>
        <w:numPr>
          <w:ilvl w:val="0"/>
          <w:numId w:val="34"/>
        </w:numPr>
        <w:spacing w:before="0" w:line="276" w:lineRule="auto"/>
        <w:ind w:left="360" w:right="0"/>
        <w:jc w:val="left"/>
        <w:rPr>
          <w:rFonts w:ascii="Arial" w:hAnsi="Arial" w:cs="Arial"/>
        </w:rPr>
      </w:pPr>
      <w:r w:rsidRPr="00457381">
        <w:rPr>
          <w:rFonts w:ascii="Arial" w:hAnsi="Arial" w:cs="Arial"/>
        </w:rPr>
        <w:t>Psychological or cognitive barriers compromising insulin management</w:t>
      </w:r>
      <w:r w:rsidR="00414124" w:rsidRPr="00457381">
        <w:rPr>
          <w:rFonts w:ascii="Arial" w:hAnsi="Arial" w:cs="Arial"/>
        </w:rPr>
        <w:t xml:space="preserve"> </w:t>
      </w:r>
      <w:r w:rsidR="00414124" w:rsidRPr="00457381">
        <w:rPr>
          <w:rFonts w:ascii="Arial" w:hAnsi="Arial" w:cs="Arial"/>
        </w:rPr>
        <w:fldChar w:fldCharType="begin">
          <w:fldData xml:space="preserve">PEVuZE5vdGU+PENpdGU+PEF1dGhvcj5IZXJpbmc8L0F1dGhvcj48WWVhcj4yMDI1PC9ZZWFyPjxS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</w:fldData>
        </w:fldChar>
      </w:r>
      <w:r w:rsidR="00414124" w:rsidRPr="00457381">
        <w:rPr>
          <w:rFonts w:ascii="Arial" w:hAnsi="Arial" w:cs="Arial"/>
        </w:rPr>
        <w:instrText xml:space="preserve"> ADDIN EN.CITE </w:instrText>
      </w:r>
      <w:r w:rsidR="00414124" w:rsidRPr="00457381">
        <w:rPr>
          <w:rFonts w:ascii="Arial" w:hAnsi="Arial" w:cs="Arial"/>
        </w:rPr>
        <w:fldChar w:fldCharType="begin">
          <w:fldData xml:space="preserve">PEVuZE5vdGU+PENpdGU+PEF1dGhvcj5IZXJpbmc8L0F1dGhvcj48WWVhcj4yMDI1PC9ZZWFyPjxS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</w:fldData>
        </w:fldChar>
      </w:r>
      <w:r w:rsidR="00414124" w:rsidRPr="00457381">
        <w:rPr>
          <w:rFonts w:ascii="Arial" w:hAnsi="Arial" w:cs="Arial"/>
        </w:rPr>
        <w:instrText xml:space="preserve"> ADDIN EN.CITE.DATA </w:instrText>
      </w:r>
      <w:r w:rsidR="00414124" w:rsidRPr="00457381">
        <w:rPr>
          <w:rFonts w:ascii="Arial" w:hAnsi="Arial" w:cs="Arial"/>
        </w:rPr>
      </w:r>
      <w:r w:rsidR="00414124" w:rsidRPr="00457381">
        <w:rPr>
          <w:rFonts w:ascii="Arial" w:hAnsi="Arial" w:cs="Arial"/>
        </w:rPr>
        <w:fldChar w:fldCharType="end"/>
      </w:r>
      <w:r w:rsidR="00414124" w:rsidRPr="00457381">
        <w:rPr>
          <w:rFonts w:ascii="Arial" w:hAnsi="Arial" w:cs="Arial"/>
        </w:rPr>
      </w:r>
      <w:r w:rsidR="00414124" w:rsidRPr="00457381">
        <w:rPr>
          <w:rFonts w:ascii="Arial" w:hAnsi="Arial" w:cs="Arial"/>
        </w:rPr>
        <w:fldChar w:fldCharType="separate"/>
      </w:r>
      <w:r w:rsidR="00762616">
        <w:rPr>
          <w:rFonts w:ascii="Arial" w:hAnsi="Arial" w:cs="Arial"/>
          <w:noProof/>
        </w:rPr>
        <w:t>(</w:t>
      </w:r>
      <w:r w:rsidR="00414124" w:rsidRPr="00457381">
        <w:rPr>
          <w:rFonts w:ascii="Arial" w:hAnsi="Arial" w:cs="Arial"/>
          <w:noProof/>
        </w:rPr>
        <w:t>30, 32</w:t>
      </w:r>
      <w:r w:rsidR="00762616">
        <w:rPr>
          <w:rFonts w:ascii="Arial" w:hAnsi="Arial" w:cs="Arial"/>
          <w:noProof/>
        </w:rPr>
        <w:t>)</w:t>
      </w:r>
      <w:r w:rsidR="00414124" w:rsidRPr="00457381">
        <w:rPr>
          <w:rFonts w:ascii="Arial" w:hAnsi="Arial" w:cs="Arial"/>
        </w:rPr>
        <w:fldChar w:fldCharType="end"/>
      </w:r>
    </w:p>
    <w:p w14:paraId="00DB5614" w14:textId="3419B221" w:rsidR="003911DE" w:rsidRPr="00457381" w:rsidRDefault="003911DE" w:rsidP="00905661">
      <w:pPr>
        <w:pStyle w:val="ListParagraph"/>
        <w:numPr>
          <w:ilvl w:val="0"/>
          <w:numId w:val="34"/>
        </w:numPr>
        <w:spacing w:before="0" w:line="276" w:lineRule="auto"/>
        <w:ind w:left="360" w:right="0"/>
        <w:jc w:val="left"/>
        <w:rPr>
          <w:rFonts w:ascii="Arial" w:hAnsi="Arial" w:cs="Arial"/>
        </w:rPr>
      </w:pPr>
      <w:r w:rsidRPr="00457381">
        <w:rPr>
          <w:rFonts w:ascii="Arial" w:hAnsi="Arial" w:cs="Arial"/>
        </w:rPr>
        <w:t>Severe insulin resistance requiring intraperitoneal or intravenous insulin</w:t>
      </w:r>
      <w:r w:rsidR="00414124" w:rsidRPr="00457381">
        <w:rPr>
          <w:rFonts w:ascii="Arial" w:hAnsi="Arial" w:cs="Arial"/>
        </w:rPr>
        <w:t xml:space="preserve"> </w:t>
      </w:r>
      <w:r w:rsidR="00414124" w:rsidRPr="00457381">
        <w:rPr>
          <w:rFonts w:ascii="Arial" w:hAnsi="Arial" w:cs="Arial"/>
        </w:rPr>
        <w:fldChar w:fldCharType="begin">
          <w:fldData xml:space="preserve">PEVuZE5vdGU+PENpdGU+PEF1dGhvcj5SaWNrZWxzPC9BdXRob3I+PFllYXI+MjAxODwvWWVhcj48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</w:fldData>
        </w:fldChar>
      </w:r>
      <w:r w:rsidR="00414124" w:rsidRPr="00457381">
        <w:rPr>
          <w:rFonts w:ascii="Arial" w:hAnsi="Arial" w:cs="Arial"/>
        </w:rPr>
        <w:instrText xml:space="preserve"> ADDIN EN.CITE </w:instrText>
      </w:r>
      <w:r w:rsidR="00414124" w:rsidRPr="00457381">
        <w:rPr>
          <w:rFonts w:ascii="Arial" w:hAnsi="Arial" w:cs="Arial"/>
        </w:rPr>
        <w:fldChar w:fldCharType="begin">
          <w:fldData xml:space="preserve">PEVuZE5vdGU+PENpdGU+PEF1dGhvcj5SaWNrZWxzPC9BdXRob3I+PFllYXI+MjAxODwvWWVhcj48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</w:fldData>
        </w:fldChar>
      </w:r>
      <w:r w:rsidR="00414124" w:rsidRPr="00457381">
        <w:rPr>
          <w:rFonts w:ascii="Arial" w:hAnsi="Arial" w:cs="Arial"/>
        </w:rPr>
        <w:instrText xml:space="preserve"> ADDIN EN.CITE.DATA </w:instrText>
      </w:r>
      <w:r w:rsidR="00414124" w:rsidRPr="00457381">
        <w:rPr>
          <w:rFonts w:ascii="Arial" w:hAnsi="Arial" w:cs="Arial"/>
        </w:rPr>
      </w:r>
      <w:r w:rsidR="00414124" w:rsidRPr="00457381">
        <w:rPr>
          <w:rFonts w:ascii="Arial" w:hAnsi="Arial" w:cs="Arial"/>
        </w:rPr>
        <w:fldChar w:fldCharType="end"/>
      </w:r>
      <w:r w:rsidR="00414124" w:rsidRPr="00457381">
        <w:rPr>
          <w:rFonts w:ascii="Arial" w:hAnsi="Arial" w:cs="Arial"/>
        </w:rPr>
      </w:r>
      <w:r w:rsidR="00414124" w:rsidRPr="00457381">
        <w:rPr>
          <w:rFonts w:ascii="Arial" w:hAnsi="Arial" w:cs="Arial"/>
        </w:rPr>
        <w:fldChar w:fldCharType="separate"/>
      </w:r>
      <w:r w:rsidR="00762616">
        <w:rPr>
          <w:rFonts w:ascii="Arial" w:hAnsi="Arial" w:cs="Arial"/>
          <w:noProof/>
        </w:rPr>
        <w:t>(</w:t>
      </w:r>
      <w:r w:rsidR="00414124" w:rsidRPr="00457381">
        <w:rPr>
          <w:rFonts w:ascii="Arial" w:hAnsi="Arial" w:cs="Arial"/>
          <w:noProof/>
        </w:rPr>
        <w:t>32</w:t>
      </w:r>
      <w:r w:rsidR="00762616">
        <w:rPr>
          <w:rFonts w:ascii="Arial" w:hAnsi="Arial" w:cs="Arial"/>
          <w:noProof/>
        </w:rPr>
        <w:t>)</w:t>
      </w:r>
      <w:r w:rsidR="00414124" w:rsidRPr="00457381">
        <w:rPr>
          <w:rFonts w:ascii="Arial" w:hAnsi="Arial" w:cs="Arial"/>
        </w:rPr>
        <w:fldChar w:fldCharType="end"/>
      </w:r>
      <w:r w:rsidRPr="00457381">
        <w:rPr>
          <w:rFonts w:ascii="Arial" w:hAnsi="Arial" w:cs="Arial"/>
        </w:rPr>
        <w:t>.</w:t>
      </w:r>
    </w:p>
    <w:p w14:paraId="7981EAAB" w14:textId="40345C07" w:rsidR="003911DE" w:rsidRPr="00457381" w:rsidRDefault="003911DE" w:rsidP="00905661">
      <w:pPr>
        <w:pStyle w:val="ListParagraph"/>
        <w:numPr>
          <w:ilvl w:val="0"/>
          <w:numId w:val="34"/>
        </w:numPr>
        <w:spacing w:before="0" w:line="276" w:lineRule="auto"/>
        <w:ind w:left="360" w:right="0"/>
        <w:jc w:val="left"/>
        <w:rPr>
          <w:rFonts w:ascii="Arial" w:hAnsi="Arial" w:cs="Arial"/>
        </w:rPr>
      </w:pPr>
      <w:r w:rsidRPr="00457381">
        <w:rPr>
          <w:rFonts w:ascii="Arial" w:hAnsi="Arial" w:cs="Arial"/>
        </w:rPr>
        <w:t xml:space="preserve">Concomitant immunosuppression for other indications (e.g., prior kidney transplant) </w:t>
      </w:r>
      <w:r w:rsidR="00414124" w:rsidRPr="00457381">
        <w:rPr>
          <w:rFonts w:ascii="Arial" w:hAnsi="Arial" w:cs="Arial"/>
        </w:rPr>
        <w:fldChar w:fldCharType="begin">
          <w:fldData xml:space="preserve">PEVuZE5vdGU+PENpdGU+PEF1dGhvcj5IZXJpbmc8L0F1dGhvcj48WWVhcj4yMDI1PC9ZZWFyPjxS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</w:fldData>
        </w:fldChar>
      </w:r>
      <w:r w:rsidR="00414124" w:rsidRPr="00457381">
        <w:rPr>
          <w:rFonts w:ascii="Arial" w:hAnsi="Arial" w:cs="Arial"/>
        </w:rPr>
        <w:instrText xml:space="preserve"> ADDIN EN.CITE </w:instrText>
      </w:r>
      <w:r w:rsidR="00414124" w:rsidRPr="00457381">
        <w:rPr>
          <w:rFonts w:ascii="Arial" w:hAnsi="Arial" w:cs="Arial"/>
        </w:rPr>
        <w:fldChar w:fldCharType="begin">
          <w:fldData xml:space="preserve">PEVuZE5vdGU+PENpdGU+PEF1dGhvcj5IZXJpbmc8L0F1dGhvcj48WWVhcj4yMDI1PC9ZZWFyPjxS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</w:fldData>
        </w:fldChar>
      </w:r>
      <w:r w:rsidR="00414124" w:rsidRPr="00457381">
        <w:rPr>
          <w:rFonts w:ascii="Arial" w:hAnsi="Arial" w:cs="Arial"/>
        </w:rPr>
        <w:instrText xml:space="preserve"> ADDIN EN.CITE.DATA </w:instrText>
      </w:r>
      <w:r w:rsidR="00414124" w:rsidRPr="00457381">
        <w:rPr>
          <w:rFonts w:ascii="Arial" w:hAnsi="Arial" w:cs="Arial"/>
        </w:rPr>
      </w:r>
      <w:r w:rsidR="00414124" w:rsidRPr="00457381">
        <w:rPr>
          <w:rFonts w:ascii="Arial" w:hAnsi="Arial" w:cs="Arial"/>
        </w:rPr>
        <w:fldChar w:fldCharType="end"/>
      </w:r>
      <w:r w:rsidR="00414124" w:rsidRPr="00457381">
        <w:rPr>
          <w:rFonts w:ascii="Arial" w:hAnsi="Arial" w:cs="Arial"/>
        </w:rPr>
      </w:r>
      <w:r w:rsidR="00414124" w:rsidRPr="00457381">
        <w:rPr>
          <w:rFonts w:ascii="Arial" w:hAnsi="Arial" w:cs="Arial"/>
        </w:rPr>
        <w:fldChar w:fldCharType="separate"/>
      </w:r>
      <w:r w:rsidR="00762616">
        <w:rPr>
          <w:rFonts w:ascii="Arial" w:hAnsi="Arial" w:cs="Arial"/>
          <w:noProof/>
        </w:rPr>
        <w:t>(</w:t>
      </w:r>
      <w:r w:rsidR="00414124" w:rsidRPr="00457381">
        <w:rPr>
          <w:rFonts w:ascii="Arial" w:hAnsi="Arial" w:cs="Arial"/>
          <w:noProof/>
        </w:rPr>
        <w:t>30</w:t>
      </w:r>
      <w:r w:rsidR="00762616">
        <w:rPr>
          <w:rFonts w:ascii="Arial" w:hAnsi="Arial" w:cs="Arial"/>
          <w:noProof/>
        </w:rPr>
        <w:t>)</w:t>
      </w:r>
      <w:r w:rsidR="00414124" w:rsidRPr="00457381">
        <w:rPr>
          <w:rFonts w:ascii="Arial" w:hAnsi="Arial" w:cs="Arial"/>
        </w:rPr>
        <w:fldChar w:fldCharType="end"/>
      </w:r>
      <w:r w:rsidRPr="00457381">
        <w:rPr>
          <w:rFonts w:ascii="Arial" w:hAnsi="Arial" w:cs="Arial"/>
        </w:rPr>
        <w:t>.</w:t>
      </w:r>
    </w:p>
    <w:p w14:paraId="0CDCCBD2" w14:textId="77777777" w:rsidR="00414124" w:rsidRPr="00FE03AD" w:rsidRDefault="00414124" w:rsidP="00FE03AD">
      <w:pPr>
        <w:spacing w:line="276" w:lineRule="auto"/>
      </w:pPr>
    </w:p>
    <w:p w14:paraId="0814A52D" w14:textId="0AFB3BAE" w:rsidR="003911DE" w:rsidRPr="00FE03AD" w:rsidRDefault="003911DE" w:rsidP="00FE03AD">
      <w:pPr>
        <w:spacing w:line="276" w:lineRule="auto"/>
      </w:pPr>
      <w:r w:rsidRPr="00FE03AD">
        <w:t xml:space="preserve">Allogeneic islet transplantation may be performed as Islet Transplant Alone (ITA) in non-uremic subjects, or in patients with end-stage renal disease as Simultaneous Islet–Kidney (SIK) or Islet-After-Kidney (IAK) transplantation. In selected cases, islet transplantation can be performed as part of multi-organ procedures (e.g., </w:t>
      </w:r>
      <w:proofErr w:type="spellStart"/>
      <w:r w:rsidRPr="00FE03AD">
        <w:t>multivisceral</w:t>
      </w:r>
      <w:proofErr w:type="spellEnd"/>
      <w:r w:rsidRPr="00FE03AD">
        <w:t xml:space="preserve"> transplantation, cystic fibrosis with lung–liver–pancreas involvement).</w:t>
      </w:r>
    </w:p>
    <w:p w14:paraId="64361A29" w14:textId="77777777" w:rsidR="007E35A7" w:rsidRPr="00FE03AD" w:rsidRDefault="007E35A7" w:rsidP="00FE03AD">
      <w:pPr>
        <w:spacing w:line="276" w:lineRule="auto"/>
      </w:pPr>
    </w:p>
    <w:p w14:paraId="1B116287" w14:textId="65799BCD" w:rsidR="003911DE" w:rsidRPr="00FE03AD" w:rsidRDefault="003911DE" w:rsidP="00FE03AD">
      <w:pPr>
        <w:spacing w:line="276" w:lineRule="auto"/>
      </w:pPr>
      <w:r w:rsidRPr="00FE03AD">
        <w:t xml:space="preserve">Recent phase 3 trials (CIT-07, CIT-06, TRIMECO, REP0211) demonstrated that human islets transplanted </w:t>
      </w:r>
      <w:r w:rsidR="0048627B" w:rsidRPr="00FE03AD">
        <w:t>i</w:t>
      </w:r>
      <w:r w:rsidRPr="00FE03AD">
        <w:t xml:space="preserve">nto patients with unstable </w:t>
      </w:r>
      <w:r w:rsidR="00E627BB" w:rsidRPr="00FE03AD">
        <w:t>T1D</w:t>
      </w:r>
      <w:r w:rsidRPr="00FE03AD">
        <w:t xml:space="preserve"> can achieve HbA1c &lt;7% without severe hypoglycemia in 60–90% of cases, with insulin independence in 40–60% at 1 year</w:t>
      </w:r>
      <w:r w:rsidR="000E4FE1" w:rsidRPr="00FE03AD">
        <w:t xml:space="preserve"> </w:t>
      </w:r>
      <w:r w:rsidR="000E4FE1" w:rsidRPr="00FE03AD">
        <w:fldChar w:fldCharType="begin">
          <w:fldData xml:space="preserve">PEVuZE5vdGU+PENpdGU+PEF1dGhvcj5NYWZmaTwvQXV0aG9yPjxZZWFyPjIwMjA8L1llYXI+PFJl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</w:fldData>
        </w:fldChar>
      </w:r>
      <w:r w:rsidR="000E4FE1" w:rsidRPr="00FE03AD">
        <w:instrText xml:space="preserve"> ADDIN EN.CITE </w:instrText>
      </w:r>
      <w:r w:rsidR="000E4FE1" w:rsidRPr="00FE03AD">
        <w:fldChar w:fldCharType="begin">
          <w:fldData xml:space="preserve">PEVuZE5vdGU+PENpdGU+PEF1dGhvcj5NYWZmaTwvQXV0aG9yPjxZZWFyPjIwMjA8L1llYXI+PFJl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</w:fldData>
        </w:fldChar>
      </w:r>
      <w:r w:rsidR="000E4FE1" w:rsidRPr="00FE03AD">
        <w:instrText xml:space="preserve"> ADDIN EN.CITE.DATA </w:instrText>
      </w:r>
      <w:r w:rsidR="000E4FE1" w:rsidRPr="00FE03AD">
        <w:fldChar w:fldCharType="end"/>
      </w:r>
      <w:r w:rsidR="000E4FE1" w:rsidRPr="00FE03AD">
        <w:fldChar w:fldCharType="separate"/>
      </w:r>
      <w:r w:rsidR="00762616">
        <w:rPr>
          <w:noProof/>
        </w:rPr>
        <w:t>(</w:t>
      </w:r>
      <w:r w:rsidR="000E4FE1" w:rsidRPr="00FE03AD">
        <w:rPr>
          <w:noProof/>
        </w:rPr>
        <w:t>29, 33, 34</w:t>
      </w:r>
      <w:r w:rsidR="00762616">
        <w:rPr>
          <w:noProof/>
        </w:rPr>
        <w:t>)</w:t>
      </w:r>
      <w:r w:rsidR="000E4FE1" w:rsidRPr="00FE03AD">
        <w:fldChar w:fldCharType="end"/>
      </w:r>
      <w:r w:rsidRPr="00FE03AD">
        <w:t xml:space="preserve">. Long-term follow-up from national cohorts confirms durable graft function: 32% insulin independence at 5 years and 8% at 20 years in Canada </w:t>
      </w:r>
      <w:r w:rsidR="000E4FE1" w:rsidRPr="00FE03AD">
        <w:fldChar w:fldCharType="begin"/>
      </w:r>
      <w:r w:rsidR="000E4FE1" w:rsidRPr="00FE03AD">
        <w:instrText xml:space="preserve"> ADDIN EN.CITE &lt;EndNote&gt;&lt;Cite&gt;&lt;Author&gt;Marfil-Garza&lt;/Author&gt;&lt;Year&gt;2022&lt;/Year&gt;&lt;RecNum&gt;13656&lt;/RecNum&gt;&lt;DisplayText&gt;[26]&lt;/DisplayText&gt;&lt;record&gt;&lt;rec-number&gt;13656&lt;/rec-number&gt;&lt;foreign-keys&gt;&lt;key app="EN" db-id="2es2paeezer5fsexzvypx5whx0asxtv0s9dx" timestamp="1757446224"&gt;13656&lt;/key&gt;&lt;/foreign-keys&gt;&lt;ref-type name="Journal Article"&gt;17&lt;/ref-type&gt;&lt;contributors&gt;&lt;authors&gt;&lt;author&gt;Marfil-Garza, Braulio A&lt;/author&gt;&lt;author&gt;Imes, Sharleen&lt;/author&gt;&lt;author&gt;Verhoeff, Kevin&lt;/author&gt;&lt;author&gt;Hefler, Joshua&lt;/author&gt;&lt;author&gt;Lam, Anna&lt;/author&gt;&lt;author&gt;Dajani, Khaled&lt;/author&gt;&lt;author&gt;Anderson, Blaire&lt;/author&gt;&lt;author&gt;O&amp;apos;Gorman, Doug&lt;/author&gt;&lt;author&gt;Kin, Tatsuya&lt;/author&gt;&lt;author&gt;Bigam, David&lt;/author&gt;&lt;/authors&gt;&lt;/contributors&gt;&lt;titles&gt;&lt;title&gt;Pancreatic islet transplantation in type 1 diabetes: 20-year experience from a single-centre cohort in Canada&lt;/title&gt;&lt;secondary-title&gt;The lancet Diabetes &amp;amp; endocrinology&lt;/secondary-title&gt;&lt;/titles&gt;&lt;periodical&gt;&lt;full-title&gt;The lancet Diabetes &amp;amp; endocrinology&lt;/full-title&gt;&lt;/periodical&gt;&lt;pages&gt;519-532&lt;/pages&gt;&lt;volume&gt;10&lt;/volume&gt;&lt;number&gt;7&lt;/number&gt;&lt;dates&gt;&lt;year&gt;2022&lt;/year&gt;&lt;/dates&gt;&lt;isbn&gt;2213-8587&lt;/isbn&gt;&lt;urls&gt;&lt;/urls&gt;&lt;/record&gt;&lt;/Cite&gt;&lt;/EndNote&gt;</w:instrText>
      </w:r>
      <w:r w:rsidR="000E4FE1" w:rsidRPr="00FE03AD">
        <w:fldChar w:fldCharType="separate"/>
      </w:r>
      <w:r w:rsidR="00762616">
        <w:rPr>
          <w:noProof/>
        </w:rPr>
        <w:t>(</w:t>
      </w:r>
      <w:r w:rsidR="000E4FE1" w:rsidRPr="00FE03AD">
        <w:rPr>
          <w:noProof/>
        </w:rPr>
        <w:t>26</w:t>
      </w:r>
      <w:r w:rsidR="00762616">
        <w:rPr>
          <w:noProof/>
        </w:rPr>
        <w:t>)</w:t>
      </w:r>
      <w:r w:rsidR="000E4FE1" w:rsidRPr="00FE03AD">
        <w:fldChar w:fldCharType="end"/>
      </w:r>
      <w:r w:rsidRPr="00FE03AD">
        <w:t xml:space="preserve">; ~50% graft survival at 20 years in Italy </w:t>
      </w:r>
      <w:r w:rsidR="000E4FE1" w:rsidRPr="00FE03AD">
        <w:fldChar w:fldCharType="begin">
          <w:fldData xml:space="preserve">PEVuZE5vdGU+PENpdGU+PEF1dGhvcj5DYXRhcmluZWxsYTwvQXV0aG9yPjxZZWFyPjIwMjU8L1ll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</w:fldData>
        </w:fldChar>
      </w:r>
      <w:r w:rsidR="000E4FE1" w:rsidRPr="00FE03AD">
        <w:instrText xml:space="preserve"> ADDIN EN.CITE </w:instrText>
      </w:r>
      <w:r w:rsidR="000E4FE1" w:rsidRPr="00FE03AD">
        <w:fldChar w:fldCharType="begin">
          <w:fldData xml:space="preserve">PEVuZE5vdGU+PENpdGU+PEF1dGhvcj5DYXRhcmluZWxsYTwvQXV0aG9yPjxZZWFyPjIwMjU8L1ll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</w:fldData>
        </w:fldChar>
      </w:r>
      <w:r w:rsidR="000E4FE1" w:rsidRPr="00FE03AD">
        <w:instrText xml:space="preserve"> ADDIN EN.CITE.DATA </w:instrText>
      </w:r>
      <w:r w:rsidR="000E4FE1" w:rsidRPr="00FE03AD">
        <w:fldChar w:fldCharType="end"/>
      </w:r>
      <w:r w:rsidR="000E4FE1" w:rsidRPr="00FE03AD">
        <w:fldChar w:fldCharType="separate"/>
      </w:r>
      <w:r w:rsidR="00762616">
        <w:rPr>
          <w:noProof/>
        </w:rPr>
        <w:t>(</w:t>
      </w:r>
      <w:r w:rsidR="000E4FE1" w:rsidRPr="00FE03AD">
        <w:rPr>
          <w:noProof/>
        </w:rPr>
        <w:t>27</w:t>
      </w:r>
      <w:r w:rsidR="00762616">
        <w:rPr>
          <w:noProof/>
        </w:rPr>
        <w:t>)</w:t>
      </w:r>
      <w:r w:rsidR="000E4FE1" w:rsidRPr="00FE03AD">
        <w:fldChar w:fldCharType="end"/>
      </w:r>
      <w:r w:rsidRPr="00FE03AD">
        <w:t xml:space="preserve">; and reduced diabetes-related outcomes without increased cancer risk in France </w:t>
      </w:r>
      <w:r w:rsidR="000E4FE1" w:rsidRPr="00FE03AD">
        <w:fldChar w:fldCharType="begin">
          <w:fldData xml:space="preserve">PEVuZE5vdGU+PENpdGU+PEF1dGhvcj5QZXJyaWVyPC9BdXRob3I+PFllYXI+MjAyNTwvWWVhcj48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</w:fldData>
        </w:fldChar>
      </w:r>
      <w:r w:rsidR="000E4FE1" w:rsidRPr="00FE03AD">
        <w:instrText xml:space="preserve"> ADDIN EN.CITE </w:instrText>
      </w:r>
      <w:r w:rsidR="000E4FE1" w:rsidRPr="00FE03AD">
        <w:fldChar w:fldCharType="begin">
          <w:fldData xml:space="preserve">PEVuZE5vdGU+PENpdGU+PEF1dGhvcj5QZXJyaWVyPC9BdXRob3I+PFllYXI+MjAyNTwvWWVhcj48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</w:fldData>
        </w:fldChar>
      </w:r>
      <w:r w:rsidR="000E4FE1" w:rsidRPr="00FE03AD">
        <w:instrText xml:space="preserve"> ADDIN EN.CITE.DATA </w:instrText>
      </w:r>
      <w:r w:rsidR="000E4FE1" w:rsidRPr="00FE03AD">
        <w:fldChar w:fldCharType="end"/>
      </w:r>
      <w:r w:rsidR="000E4FE1" w:rsidRPr="00FE03AD">
        <w:fldChar w:fldCharType="separate"/>
      </w:r>
      <w:r w:rsidR="00762616">
        <w:rPr>
          <w:noProof/>
        </w:rPr>
        <w:t>(</w:t>
      </w:r>
      <w:r w:rsidR="000E4FE1" w:rsidRPr="00FE03AD">
        <w:rPr>
          <w:noProof/>
        </w:rPr>
        <w:t>28</w:t>
      </w:r>
      <w:r w:rsidR="00762616">
        <w:rPr>
          <w:noProof/>
        </w:rPr>
        <w:t>)</w:t>
      </w:r>
      <w:r w:rsidR="000E4FE1" w:rsidRPr="00FE03AD">
        <w:fldChar w:fldCharType="end"/>
      </w:r>
      <w:r w:rsidRPr="00FE03AD">
        <w:t>.</w:t>
      </w:r>
    </w:p>
    <w:p w14:paraId="1112237F" w14:textId="5E180B17" w:rsidR="0030239A" w:rsidRPr="00FE03AD" w:rsidRDefault="0030239A" w:rsidP="00FE03AD">
      <w:pPr>
        <w:spacing w:line="276" w:lineRule="auto"/>
        <w:rPr>
          <w:spacing w:val="-2"/>
        </w:rPr>
      </w:pPr>
    </w:p>
    <w:tbl>
      <w:tblPr>
        <w:tblStyle w:val="TableGrid"/>
        <w:tblpPr w:leftFromText="141" w:rightFromText="141" w:vertAnchor="text" w:horzAnchor="margin" w:tblpXSpec="center" w:tblpY="40"/>
        <w:tblW w:w="5000" w:type="pct"/>
        <w:tblLook w:val="04A0" w:firstRow="1" w:lastRow="0" w:firstColumn="1" w:lastColumn="0" w:noHBand="0" w:noVBand="1"/>
      </w:tblPr>
      <w:tblGrid>
        <w:gridCol w:w="1792"/>
        <w:gridCol w:w="1636"/>
        <w:gridCol w:w="3353"/>
        <w:gridCol w:w="2569"/>
      </w:tblGrid>
      <w:tr w:rsidR="002D64AB" w:rsidRPr="00FE03AD" w14:paraId="2EE5CAF0" w14:textId="77777777" w:rsidTr="002D64AB">
        <w:tc>
          <w:tcPr>
            <w:tcW w:w="5000" w:type="pct"/>
            <w:gridSpan w:val="4"/>
            <w:shd w:val="clear" w:color="auto" w:fill="FFFF00"/>
          </w:tcPr>
          <w:p w14:paraId="6D6DF891" w14:textId="62E268B9" w:rsidR="002D64AB" w:rsidRPr="00457381" w:rsidRDefault="002D64AB" w:rsidP="00FE03AD">
            <w:pPr>
              <w:spacing w:line="276" w:lineRule="auto"/>
              <w:rPr>
                <w:b/>
                <w:bCs/>
                <w:szCs w:val="20"/>
                <w:lang w:val="it-IT"/>
              </w:rPr>
            </w:pPr>
            <w:r w:rsidRPr="00457381">
              <w:rPr>
                <w:b/>
                <w:bCs/>
              </w:rPr>
              <w:t>Table</w:t>
            </w:r>
            <w:r w:rsidRPr="00457381">
              <w:rPr>
                <w:b/>
                <w:bCs/>
                <w:spacing w:val="-5"/>
              </w:rPr>
              <w:t xml:space="preserve"> </w:t>
            </w:r>
            <w:r w:rsidRPr="00457381">
              <w:rPr>
                <w:b/>
                <w:bCs/>
              </w:rPr>
              <w:t>1.</w:t>
            </w:r>
            <w:r w:rsidRPr="00457381">
              <w:rPr>
                <w:b/>
                <w:bCs/>
                <w:spacing w:val="53"/>
              </w:rPr>
              <w:t xml:space="preserve"> </w:t>
            </w:r>
            <w:r w:rsidRPr="00457381">
              <w:rPr>
                <w:b/>
                <w:bCs/>
              </w:rPr>
              <w:t>Indication</w:t>
            </w:r>
            <w:r w:rsidRPr="00457381">
              <w:rPr>
                <w:b/>
                <w:bCs/>
                <w:spacing w:val="-4"/>
              </w:rPr>
              <w:t xml:space="preserve"> </w:t>
            </w:r>
            <w:r w:rsidRPr="00457381">
              <w:rPr>
                <w:b/>
                <w:bCs/>
              </w:rPr>
              <w:t>for</w:t>
            </w:r>
            <w:r w:rsidRPr="00457381">
              <w:rPr>
                <w:b/>
                <w:bCs/>
                <w:spacing w:val="-4"/>
              </w:rPr>
              <w:t xml:space="preserve"> </w:t>
            </w:r>
            <w:r w:rsidRPr="00457381">
              <w:rPr>
                <w:b/>
                <w:bCs/>
              </w:rPr>
              <w:t>Islet</w:t>
            </w:r>
            <w:r w:rsidRPr="00457381">
              <w:rPr>
                <w:b/>
                <w:bCs/>
                <w:spacing w:val="-4"/>
              </w:rPr>
              <w:t xml:space="preserve"> </w:t>
            </w:r>
            <w:r w:rsidRPr="00457381">
              <w:rPr>
                <w:b/>
                <w:bCs/>
                <w:spacing w:val="-2"/>
              </w:rPr>
              <w:t>Transplantation</w:t>
            </w:r>
          </w:p>
        </w:tc>
      </w:tr>
      <w:tr w:rsidR="0030239A" w:rsidRPr="00FE03AD" w14:paraId="0315AB9A" w14:textId="77777777" w:rsidTr="002D64AB">
        <w:tc>
          <w:tcPr>
            <w:tcW w:w="958" w:type="pct"/>
            <w:hideMark/>
          </w:tcPr>
          <w:p w14:paraId="7FE885DE" w14:textId="77777777" w:rsidR="0030239A" w:rsidRPr="00457381" w:rsidRDefault="0030239A" w:rsidP="00FE03AD">
            <w:pPr>
              <w:spacing w:line="276" w:lineRule="auto"/>
              <w:rPr>
                <w:b/>
                <w:bCs/>
                <w:szCs w:val="20"/>
                <w:lang w:val="it-IT"/>
              </w:rPr>
            </w:pPr>
            <w:r w:rsidRPr="00457381">
              <w:rPr>
                <w:b/>
                <w:bCs/>
                <w:szCs w:val="20"/>
                <w:lang w:val="it-IT"/>
              </w:rPr>
              <w:t>Type</w:t>
            </w:r>
          </w:p>
        </w:tc>
        <w:tc>
          <w:tcPr>
            <w:tcW w:w="875" w:type="pct"/>
            <w:hideMark/>
          </w:tcPr>
          <w:p w14:paraId="16648179" w14:textId="77777777" w:rsidR="0030239A" w:rsidRPr="00457381" w:rsidRDefault="0030239A" w:rsidP="00FE03AD">
            <w:pPr>
              <w:spacing w:line="276" w:lineRule="auto"/>
              <w:rPr>
                <w:b/>
                <w:bCs/>
                <w:szCs w:val="20"/>
                <w:lang w:val="it-IT"/>
              </w:rPr>
            </w:pPr>
            <w:r w:rsidRPr="00457381">
              <w:rPr>
                <w:b/>
                <w:bCs/>
                <w:szCs w:val="20"/>
                <w:lang w:val="it-IT"/>
              </w:rPr>
              <w:t>Clinical Setting</w:t>
            </w:r>
          </w:p>
        </w:tc>
        <w:tc>
          <w:tcPr>
            <w:tcW w:w="1793" w:type="pct"/>
            <w:hideMark/>
          </w:tcPr>
          <w:p w14:paraId="28C7C11F" w14:textId="77777777" w:rsidR="0030239A" w:rsidRPr="00457381" w:rsidRDefault="0030239A" w:rsidP="00FE03AD">
            <w:pPr>
              <w:spacing w:line="276" w:lineRule="auto"/>
              <w:rPr>
                <w:b/>
                <w:bCs/>
                <w:szCs w:val="20"/>
                <w:lang w:val="it-IT"/>
              </w:rPr>
            </w:pPr>
            <w:r w:rsidRPr="00457381">
              <w:rPr>
                <w:b/>
                <w:bCs/>
                <w:szCs w:val="20"/>
                <w:lang w:val="it-IT"/>
              </w:rPr>
              <w:t>Indication(s)</w:t>
            </w:r>
          </w:p>
        </w:tc>
        <w:tc>
          <w:tcPr>
            <w:tcW w:w="1374" w:type="pct"/>
            <w:hideMark/>
          </w:tcPr>
          <w:p w14:paraId="124884A7" w14:textId="77777777" w:rsidR="0030239A" w:rsidRPr="00457381" w:rsidRDefault="0030239A" w:rsidP="00FE03AD">
            <w:pPr>
              <w:spacing w:line="276" w:lineRule="auto"/>
              <w:rPr>
                <w:b/>
                <w:bCs/>
                <w:szCs w:val="20"/>
                <w:lang w:val="it-IT"/>
              </w:rPr>
            </w:pPr>
            <w:r w:rsidRPr="00457381">
              <w:rPr>
                <w:b/>
                <w:bCs/>
                <w:szCs w:val="20"/>
                <w:lang w:val="it-IT"/>
              </w:rPr>
              <w:t>Notes</w:t>
            </w:r>
          </w:p>
        </w:tc>
      </w:tr>
      <w:tr w:rsidR="0030239A" w:rsidRPr="00FE03AD" w14:paraId="075372E0" w14:textId="77777777" w:rsidTr="002D64AB">
        <w:tc>
          <w:tcPr>
            <w:tcW w:w="958" w:type="pct"/>
            <w:hideMark/>
          </w:tcPr>
          <w:p w14:paraId="7164D782" w14:textId="77777777" w:rsidR="0030239A" w:rsidRPr="00FE03AD" w:rsidRDefault="0030239A" w:rsidP="00FE03AD">
            <w:pPr>
              <w:spacing w:line="276" w:lineRule="auto"/>
              <w:rPr>
                <w:szCs w:val="20"/>
                <w:lang w:val="it-IT"/>
              </w:rPr>
            </w:pPr>
            <w:r w:rsidRPr="00FE03AD">
              <w:rPr>
                <w:bCs/>
                <w:szCs w:val="20"/>
                <w:lang w:val="it-IT"/>
              </w:rPr>
              <w:t>Allogeneic Islet Transplantation</w:t>
            </w:r>
          </w:p>
        </w:tc>
        <w:tc>
          <w:tcPr>
            <w:tcW w:w="875" w:type="pct"/>
            <w:hideMark/>
          </w:tcPr>
          <w:p w14:paraId="44AC88A5" w14:textId="77777777" w:rsidR="0030239A" w:rsidRPr="00FE03AD" w:rsidRDefault="0030239A" w:rsidP="00FE03AD">
            <w:pPr>
              <w:spacing w:line="276" w:lineRule="auto"/>
              <w:rPr>
                <w:szCs w:val="20"/>
                <w:lang w:val="it-IT"/>
              </w:rPr>
            </w:pPr>
            <w:r w:rsidRPr="00FE03AD">
              <w:rPr>
                <w:bCs/>
                <w:szCs w:val="20"/>
                <w:lang w:val="it-IT"/>
              </w:rPr>
              <w:t>Islet Transplant Alone (ITA)</w:t>
            </w:r>
          </w:p>
        </w:tc>
        <w:tc>
          <w:tcPr>
            <w:tcW w:w="1793" w:type="pct"/>
            <w:hideMark/>
          </w:tcPr>
          <w:p w14:paraId="105122EC" w14:textId="77777777" w:rsidR="00A2768A" w:rsidRDefault="0030239A" w:rsidP="00FE03AD">
            <w:pPr>
              <w:spacing w:line="276" w:lineRule="auto"/>
              <w:rPr>
                <w:szCs w:val="20"/>
              </w:rPr>
            </w:pPr>
            <w:r w:rsidRPr="00FE03AD">
              <w:rPr>
                <w:szCs w:val="20"/>
              </w:rPr>
              <w:t xml:space="preserve">Adults (18–65 y, extendable after risk–benefit assessment) with type 1 diabetes and: </w:t>
            </w:r>
          </w:p>
          <w:p w14:paraId="33EEF391" w14:textId="77777777" w:rsidR="00CE1258" w:rsidRDefault="0030239A" w:rsidP="00FE03AD">
            <w:pPr>
              <w:spacing w:line="276" w:lineRule="auto"/>
              <w:rPr>
                <w:szCs w:val="20"/>
              </w:rPr>
            </w:pPr>
            <w:r w:rsidRPr="00FE03AD">
              <w:rPr>
                <w:szCs w:val="20"/>
              </w:rPr>
              <w:t xml:space="preserve">• Recurrent severe hypoglycemia (SHE) </w:t>
            </w:r>
          </w:p>
          <w:p w14:paraId="12E90871" w14:textId="77777777" w:rsidR="00CE1258" w:rsidRDefault="0030239A" w:rsidP="00FE03AD">
            <w:pPr>
              <w:spacing w:line="276" w:lineRule="auto"/>
              <w:rPr>
                <w:szCs w:val="20"/>
              </w:rPr>
            </w:pPr>
            <w:r w:rsidRPr="00FE03AD">
              <w:rPr>
                <w:szCs w:val="20"/>
              </w:rPr>
              <w:t xml:space="preserve">• Hypoglycemia unawareness </w:t>
            </w:r>
          </w:p>
          <w:p w14:paraId="3931934C" w14:textId="77777777" w:rsidR="00CE1258" w:rsidRDefault="0030239A" w:rsidP="00FE03AD">
            <w:pPr>
              <w:spacing w:line="276" w:lineRule="auto"/>
              <w:rPr>
                <w:szCs w:val="20"/>
              </w:rPr>
            </w:pPr>
            <w:r w:rsidRPr="00FE03AD">
              <w:rPr>
                <w:szCs w:val="20"/>
              </w:rPr>
              <w:t xml:space="preserve">• Severe glycemic lability despite optimal therapy </w:t>
            </w:r>
          </w:p>
          <w:p w14:paraId="3BA9D339" w14:textId="77777777" w:rsidR="00CE1258" w:rsidRDefault="0030239A" w:rsidP="00FE03AD">
            <w:pPr>
              <w:spacing w:line="276" w:lineRule="auto"/>
              <w:rPr>
                <w:szCs w:val="20"/>
              </w:rPr>
            </w:pPr>
            <w:r w:rsidRPr="00FE03AD">
              <w:rPr>
                <w:szCs w:val="20"/>
              </w:rPr>
              <w:t xml:space="preserve">• Progressive microvascular complications </w:t>
            </w:r>
          </w:p>
          <w:p w14:paraId="45D9C027" w14:textId="77777777" w:rsidR="00CE1258" w:rsidRDefault="0030239A" w:rsidP="00FE03AD">
            <w:pPr>
              <w:spacing w:line="276" w:lineRule="auto"/>
              <w:rPr>
                <w:szCs w:val="20"/>
              </w:rPr>
            </w:pPr>
            <w:r w:rsidRPr="00FE03AD">
              <w:rPr>
                <w:szCs w:val="20"/>
              </w:rPr>
              <w:t xml:space="preserve">• Psychological or cognitive barriers to insulin therapy </w:t>
            </w:r>
          </w:p>
          <w:p w14:paraId="2A02FA6F" w14:textId="7D191223" w:rsidR="0030239A" w:rsidRPr="00FE03AD" w:rsidRDefault="0030239A" w:rsidP="00FE03AD">
            <w:pPr>
              <w:spacing w:line="276" w:lineRule="auto"/>
              <w:rPr>
                <w:szCs w:val="20"/>
              </w:rPr>
            </w:pPr>
            <w:r w:rsidRPr="00FE03AD">
              <w:rPr>
                <w:szCs w:val="20"/>
              </w:rPr>
              <w:t xml:space="preserve">• Severe insulin resistance requiring intraperitoneal/IV </w:t>
            </w:r>
            <w:r w:rsidRPr="00FE03AD">
              <w:rPr>
                <w:szCs w:val="20"/>
              </w:rPr>
              <w:lastRenderedPageBreak/>
              <w:t>insulin</w:t>
            </w:r>
          </w:p>
        </w:tc>
        <w:tc>
          <w:tcPr>
            <w:tcW w:w="1374" w:type="pct"/>
            <w:hideMark/>
          </w:tcPr>
          <w:p w14:paraId="4F4E3BA8" w14:textId="77777777" w:rsidR="0030239A" w:rsidRPr="00FE03AD" w:rsidRDefault="0030239A" w:rsidP="00FE03AD">
            <w:pPr>
              <w:spacing w:line="276" w:lineRule="auto"/>
              <w:rPr>
                <w:szCs w:val="20"/>
              </w:rPr>
            </w:pPr>
            <w:r w:rsidRPr="00FE03AD">
              <w:rPr>
                <w:szCs w:val="20"/>
              </w:rPr>
              <w:lastRenderedPageBreak/>
              <w:t xml:space="preserve">Requires lifelong immunosuppression. Main goal: eliminate SHE and improve quality of life. Approved/reimbursed in several European countries. FDA licensed product </w:t>
            </w:r>
            <w:proofErr w:type="spellStart"/>
            <w:r w:rsidRPr="00FE03AD">
              <w:rPr>
                <w:szCs w:val="20"/>
              </w:rPr>
              <w:t>donislecel-jujn</w:t>
            </w:r>
            <w:proofErr w:type="spellEnd"/>
            <w:r w:rsidRPr="00FE03AD">
              <w:rPr>
                <w:szCs w:val="20"/>
              </w:rPr>
              <w:t xml:space="preserve"> (</w:t>
            </w:r>
            <w:proofErr w:type="spellStart"/>
            <w:r w:rsidRPr="00FE03AD">
              <w:rPr>
                <w:szCs w:val="20"/>
              </w:rPr>
              <w:t>Lantidra</w:t>
            </w:r>
            <w:proofErr w:type="spellEnd"/>
            <w:r w:rsidRPr="00FE03AD">
              <w:rPr>
                <w:szCs w:val="20"/>
              </w:rPr>
              <w:t>, 2023).</w:t>
            </w:r>
          </w:p>
        </w:tc>
      </w:tr>
      <w:tr w:rsidR="0030239A" w:rsidRPr="00FE03AD" w14:paraId="5CC76432" w14:textId="77777777" w:rsidTr="002D64AB">
        <w:tc>
          <w:tcPr>
            <w:tcW w:w="958" w:type="pct"/>
            <w:hideMark/>
          </w:tcPr>
          <w:p w14:paraId="276AC2DC" w14:textId="77777777" w:rsidR="0030239A" w:rsidRPr="00FE03AD" w:rsidRDefault="0030239A" w:rsidP="00FE03AD">
            <w:pPr>
              <w:spacing w:line="276" w:lineRule="auto"/>
              <w:rPr>
                <w:szCs w:val="20"/>
              </w:rPr>
            </w:pPr>
          </w:p>
        </w:tc>
        <w:tc>
          <w:tcPr>
            <w:tcW w:w="875" w:type="pct"/>
            <w:hideMark/>
          </w:tcPr>
          <w:p w14:paraId="45C23056" w14:textId="77777777" w:rsidR="0030239A" w:rsidRPr="00FE03AD" w:rsidRDefault="0030239A" w:rsidP="00FE03AD">
            <w:pPr>
              <w:spacing w:line="276" w:lineRule="auto"/>
              <w:rPr>
                <w:szCs w:val="20"/>
                <w:lang w:val="it-IT"/>
              </w:rPr>
            </w:pPr>
            <w:r w:rsidRPr="00FE03AD">
              <w:rPr>
                <w:bCs/>
                <w:szCs w:val="20"/>
                <w:lang w:val="it-IT"/>
              </w:rPr>
              <w:t>Islet After Kidney (IAK)</w:t>
            </w:r>
          </w:p>
        </w:tc>
        <w:tc>
          <w:tcPr>
            <w:tcW w:w="1793" w:type="pct"/>
            <w:hideMark/>
          </w:tcPr>
          <w:p w14:paraId="45C538D8" w14:textId="77777777" w:rsidR="0030239A" w:rsidRPr="00FE03AD" w:rsidRDefault="0030239A" w:rsidP="00FE03AD">
            <w:pPr>
              <w:spacing w:line="276" w:lineRule="auto"/>
              <w:rPr>
                <w:szCs w:val="20"/>
              </w:rPr>
            </w:pPr>
            <w:r w:rsidRPr="00FE03AD">
              <w:rPr>
                <w:szCs w:val="20"/>
              </w:rPr>
              <w:t>Patients with T1D and prior kidney transplant already under immunosuppression</w:t>
            </w:r>
          </w:p>
        </w:tc>
        <w:tc>
          <w:tcPr>
            <w:tcW w:w="1374" w:type="pct"/>
            <w:hideMark/>
          </w:tcPr>
          <w:p w14:paraId="3A229BFF" w14:textId="77777777" w:rsidR="0030239A" w:rsidRPr="00FE03AD" w:rsidRDefault="0030239A" w:rsidP="00FE03AD">
            <w:pPr>
              <w:spacing w:line="276" w:lineRule="auto"/>
              <w:rPr>
                <w:szCs w:val="20"/>
              </w:rPr>
            </w:pPr>
            <w:r w:rsidRPr="00FE03AD">
              <w:rPr>
                <w:szCs w:val="20"/>
              </w:rPr>
              <w:t>Improves glycemic stability and reduces diabetes burden without additional immunosuppressive risk.</w:t>
            </w:r>
          </w:p>
        </w:tc>
      </w:tr>
      <w:tr w:rsidR="0030239A" w:rsidRPr="00FE03AD" w14:paraId="5C23680E" w14:textId="77777777" w:rsidTr="002D64AB">
        <w:tc>
          <w:tcPr>
            <w:tcW w:w="958" w:type="pct"/>
            <w:hideMark/>
          </w:tcPr>
          <w:p w14:paraId="685BB4D8" w14:textId="77777777" w:rsidR="0030239A" w:rsidRPr="00FE03AD" w:rsidRDefault="0030239A" w:rsidP="00FE03AD">
            <w:pPr>
              <w:spacing w:line="276" w:lineRule="auto"/>
              <w:rPr>
                <w:szCs w:val="20"/>
              </w:rPr>
            </w:pPr>
          </w:p>
        </w:tc>
        <w:tc>
          <w:tcPr>
            <w:tcW w:w="875" w:type="pct"/>
            <w:hideMark/>
          </w:tcPr>
          <w:p w14:paraId="2135A4C7" w14:textId="77777777" w:rsidR="0030239A" w:rsidRPr="00FE03AD" w:rsidRDefault="0030239A" w:rsidP="00FE03AD">
            <w:pPr>
              <w:spacing w:line="276" w:lineRule="auto"/>
              <w:rPr>
                <w:szCs w:val="20"/>
                <w:lang w:val="it-IT"/>
              </w:rPr>
            </w:pPr>
            <w:r w:rsidRPr="00FE03AD">
              <w:rPr>
                <w:bCs/>
                <w:szCs w:val="20"/>
                <w:lang w:val="it-IT"/>
              </w:rPr>
              <w:t>Simultaneous Islet–Kidney (SIK)</w:t>
            </w:r>
          </w:p>
        </w:tc>
        <w:tc>
          <w:tcPr>
            <w:tcW w:w="1793" w:type="pct"/>
            <w:hideMark/>
          </w:tcPr>
          <w:p w14:paraId="21FF25C2" w14:textId="77777777" w:rsidR="0030239A" w:rsidRPr="00FE03AD" w:rsidRDefault="0030239A" w:rsidP="00FE03AD">
            <w:pPr>
              <w:spacing w:line="276" w:lineRule="auto"/>
              <w:rPr>
                <w:szCs w:val="20"/>
              </w:rPr>
            </w:pPr>
            <w:r w:rsidRPr="00FE03AD">
              <w:rPr>
                <w:szCs w:val="20"/>
              </w:rPr>
              <w:t>Patients with T1D and ESRD requiring kidney transplantation</w:t>
            </w:r>
          </w:p>
        </w:tc>
        <w:tc>
          <w:tcPr>
            <w:tcW w:w="1374" w:type="pct"/>
            <w:hideMark/>
          </w:tcPr>
          <w:p w14:paraId="5458578C" w14:textId="77777777" w:rsidR="0030239A" w:rsidRPr="00FE03AD" w:rsidRDefault="0030239A" w:rsidP="00FE03AD">
            <w:pPr>
              <w:spacing w:line="276" w:lineRule="auto"/>
              <w:rPr>
                <w:szCs w:val="20"/>
              </w:rPr>
            </w:pPr>
            <w:r w:rsidRPr="00FE03AD">
              <w:rPr>
                <w:szCs w:val="20"/>
              </w:rPr>
              <w:t>Islet graft protects from SHE and improves metabolic control alongside renal graft.</w:t>
            </w:r>
          </w:p>
        </w:tc>
      </w:tr>
      <w:tr w:rsidR="0030239A" w:rsidRPr="00FE03AD" w14:paraId="361D2957" w14:textId="77777777" w:rsidTr="002D64AB">
        <w:tc>
          <w:tcPr>
            <w:tcW w:w="958" w:type="pct"/>
            <w:hideMark/>
          </w:tcPr>
          <w:p w14:paraId="555BC4E4" w14:textId="77777777" w:rsidR="0030239A" w:rsidRPr="00FE03AD" w:rsidRDefault="0030239A" w:rsidP="00FE03AD">
            <w:pPr>
              <w:spacing w:line="276" w:lineRule="auto"/>
              <w:rPr>
                <w:szCs w:val="20"/>
              </w:rPr>
            </w:pPr>
          </w:p>
        </w:tc>
        <w:tc>
          <w:tcPr>
            <w:tcW w:w="875" w:type="pct"/>
            <w:hideMark/>
          </w:tcPr>
          <w:p w14:paraId="3C9D3692" w14:textId="77777777" w:rsidR="0030239A" w:rsidRPr="00FE03AD" w:rsidRDefault="0030239A" w:rsidP="00FE03AD">
            <w:pPr>
              <w:spacing w:line="276" w:lineRule="auto"/>
              <w:rPr>
                <w:szCs w:val="20"/>
              </w:rPr>
            </w:pPr>
            <w:r w:rsidRPr="00FE03AD">
              <w:rPr>
                <w:bCs/>
                <w:szCs w:val="20"/>
              </w:rPr>
              <w:t>Multi-organ or special situations</w:t>
            </w:r>
          </w:p>
        </w:tc>
        <w:tc>
          <w:tcPr>
            <w:tcW w:w="1793" w:type="pct"/>
            <w:hideMark/>
          </w:tcPr>
          <w:p w14:paraId="0F5526EC" w14:textId="77777777" w:rsidR="00CE1258" w:rsidRDefault="0030239A" w:rsidP="00FE03AD">
            <w:pPr>
              <w:spacing w:line="276" w:lineRule="auto"/>
              <w:rPr>
                <w:szCs w:val="20"/>
              </w:rPr>
            </w:pPr>
            <w:r w:rsidRPr="00FE03AD">
              <w:rPr>
                <w:szCs w:val="20"/>
              </w:rPr>
              <w:t xml:space="preserve">• As part of multi-visceral transplantation (e.g., liver–lung–pancreas, cystic fibrosis). </w:t>
            </w:r>
          </w:p>
          <w:p w14:paraId="76434D69" w14:textId="4DAD6053" w:rsidR="0030239A" w:rsidRPr="00FE03AD" w:rsidRDefault="0030239A" w:rsidP="00FE03AD">
            <w:pPr>
              <w:spacing w:line="276" w:lineRule="auto"/>
              <w:rPr>
                <w:szCs w:val="20"/>
              </w:rPr>
            </w:pPr>
            <w:r w:rsidRPr="00FE03AD">
              <w:rPr>
                <w:szCs w:val="20"/>
              </w:rPr>
              <w:t>• Patients under chronic immunosuppression for other conditions (e.g., autoimmune disease).</w:t>
            </w:r>
          </w:p>
        </w:tc>
        <w:tc>
          <w:tcPr>
            <w:tcW w:w="1374" w:type="pct"/>
            <w:hideMark/>
          </w:tcPr>
          <w:p w14:paraId="0EFDB533" w14:textId="77777777" w:rsidR="0030239A" w:rsidRPr="00FE03AD" w:rsidRDefault="0030239A" w:rsidP="00FE03AD">
            <w:pPr>
              <w:spacing w:line="276" w:lineRule="auto"/>
              <w:rPr>
                <w:szCs w:val="20"/>
              </w:rPr>
            </w:pPr>
            <w:r w:rsidRPr="00FE03AD">
              <w:rPr>
                <w:szCs w:val="20"/>
              </w:rPr>
              <w:t>Decision facilitated since immunosuppression is already indicated.</w:t>
            </w:r>
          </w:p>
        </w:tc>
      </w:tr>
      <w:tr w:rsidR="0030239A" w:rsidRPr="00FE03AD" w14:paraId="3B6BD089" w14:textId="77777777" w:rsidTr="002D64AB">
        <w:tc>
          <w:tcPr>
            <w:tcW w:w="958" w:type="pct"/>
            <w:hideMark/>
          </w:tcPr>
          <w:p w14:paraId="17C7B0D8" w14:textId="77777777" w:rsidR="0030239A" w:rsidRPr="00FE03AD" w:rsidRDefault="0030239A" w:rsidP="00FE03AD">
            <w:pPr>
              <w:spacing w:line="276" w:lineRule="auto"/>
              <w:rPr>
                <w:szCs w:val="20"/>
                <w:lang w:val="it-IT"/>
              </w:rPr>
            </w:pPr>
            <w:r w:rsidRPr="00FE03AD">
              <w:rPr>
                <w:bCs/>
                <w:szCs w:val="20"/>
                <w:lang w:val="it-IT"/>
              </w:rPr>
              <w:t>Autologous Islet Transplantation (IAT)</w:t>
            </w:r>
          </w:p>
        </w:tc>
        <w:tc>
          <w:tcPr>
            <w:tcW w:w="875" w:type="pct"/>
            <w:hideMark/>
          </w:tcPr>
          <w:p w14:paraId="62D817D2" w14:textId="77777777" w:rsidR="0030239A" w:rsidRPr="00FE03AD" w:rsidRDefault="0030239A" w:rsidP="00FE03AD">
            <w:pPr>
              <w:spacing w:line="276" w:lineRule="auto"/>
              <w:rPr>
                <w:szCs w:val="20"/>
                <w:lang w:val="it-IT"/>
              </w:rPr>
            </w:pPr>
            <w:r w:rsidRPr="00FE03AD">
              <w:rPr>
                <w:bCs/>
                <w:szCs w:val="20"/>
                <w:lang w:val="it-IT"/>
              </w:rPr>
              <w:t>Chronic Pancreatitis</w:t>
            </w:r>
          </w:p>
        </w:tc>
        <w:tc>
          <w:tcPr>
            <w:tcW w:w="1793" w:type="pct"/>
            <w:hideMark/>
          </w:tcPr>
          <w:p w14:paraId="1716CCD3" w14:textId="77777777" w:rsidR="0030239A" w:rsidRPr="00FE03AD" w:rsidRDefault="0030239A" w:rsidP="00FE03AD">
            <w:pPr>
              <w:spacing w:line="276" w:lineRule="auto"/>
              <w:rPr>
                <w:szCs w:val="20"/>
              </w:rPr>
            </w:pPr>
            <w:r w:rsidRPr="00FE03AD">
              <w:rPr>
                <w:szCs w:val="20"/>
              </w:rPr>
              <w:t>Total pancreatectomy for intractable pain unresponsive to medical/endoscopic therapy</w:t>
            </w:r>
          </w:p>
        </w:tc>
        <w:tc>
          <w:tcPr>
            <w:tcW w:w="1374" w:type="pct"/>
            <w:hideMark/>
          </w:tcPr>
          <w:p w14:paraId="4158D5D7" w14:textId="77777777" w:rsidR="002626C5" w:rsidRDefault="0030239A" w:rsidP="00FE03AD">
            <w:pPr>
              <w:spacing w:line="276" w:lineRule="auto"/>
              <w:rPr>
                <w:szCs w:val="20"/>
              </w:rPr>
            </w:pPr>
            <w:r w:rsidRPr="00FE03AD">
              <w:rPr>
                <w:szCs w:val="20"/>
              </w:rPr>
              <w:t xml:space="preserve">&gt;1,200 cases performed; ~70% insulin independence if &gt;250,000–300,000 IEQ recovered; </w:t>
            </w:r>
          </w:p>
          <w:p w14:paraId="60BC85F4" w14:textId="0436B20A" w:rsidR="0030239A" w:rsidRPr="00FE03AD" w:rsidRDefault="0030239A" w:rsidP="00FE03AD">
            <w:pPr>
              <w:spacing w:line="276" w:lineRule="auto"/>
              <w:rPr>
                <w:szCs w:val="20"/>
              </w:rPr>
            </w:pPr>
            <w:r w:rsidRPr="00FE03AD">
              <w:rPr>
                <w:szCs w:val="20"/>
              </w:rPr>
              <w:t>&gt;80–90% maintain C-peptide positivity.</w:t>
            </w:r>
          </w:p>
        </w:tc>
      </w:tr>
      <w:tr w:rsidR="0030239A" w:rsidRPr="00FE03AD" w14:paraId="1EA04A97" w14:textId="77777777" w:rsidTr="002D64AB">
        <w:tc>
          <w:tcPr>
            <w:tcW w:w="958" w:type="pct"/>
            <w:hideMark/>
          </w:tcPr>
          <w:p w14:paraId="322BEB04" w14:textId="77777777" w:rsidR="0030239A" w:rsidRPr="00FE03AD" w:rsidRDefault="0030239A" w:rsidP="00FE03AD">
            <w:pPr>
              <w:spacing w:line="276" w:lineRule="auto"/>
              <w:rPr>
                <w:szCs w:val="20"/>
              </w:rPr>
            </w:pPr>
          </w:p>
        </w:tc>
        <w:tc>
          <w:tcPr>
            <w:tcW w:w="875" w:type="pct"/>
            <w:hideMark/>
          </w:tcPr>
          <w:p w14:paraId="59E3CAB9" w14:textId="77777777" w:rsidR="0030239A" w:rsidRPr="00FE03AD" w:rsidRDefault="0030239A" w:rsidP="00FE03AD">
            <w:pPr>
              <w:spacing w:line="276" w:lineRule="auto"/>
              <w:rPr>
                <w:szCs w:val="20"/>
                <w:lang w:val="it-IT"/>
              </w:rPr>
            </w:pPr>
            <w:r w:rsidRPr="00FE03AD">
              <w:rPr>
                <w:bCs/>
                <w:szCs w:val="20"/>
                <w:lang w:val="it-IT"/>
              </w:rPr>
              <w:t>Recurrent Acute Pancreatitis</w:t>
            </w:r>
          </w:p>
        </w:tc>
        <w:tc>
          <w:tcPr>
            <w:tcW w:w="1793" w:type="pct"/>
            <w:hideMark/>
          </w:tcPr>
          <w:p w14:paraId="12E505FC" w14:textId="77777777" w:rsidR="0030239A" w:rsidRPr="00FE03AD" w:rsidRDefault="0030239A" w:rsidP="00FE03AD">
            <w:pPr>
              <w:spacing w:line="276" w:lineRule="auto"/>
              <w:rPr>
                <w:szCs w:val="20"/>
              </w:rPr>
            </w:pPr>
            <w:r w:rsidRPr="00FE03AD">
              <w:rPr>
                <w:szCs w:val="20"/>
              </w:rPr>
              <w:t>Total pancreatectomy in patients without reversible cause</w:t>
            </w:r>
          </w:p>
        </w:tc>
        <w:tc>
          <w:tcPr>
            <w:tcW w:w="1374" w:type="pct"/>
            <w:hideMark/>
          </w:tcPr>
          <w:p w14:paraId="772341CD" w14:textId="77777777" w:rsidR="0030239A" w:rsidRPr="00FE03AD" w:rsidRDefault="0030239A" w:rsidP="00FE03AD">
            <w:pPr>
              <w:spacing w:line="276" w:lineRule="auto"/>
              <w:rPr>
                <w:szCs w:val="20"/>
              </w:rPr>
            </w:pPr>
            <w:r w:rsidRPr="00FE03AD">
              <w:rPr>
                <w:szCs w:val="20"/>
              </w:rPr>
              <w:t>Prevents post-surgical brittle diabetes.</w:t>
            </w:r>
          </w:p>
        </w:tc>
      </w:tr>
      <w:tr w:rsidR="0030239A" w:rsidRPr="00FE03AD" w14:paraId="4ACE7B61" w14:textId="77777777" w:rsidTr="002D64AB">
        <w:tc>
          <w:tcPr>
            <w:tcW w:w="958" w:type="pct"/>
            <w:hideMark/>
          </w:tcPr>
          <w:p w14:paraId="065A32BD" w14:textId="77777777" w:rsidR="0030239A" w:rsidRPr="00FE03AD" w:rsidRDefault="0030239A" w:rsidP="00FE03AD">
            <w:pPr>
              <w:spacing w:line="276" w:lineRule="auto"/>
              <w:rPr>
                <w:szCs w:val="20"/>
              </w:rPr>
            </w:pPr>
          </w:p>
        </w:tc>
        <w:tc>
          <w:tcPr>
            <w:tcW w:w="875" w:type="pct"/>
            <w:hideMark/>
          </w:tcPr>
          <w:p w14:paraId="4D5932C2" w14:textId="77777777" w:rsidR="0030239A" w:rsidRPr="00FE03AD" w:rsidRDefault="0030239A" w:rsidP="00FE03AD">
            <w:pPr>
              <w:spacing w:line="276" w:lineRule="auto"/>
              <w:rPr>
                <w:szCs w:val="20"/>
                <w:lang w:val="it-IT"/>
              </w:rPr>
            </w:pPr>
            <w:r w:rsidRPr="00FE03AD">
              <w:rPr>
                <w:bCs/>
                <w:szCs w:val="20"/>
                <w:lang w:val="it-IT"/>
              </w:rPr>
              <w:t>High-risk Pancreatic Surgery</w:t>
            </w:r>
          </w:p>
        </w:tc>
        <w:tc>
          <w:tcPr>
            <w:tcW w:w="1793" w:type="pct"/>
            <w:hideMark/>
          </w:tcPr>
          <w:p w14:paraId="63B2F061" w14:textId="77777777" w:rsidR="00D47DFE" w:rsidRDefault="0030239A" w:rsidP="00FE03AD">
            <w:pPr>
              <w:spacing w:line="276" w:lineRule="auto"/>
              <w:rPr>
                <w:szCs w:val="20"/>
              </w:rPr>
            </w:pPr>
            <w:r w:rsidRPr="00FE03AD">
              <w:rPr>
                <w:szCs w:val="20"/>
              </w:rPr>
              <w:t xml:space="preserve">• Completion pancreatectomy for pancreatic fistula </w:t>
            </w:r>
          </w:p>
          <w:p w14:paraId="71FD1BDC" w14:textId="5EEA75B8" w:rsidR="0030239A" w:rsidRPr="00FE03AD" w:rsidRDefault="0030239A" w:rsidP="00FE03AD">
            <w:pPr>
              <w:spacing w:line="276" w:lineRule="auto"/>
              <w:rPr>
                <w:szCs w:val="20"/>
              </w:rPr>
            </w:pPr>
            <w:r w:rsidRPr="00FE03AD">
              <w:rPr>
                <w:szCs w:val="20"/>
              </w:rPr>
              <w:t>• Extended distal pancreatectomy for neoplasms • Pancreaticoduodenectomy at high risk for fistula</w:t>
            </w:r>
          </w:p>
        </w:tc>
        <w:tc>
          <w:tcPr>
            <w:tcW w:w="1374" w:type="pct"/>
            <w:hideMark/>
          </w:tcPr>
          <w:p w14:paraId="1622A988" w14:textId="77777777" w:rsidR="0030239A" w:rsidRPr="00FE03AD" w:rsidRDefault="0030239A" w:rsidP="00FE03AD">
            <w:pPr>
              <w:spacing w:line="276" w:lineRule="auto"/>
              <w:rPr>
                <w:szCs w:val="20"/>
              </w:rPr>
            </w:pPr>
            <w:r w:rsidRPr="00FE03AD">
              <w:rPr>
                <w:szCs w:val="20"/>
              </w:rPr>
              <w:t>Randomized trial (NCT01346098) confirmed TP-IAT is valid alternative to PD; ongoing TPIAT-01 trial in pancreatic adenocarcinoma.</w:t>
            </w:r>
          </w:p>
        </w:tc>
      </w:tr>
      <w:tr w:rsidR="0030239A" w:rsidRPr="00FE03AD" w14:paraId="0FE74720" w14:textId="77777777" w:rsidTr="002D64AB">
        <w:tc>
          <w:tcPr>
            <w:tcW w:w="958" w:type="pct"/>
            <w:hideMark/>
          </w:tcPr>
          <w:p w14:paraId="6E60222F" w14:textId="77777777" w:rsidR="0030239A" w:rsidRPr="00FE03AD" w:rsidRDefault="0030239A" w:rsidP="00FE03AD">
            <w:pPr>
              <w:spacing w:line="276" w:lineRule="auto"/>
              <w:rPr>
                <w:szCs w:val="20"/>
              </w:rPr>
            </w:pPr>
          </w:p>
        </w:tc>
        <w:tc>
          <w:tcPr>
            <w:tcW w:w="875" w:type="pct"/>
            <w:hideMark/>
          </w:tcPr>
          <w:p w14:paraId="790C5F21" w14:textId="77777777" w:rsidR="0030239A" w:rsidRPr="00FE03AD" w:rsidRDefault="0030239A" w:rsidP="00FE03AD">
            <w:pPr>
              <w:spacing w:line="276" w:lineRule="auto"/>
              <w:rPr>
                <w:szCs w:val="20"/>
                <w:lang w:val="it-IT"/>
              </w:rPr>
            </w:pPr>
            <w:r w:rsidRPr="00FE03AD">
              <w:rPr>
                <w:bCs/>
                <w:szCs w:val="20"/>
                <w:lang w:val="it-IT"/>
              </w:rPr>
              <w:t>Selected Neoplastic Indications</w:t>
            </w:r>
          </w:p>
        </w:tc>
        <w:tc>
          <w:tcPr>
            <w:tcW w:w="1793" w:type="pct"/>
            <w:hideMark/>
          </w:tcPr>
          <w:p w14:paraId="6AAA7124" w14:textId="77777777" w:rsidR="0030239A" w:rsidRPr="00FE03AD" w:rsidRDefault="0030239A" w:rsidP="00FE03AD">
            <w:pPr>
              <w:spacing w:line="276" w:lineRule="auto"/>
              <w:rPr>
                <w:szCs w:val="20"/>
              </w:rPr>
            </w:pPr>
            <w:r w:rsidRPr="00FE03AD">
              <w:rPr>
                <w:szCs w:val="20"/>
              </w:rPr>
              <w:t xml:space="preserve">Highly selected patients with periampullary cancer or borderline </w:t>
            </w:r>
            <w:proofErr w:type="spellStart"/>
            <w:r w:rsidRPr="00FE03AD">
              <w:rPr>
                <w:szCs w:val="20"/>
              </w:rPr>
              <w:t>resectable</w:t>
            </w:r>
            <w:proofErr w:type="spellEnd"/>
            <w:r w:rsidRPr="00FE03AD">
              <w:rPr>
                <w:szCs w:val="20"/>
              </w:rPr>
              <w:t xml:space="preserve"> lesions (Milan protocol)</w:t>
            </w:r>
          </w:p>
        </w:tc>
        <w:tc>
          <w:tcPr>
            <w:tcW w:w="1374" w:type="pct"/>
            <w:hideMark/>
          </w:tcPr>
          <w:p w14:paraId="27C37188" w14:textId="77777777" w:rsidR="0030239A" w:rsidRPr="00FE03AD" w:rsidRDefault="0030239A" w:rsidP="00FE03AD">
            <w:pPr>
              <w:spacing w:line="276" w:lineRule="auto"/>
              <w:rPr>
                <w:szCs w:val="20"/>
              </w:rPr>
            </w:pPr>
            <w:r w:rsidRPr="00FE03AD">
              <w:rPr>
                <w:szCs w:val="20"/>
              </w:rPr>
              <w:t>Multifocal or diffuse neoplastic disease remains a contraindication outside research settings.</w:t>
            </w:r>
          </w:p>
        </w:tc>
      </w:tr>
      <w:tr w:rsidR="0030239A" w:rsidRPr="00FE03AD" w14:paraId="4B5C2FBB" w14:textId="77777777" w:rsidTr="002D64AB">
        <w:tc>
          <w:tcPr>
            <w:tcW w:w="958" w:type="pct"/>
            <w:hideMark/>
          </w:tcPr>
          <w:p w14:paraId="36A04C80" w14:textId="77777777" w:rsidR="0030239A" w:rsidRPr="00FE03AD" w:rsidRDefault="0030239A" w:rsidP="00FE03AD">
            <w:pPr>
              <w:spacing w:line="276" w:lineRule="auto"/>
              <w:rPr>
                <w:szCs w:val="20"/>
              </w:rPr>
            </w:pPr>
          </w:p>
        </w:tc>
        <w:tc>
          <w:tcPr>
            <w:tcW w:w="875" w:type="pct"/>
            <w:hideMark/>
          </w:tcPr>
          <w:p w14:paraId="3EA394FB" w14:textId="77777777" w:rsidR="0030239A" w:rsidRPr="00FE03AD" w:rsidRDefault="0030239A" w:rsidP="00FE03AD">
            <w:pPr>
              <w:spacing w:line="276" w:lineRule="auto"/>
              <w:rPr>
                <w:szCs w:val="20"/>
                <w:lang w:val="it-IT"/>
              </w:rPr>
            </w:pPr>
            <w:r w:rsidRPr="00FE03AD">
              <w:rPr>
                <w:bCs/>
                <w:szCs w:val="20"/>
                <w:lang w:val="it-IT"/>
              </w:rPr>
              <w:t>Traumatic Pancreatic Injury</w:t>
            </w:r>
          </w:p>
        </w:tc>
        <w:tc>
          <w:tcPr>
            <w:tcW w:w="1793" w:type="pct"/>
            <w:hideMark/>
          </w:tcPr>
          <w:p w14:paraId="249729CB" w14:textId="77777777" w:rsidR="0030239A" w:rsidRPr="00FE03AD" w:rsidRDefault="0030239A" w:rsidP="00FE03AD">
            <w:pPr>
              <w:spacing w:line="276" w:lineRule="auto"/>
              <w:rPr>
                <w:szCs w:val="20"/>
              </w:rPr>
            </w:pPr>
            <w:r w:rsidRPr="00FE03AD">
              <w:rPr>
                <w:szCs w:val="20"/>
              </w:rPr>
              <w:t>Severe ductal disruption requiring subtotal/total pancreatectomy</w:t>
            </w:r>
          </w:p>
        </w:tc>
        <w:tc>
          <w:tcPr>
            <w:tcW w:w="1374" w:type="pct"/>
            <w:hideMark/>
          </w:tcPr>
          <w:p w14:paraId="562B0498" w14:textId="77777777" w:rsidR="0030239A" w:rsidRPr="00FE03AD" w:rsidRDefault="0030239A" w:rsidP="00FE03AD">
            <w:pPr>
              <w:spacing w:line="276" w:lineRule="auto"/>
              <w:rPr>
                <w:szCs w:val="20"/>
              </w:rPr>
            </w:pPr>
            <w:r w:rsidRPr="00FE03AD">
              <w:rPr>
                <w:szCs w:val="20"/>
              </w:rPr>
              <w:t>IAT mitigates post-surgical diabetes.</w:t>
            </w:r>
          </w:p>
        </w:tc>
      </w:tr>
    </w:tbl>
    <w:p w14:paraId="2AA00415" w14:textId="77777777" w:rsidR="0030239A" w:rsidRPr="00FE03AD" w:rsidRDefault="0030239A" w:rsidP="00FE03AD">
      <w:pPr>
        <w:spacing w:line="276" w:lineRule="auto"/>
      </w:pPr>
    </w:p>
    <w:p w14:paraId="5863346D" w14:textId="13C013AE" w:rsidR="007D166D" w:rsidRPr="00FE03AD" w:rsidRDefault="004F6203" w:rsidP="00FE03AD">
      <w:pPr>
        <w:spacing w:line="276" w:lineRule="auto"/>
      </w:pPr>
      <w:r w:rsidRPr="00FE03AD">
        <w:t xml:space="preserve">Several national health agencies (Switzerland, UK, Sweden, France, Italy, Belgium, Poland) have now </w:t>
      </w:r>
      <w:r w:rsidRPr="00FE03AD">
        <w:lastRenderedPageBreak/>
        <w:t xml:space="preserve">approved allogeneic islet transplantation as a reimbursed therapy for selected patients </w:t>
      </w:r>
      <w:r w:rsidRPr="00FE03AD">
        <w:fldChar w:fldCharType="begin">
          <w:fldData xml:space="preserve">PEVuZE5vdGU+PENpdGU+PEF1dGhvcj5QaWVtb250aTwvQXV0aG9yPjxZZWFyPjIwMjE8L1llYXI+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</w:fldData>
        </w:fldChar>
      </w:r>
      <w:r w:rsidRPr="00FE03AD">
        <w:instrText xml:space="preserve"> ADDIN EN.CITE </w:instrText>
      </w:r>
      <w:r w:rsidRPr="00FE03AD">
        <w:fldChar w:fldCharType="begin">
          <w:fldData xml:space="preserve">PEVuZE5vdGU+PENpdGU+PEF1dGhvcj5QaWVtb250aTwvQXV0aG9yPjxZZWFyPjIwMjE8L1llYXI+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20, 35</w:t>
      </w:r>
      <w:r w:rsidR="00762616">
        <w:rPr>
          <w:noProof/>
        </w:rPr>
        <w:t>)</w:t>
      </w:r>
      <w:r w:rsidRPr="00FE03AD">
        <w:fldChar w:fldCharType="end"/>
      </w:r>
      <w:r w:rsidRPr="00FE03AD">
        <w:t>. In the United States, the FDA licensed the first human islet product (</w:t>
      </w:r>
      <w:proofErr w:type="spellStart"/>
      <w:r w:rsidRPr="00FE03AD">
        <w:t>donislecel</w:t>
      </w:r>
      <w:proofErr w:type="spellEnd"/>
      <w:r w:rsidRPr="00FE03AD">
        <w:t xml:space="preserve">, </w:t>
      </w:r>
      <w:proofErr w:type="spellStart"/>
      <w:r w:rsidRPr="00FE03AD">
        <w:t>Lantidra</w:t>
      </w:r>
      <w:proofErr w:type="spellEnd"/>
      <w:r w:rsidRPr="00FE03AD">
        <w:t xml:space="preserve">) in 2023 for patients with recurrent severe hypoglycemia </w:t>
      </w:r>
      <w:r w:rsidRPr="00FE03AD">
        <w:fldChar w:fldCharType="begin"/>
      </w:r>
      <w:r w:rsidRPr="00FE03AD">
        <w:instrText xml:space="preserve"> ADDIN EN.CITE &lt;EndNote&gt;&lt;Cite&gt;&lt;Author&gt;Giri&lt;/Author&gt;&lt;Year&gt;2024&lt;/Year&gt;&lt;RecNum&gt;13649&lt;/RecNum&gt;&lt;DisplayText&gt;[20]&lt;/DisplayText&gt;&lt;record&gt;&lt;rec-number&gt;13649&lt;/rec-number&gt;&lt;foreign-keys&gt;&lt;key app="EN" db-id="2es2paeezer5fsexzvypx5whx0asxtv0s9dx" timestamp="1757445195"&gt;13649&lt;/key&gt;&lt;/foreign-keys&gt;&lt;ref-type name="Journal Article"&gt;17&lt;/ref-type&gt;&lt;contributors&gt;&lt;authors&gt;&lt;author&gt;Giri, O.&lt;/author&gt;&lt;author&gt;Goldman, J. D.&lt;/author&gt;&lt;/authors&gt;&lt;/contributors&gt;&lt;auth-address&gt;Massachusetts College of Pharmacy and Health Sciences, Boston, MA.&amp;#xD;Well Life Medical, Peabody, MA.&lt;/auth-address&gt;&lt;titles&gt;&lt;title&gt;Donislecel: First Cellular Therapy to Treat Patients With Brittle Type 1 Diabetes&lt;/title&gt;&lt;secondary-title&gt;Clin Diabetes&lt;/secondary-title&gt;&lt;/titles&gt;&lt;periodical&gt;&lt;full-title&gt;Clin Diabetes&lt;/full-title&gt;&lt;/periodical&gt;&lt;pages&gt;337-340&lt;/pages&gt;&lt;volume&gt;42&lt;/volume&gt;&lt;number&gt;2&lt;/number&gt;&lt;edition&gt;20231128&lt;/edition&gt;&lt;dates&gt;&lt;year&gt;2024&lt;/year&gt;&lt;pub-dates&gt;&lt;date&gt;Spring&lt;/date&gt;&lt;/pub-dates&gt;&lt;/dates&gt;&lt;isbn&gt;0891-8929 (Print)&amp;#xD;0891-8929&lt;/isbn&gt;&lt;accession-num&gt;38694249&lt;/accession-num&gt;&lt;urls&gt;&lt;/urls&gt;&lt;custom2&gt;PMC11060608&lt;/custom2&gt;&lt;electronic-resource-num&gt;10.2337/cd23-0091&lt;/electronic-resource-num&gt;&lt;remote-database-provider&gt;NLM&lt;/remote-database-provider&gt;&lt;language&gt;eng&lt;/language&gt;&lt;/record&gt;&lt;/Cite&gt;&lt;/EndNote&gt;</w:instrText>
      </w:r>
      <w:r w:rsidRPr="00FE03AD">
        <w:fldChar w:fldCharType="separate"/>
      </w:r>
      <w:r w:rsidR="00762616">
        <w:rPr>
          <w:noProof/>
        </w:rPr>
        <w:t>(</w:t>
      </w:r>
      <w:r w:rsidRPr="00FE03AD">
        <w:rPr>
          <w:noProof/>
        </w:rPr>
        <w:t>20</w:t>
      </w:r>
      <w:r w:rsidR="00762616">
        <w:rPr>
          <w:noProof/>
        </w:rPr>
        <w:t>)</w:t>
      </w:r>
      <w:r w:rsidRPr="00FE03AD">
        <w:fldChar w:fldCharType="end"/>
      </w:r>
      <w:r w:rsidRPr="00FE03AD">
        <w:t>.</w:t>
      </w:r>
    </w:p>
    <w:p w14:paraId="0E798296" w14:textId="5B67C343" w:rsidR="0030239A" w:rsidRPr="00FE03AD" w:rsidRDefault="0030239A" w:rsidP="00FE03AD">
      <w:pPr>
        <w:spacing w:line="276" w:lineRule="auto"/>
      </w:pPr>
    </w:p>
    <w:tbl>
      <w:tblPr>
        <w:tblStyle w:val="TableGrid"/>
        <w:tblW w:w="10070" w:type="dxa"/>
        <w:tblLook w:val="04A0" w:firstRow="1" w:lastRow="0" w:firstColumn="1" w:lastColumn="0" w:noHBand="0" w:noVBand="1"/>
      </w:tblPr>
      <w:tblGrid>
        <w:gridCol w:w="2295"/>
        <w:gridCol w:w="4158"/>
        <w:gridCol w:w="3617"/>
      </w:tblGrid>
      <w:tr w:rsidR="002D64AB" w:rsidRPr="00FE03AD" w14:paraId="1179F4E7" w14:textId="77777777" w:rsidTr="00156DA6">
        <w:tc>
          <w:tcPr>
            <w:tcW w:w="0" w:type="auto"/>
            <w:gridSpan w:val="3"/>
            <w:shd w:val="clear" w:color="auto" w:fill="FFFF00"/>
          </w:tcPr>
          <w:p w14:paraId="1573AB29" w14:textId="4A819F9B" w:rsidR="002D64AB" w:rsidRPr="00457381" w:rsidRDefault="002D64AB" w:rsidP="00FE03AD">
            <w:pPr>
              <w:spacing w:line="276" w:lineRule="auto"/>
              <w:rPr>
                <w:b/>
                <w:bCs/>
                <w:szCs w:val="20"/>
                <w:lang w:val="it-IT"/>
              </w:rPr>
            </w:pPr>
            <w:r w:rsidRPr="00457381">
              <w:rPr>
                <w:b/>
                <w:bCs/>
              </w:rPr>
              <w:t>Table</w:t>
            </w:r>
            <w:r w:rsidRPr="00457381">
              <w:rPr>
                <w:b/>
                <w:bCs/>
                <w:spacing w:val="-5"/>
              </w:rPr>
              <w:t xml:space="preserve"> </w:t>
            </w:r>
            <w:r w:rsidRPr="00457381">
              <w:rPr>
                <w:b/>
                <w:bCs/>
              </w:rPr>
              <w:t>2.</w:t>
            </w:r>
            <w:r w:rsidRPr="00457381">
              <w:rPr>
                <w:b/>
                <w:bCs/>
                <w:spacing w:val="53"/>
              </w:rPr>
              <w:t xml:space="preserve"> </w:t>
            </w:r>
            <w:r w:rsidRPr="00457381">
              <w:rPr>
                <w:b/>
                <w:bCs/>
              </w:rPr>
              <w:t>Comparison of Allogeneic vs Autologous Islet Transplantation</w:t>
            </w:r>
          </w:p>
        </w:tc>
      </w:tr>
      <w:tr w:rsidR="0030239A" w:rsidRPr="00FE03AD" w14:paraId="14BB7EA8" w14:textId="77777777" w:rsidTr="002D64AB">
        <w:tc>
          <w:tcPr>
            <w:tcW w:w="0" w:type="auto"/>
            <w:hideMark/>
          </w:tcPr>
          <w:p w14:paraId="66937DD8" w14:textId="77777777" w:rsidR="0030239A" w:rsidRPr="00457381" w:rsidRDefault="0030239A" w:rsidP="00FE03AD">
            <w:pPr>
              <w:spacing w:line="276" w:lineRule="auto"/>
              <w:rPr>
                <w:b/>
                <w:bCs/>
                <w:szCs w:val="20"/>
                <w:lang w:val="it-IT"/>
              </w:rPr>
            </w:pPr>
            <w:r w:rsidRPr="00457381">
              <w:rPr>
                <w:b/>
                <w:bCs/>
                <w:szCs w:val="20"/>
                <w:lang w:val="it-IT"/>
              </w:rPr>
              <w:t>Domain</w:t>
            </w:r>
          </w:p>
        </w:tc>
        <w:tc>
          <w:tcPr>
            <w:tcW w:w="0" w:type="auto"/>
            <w:hideMark/>
          </w:tcPr>
          <w:p w14:paraId="434FC101" w14:textId="77777777" w:rsidR="0030239A" w:rsidRPr="00457381" w:rsidRDefault="0030239A" w:rsidP="00FE03AD">
            <w:pPr>
              <w:spacing w:line="276" w:lineRule="auto"/>
              <w:rPr>
                <w:b/>
                <w:bCs/>
                <w:szCs w:val="20"/>
                <w:lang w:val="it-IT"/>
              </w:rPr>
            </w:pPr>
            <w:r w:rsidRPr="00457381">
              <w:rPr>
                <w:b/>
                <w:bCs/>
                <w:szCs w:val="20"/>
                <w:lang w:val="it-IT"/>
              </w:rPr>
              <w:t>Allogeneic Islet Transplantation</w:t>
            </w:r>
          </w:p>
        </w:tc>
        <w:tc>
          <w:tcPr>
            <w:tcW w:w="0" w:type="auto"/>
            <w:hideMark/>
          </w:tcPr>
          <w:p w14:paraId="65AC0EAA" w14:textId="77777777" w:rsidR="0030239A" w:rsidRPr="00457381" w:rsidRDefault="0030239A" w:rsidP="00FE03AD">
            <w:pPr>
              <w:spacing w:line="276" w:lineRule="auto"/>
              <w:rPr>
                <w:b/>
                <w:bCs/>
                <w:szCs w:val="20"/>
                <w:lang w:val="it-IT"/>
              </w:rPr>
            </w:pPr>
            <w:r w:rsidRPr="00457381">
              <w:rPr>
                <w:b/>
                <w:bCs/>
                <w:szCs w:val="20"/>
                <w:lang w:val="it-IT"/>
              </w:rPr>
              <w:t>Autologous Islet Transplantation</w:t>
            </w:r>
          </w:p>
        </w:tc>
      </w:tr>
      <w:tr w:rsidR="0030239A" w:rsidRPr="00FE03AD" w14:paraId="13043A0A" w14:textId="77777777" w:rsidTr="002D64AB">
        <w:tc>
          <w:tcPr>
            <w:tcW w:w="0" w:type="auto"/>
            <w:hideMark/>
          </w:tcPr>
          <w:p w14:paraId="77F69FE9" w14:textId="77777777" w:rsidR="0030239A" w:rsidRPr="00FE03AD" w:rsidRDefault="0030239A" w:rsidP="00FE03AD">
            <w:pPr>
              <w:spacing w:line="276" w:lineRule="auto"/>
              <w:rPr>
                <w:szCs w:val="20"/>
                <w:lang w:val="it-IT"/>
              </w:rPr>
            </w:pPr>
            <w:r w:rsidRPr="00FE03AD">
              <w:rPr>
                <w:szCs w:val="20"/>
                <w:lang w:val="it-IT"/>
              </w:rPr>
              <w:t>Cell source</w:t>
            </w:r>
          </w:p>
        </w:tc>
        <w:tc>
          <w:tcPr>
            <w:tcW w:w="0" w:type="auto"/>
            <w:hideMark/>
          </w:tcPr>
          <w:p w14:paraId="4B61A647" w14:textId="77777777" w:rsidR="0030239A" w:rsidRPr="00FE03AD" w:rsidRDefault="0030239A" w:rsidP="00FE03AD">
            <w:pPr>
              <w:spacing w:line="276" w:lineRule="auto"/>
              <w:rPr>
                <w:szCs w:val="20"/>
              </w:rPr>
            </w:pPr>
            <w:r w:rsidRPr="00FE03AD">
              <w:rPr>
                <w:szCs w:val="20"/>
              </w:rPr>
              <w:t>Islets from deceased donors (DBD or DCD), retrieved via multi-organ donation; ABO-compatible; negative cross-match; DSAs acceptable if low titer</w:t>
            </w:r>
          </w:p>
        </w:tc>
        <w:tc>
          <w:tcPr>
            <w:tcW w:w="0" w:type="auto"/>
            <w:hideMark/>
          </w:tcPr>
          <w:p w14:paraId="7C34DCB6" w14:textId="77777777" w:rsidR="0030239A" w:rsidRPr="00FE03AD" w:rsidRDefault="0030239A" w:rsidP="00FE03AD">
            <w:pPr>
              <w:spacing w:line="276" w:lineRule="auto"/>
              <w:rPr>
                <w:szCs w:val="20"/>
              </w:rPr>
            </w:pPr>
            <w:r w:rsidRPr="00FE03AD">
              <w:rPr>
                <w:szCs w:val="20"/>
              </w:rPr>
              <w:t>Islets isolated from the patient’s own pancreas at subtotal/total pancreatectomy</w:t>
            </w:r>
          </w:p>
        </w:tc>
      </w:tr>
      <w:tr w:rsidR="0030239A" w:rsidRPr="00FE03AD" w14:paraId="2B8FA90F" w14:textId="77777777" w:rsidTr="002D64AB">
        <w:tc>
          <w:tcPr>
            <w:tcW w:w="0" w:type="auto"/>
            <w:hideMark/>
          </w:tcPr>
          <w:p w14:paraId="2433584B" w14:textId="77777777" w:rsidR="0030239A" w:rsidRPr="00FE03AD" w:rsidRDefault="0030239A" w:rsidP="00FE03AD">
            <w:pPr>
              <w:spacing w:line="276" w:lineRule="auto"/>
              <w:rPr>
                <w:szCs w:val="20"/>
                <w:lang w:val="it-IT"/>
              </w:rPr>
            </w:pPr>
            <w:r w:rsidRPr="00FE03AD">
              <w:rPr>
                <w:szCs w:val="20"/>
                <w:lang w:val="it-IT"/>
              </w:rPr>
              <w:t>Donor / procurement</w:t>
            </w:r>
          </w:p>
        </w:tc>
        <w:tc>
          <w:tcPr>
            <w:tcW w:w="0" w:type="auto"/>
            <w:hideMark/>
          </w:tcPr>
          <w:p w14:paraId="60CEF3BC" w14:textId="77777777" w:rsidR="0030239A" w:rsidRPr="00FE03AD" w:rsidRDefault="0030239A" w:rsidP="00FE03AD">
            <w:pPr>
              <w:spacing w:line="276" w:lineRule="auto"/>
              <w:rPr>
                <w:szCs w:val="20"/>
              </w:rPr>
            </w:pPr>
            <w:r w:rsidRPr="00FE03AD">
              <w:rPr>
                <w:szCs w:val="20"/>
              </w:rPr>
              <w:t>Donor evaluation per pancreas Tx criteria; exclusion of T1D, stringent ischemia limits (warm &lt;30–60 min; cold &lt;24 h)</w:t>
            </w:r>
          </w:p>
        </w:tc>
        <w:tc>
          <w:tcPr>
            <w:tcW w:w="0" w:type="auto"/>
            <w:hideMark/>
          </w:tcPr>
          <w:p w14:paraId="7E695FDD" w14:textId="77777777" w:rsidR="0030239A" w:rsidRPr="00FE03AD" w:rsidRDefault="0030239A" w:rsidP="00FE03AD">
            <w:pPr>
              <w:spacing w:line="276" w:lineRule="auto"/>
              <w:rPr>
                <w:szCs w:val="20"/>
              </w:rPr>
            </w:pPr>
            <w:r w:rsidRPr="00FE03AD">
              <w:rPr>
                <w:szCs w:val="20"/>
              </w:rPr>
              <w:t>Pancreas resection during indicated surgery (chronic pancreatitis, recurrent acute pancreatitis, trauma, selected neoplasia); ischemia &lt;1 min ideal</w:t>
            </w:r>
          </w:p>
        </w:tc>
      </w:tr>
      <w:tr w:rsidR="0030239A" w:rsidRPr="00FE03AD" w14:paraId="3E256905" w14:textId="77777777" w:rsidTr="002D64AB">
        <w:tc>
          <w:tcPr>
            <w:tcW w:w="0" w:type="auto"/>
            <w:hideMark/>
          </w:tcPr>
          <w:p w14:paraId="41555D05" w14:textId="77777777" w:rsidR="0030239A" w:rsidRPr="00FE03AD" w:rsidRDefault="0030239A" w:rsidP="00FE03AD">
            <w:pPr>
              <w:spacing w:line="276" w:lineRule="auto"/>
              <w:rPr>
                <w:szCs w:val="20"/>
                <w:lang w:val="it-IT"/>
              </w:rPr>
            </w:pPr>
            <w:r w:rsidRPr="00FE03AD">
              <w:rPr>
                <w:szCs w:val="20"/>
                <w:lang w:val="it-IT"/>
              </w:rPr>
              <w:t>Islet dose requirement</w:t>
            </w:r>
          </w:p>
        </w:tc>
        <w:tc>
          <w:tcPr>
            <w:tcW w:w="0" w:type="auto"/>
            <w:hideMark/>
          </w:tcPr>
          <w:p w14:paraId="02DE67FB" w14:textId="77777777" w:rsidR="0030239A" w:rsidRPr="00FE03AD" w:rsidRDefault="0030239A" w:rsidP="00FE03AD">
            <w:pPr>
              <w:spacing w:line="276" w:lineRule="auto"/>
              <w:rPr>
                <w:szCs w:val="20"/>
              </w:rPr>
            </w:pPr>
            <w:r w:rsidRPr="00FE03AD">
              <w:rPr>
                <w:szCs w:val="20"/>
              </w:rPr>
              <w:t>≥10,000 IEQ/kg body weight (cumulative, often multiple infusions; pooling from ≥2 donors common)</w:t>
            </w:r>
          </w:p>
        </w:tc>
        <w:tc>
          <w:tcPr>
            <w:tcW w:w="0" w:type="auto"/>
            <w:hideMark/>
          </w:tcPr>
          <w:p w14:paraId="2947AF86" w14:textId="77777777" w:rsidR="0030239A" w:rsidRPr="00FE03AD" w:rsidRDefault="0030239A" w:rsidP="00FE03AD">
            <w:pPr>
              <w:spacing w:line="276" w:lineRule="auto"/>
              <w:rPr>
                <w:szCs w:val="20"/>
              </w:rPr>
            </w:pPr>
            <w:r w:rsidRPr="00FE03AD">
              <w:rPr>
                <w:szCs w:val="20"/>
              </w:rPr>
              <w:t>≥2,500–5,000 IEQ/kg desirable; metabolic benefit even with lower yields if C-peptide preserved</w:t>
            </w:r>
          </w:p>
        </w:tc>
      </w:tr>
      <w:tr w:rsidR="0030239A" w:rsidRPr="00FE03AD" w14:paraId="5C40A3DE" w14:textId="77777777" w:rsidTr="002D64AB">
        <w:tc>
          <w:tcPr>
            <w:tcW w:w="0" w:type="auto"/>
            <w:hideMark/>
          </w:tcPr>
          <w:p w14:paraId="3C3ABE48" w14:textId="77777777" w:rsidR="0030239A" w:rsidRPr="00FE03AD" w:rsidRDefault="0030239A" w:rsidP="00FE03AD">
            <w:pPr>
              <w:spacing w:line="276" w:lineRule="auto"/>
              <w:rPr>
                <w:szCs w:val="20"/>
                <w:lang w:val="it-IT"/>
              </w:rPr>
            </w:pPr>
            <w:r w:rsidRPr="00FE03AD">
              <w:rPr>
                <w:szCs w:val="20"/>
                <w:lang w:val="it-IT"/>
              </w:rPr>
              <w:t>Immunosuppression</w:t>
            </w:r>
          </w:p>
        </w:tc>
        <w:tc>
          <w:tcPr>
            <w:tcW w:w="0" w:type="auto"/>
            <w:hideMark/>
          </w:tcPr>
          <w:p w14:paraId="34A2A55A" w14:textId="77777777" w:rsidR="0030239A" w:rsidRPr="00FE03AD" w:rsidRDefault="0030239A" w:rsidP="00FE03AD">
            <w:pPr>
              <w:spacing w:line="276" w:lineRule="auto"/>
              <w:rPr>
                <w:szCs w:val="20"/>
              </w:rPr>
            </w:pPr>
            <w:r w:rsidRPr="00FE03AD">
              <w:rPr>
                <w:szCs w:val="20"/>
              </w:rPr>
              <w:t xml:space="preserve">Required lifelong (induction + maintenance: calcineurin inhibitors, </w:t>
            </w:r>
            <w:proofErr w:type="spellStart"/>
            <w:r w:rsidRPr="00FE03AD">
              <w:rPr>
                <w:szCs w:val="20"/>
              </w:rPr>
              <w:t>costimulation</w:t>
            </w:r>
            <w:proofErr w:type="spellEnd"/>
            <w:r w:rsidRPr="00FE03AD">
              <w:rPr>
                <w:szCs w:val="20"/>
              </w:rPr>
              <w:t xml:space="preserve"> blockers, mTOR inhibitors, ±</w:t>
            </w:r>
            <w:proofErr w:type="spellStart"/>
            <w:r w:rsidRPr="00FE03AD">
              <w:rPr>
                <w:szCs w:val="20"/>
              </w:rPr>
              <w:t>belatacept</w:t>
            </w:r>
            <w:proofErr w:type="spellEnd"/>
            <w:r w:rsidRPr="00FE03AD">
              <w:rPr>
                <w:szCs w:val="20"/>
              </w:rPr>
              <w:t>)</w:t>
            </w:r>
          </w:p>
        </w:tc>
        <w:tc>
          <w:tcPr>
            <w:tcW w:w="0" w:type="auto"/>
            <w:hideMark/>
          </w:tcPr>
          <w:p w14:paraId="5EAE3553" w14:textId="77777777" w:rsidR="0030239A" w:rsidRPr="00FE03AD" w:rsidRDefault="0030239A" w:rsidP="00FE03AD">
            <w:pPr>
              <w:spacing w:line="276" w:lineRule="auto"/>
              <w:rPr>
                <w:szCs w:val="20"/>
              </w:rPr>
            </w:pPr>
            <w:r w:rsidRPr="00FE03AD">
              <w:rPr>
                <w:szCs w:val="20"/>
              </w:rPr>
              <w:t>Not required; cells are autologous</w:t>
            </w:r>
          </w:p>
        </w:tc>
      </w:tr>
      <w:tr w:rsidR="0030239A" w:rsidRPr="00FE03AD" w14:paraId="30494893" w14:textId="77777777" w:rsidTr="002D64AB">
        <w:tc>
          <w:tcPr>
            <w:tcW w:w="0" w:type="auto"/>
            <w:hideMark/>
          </w:tcPr>
          <w:p w14:paraId="36DB5903" w14:textId="77777777" w:rsidR="0030239A" w:rsidRPr="00FE03AD" w:rsidRDefault="0030239A" w:rsidP="00FE03AD">
            <w:pPr>
              <w:spacing w:line="276" w:lineRule="auto"/>
              <w:rPr>
                <w:szCs w:val="20"/>
                <w:lang w:val="it-IT"/>
              </w:rPr>
            </w:pPr>
            <w:r w:rsidRPr="00FE03AD">
              <w:rPr>
                <w:szCs w:val="20"/>
                <w:lang w:val="it-IT"/>
              </w:rPr>
              <w:t>Regulatory / reimbursement</w:t>
            </w:r>
          </w:p>
        </w:tc>
        <w:tc>
          <w:tcPr>
            <w:tcW w:w="0" w:type="auto"/>
            <w:hideMark/>
          </w:tcPr>
          <w:p w14:paraId="374D0C82" w14:textId="77777777" w:rsidR="00905661" w:rsidRDefault="0030239A" w:rsidP="00FE03AD">
            <w:pPr>
              <w:spacing w:line="276" w:lineRule="auto"/>
              <w:rPr>
                <w:szCs w:val="20"/>
              </w:rPr>
            </w:pPr>
            <w:r w:rsidRPr="00FE03AD">
              <w:rPr>
                <w:szCs w:val="20"/>
              </w:rPr>
              <w:t>• FDA approved (</w:t>
            </w:r>
            <w:proofErr w:type="spellStart"/>
            <w:r w:rsidRPr="00FE03AD">
              <w:rPr>
                <w:szCs w:val="20"/>
              </w:rPr>
              <w:t>donislecel-jujn</w:t>
            </w:r>
            <w:proofErr w:type="spellEnd"/>
            <w:r w:rsidRPr="00FE03AD">
              <w:rPr>
                <w:szCs w:val="20"/>
              </w:rPr>
              <w:t xml:space="preserve">, 2023) for recurrent SHE • Reimbursed as standard-of-care in CH, UK, SE, FR, IT, BE, PL </w:t>
            </w:r>
          </w:p>
          <w:p w14:paraId="17F28802" w14:textId="2968DF58" w:rsidR="0030239A" w:rsidRPr="00FE03AD" w:rsidRDefault="0030239A" w:rsidP="00FE03AD">
            <w:pPr>
              <w:spacing w:line="276" w:lineRule="auto"/>
              <w:rPr>
                <w:szCs w:val="20"/>
              </w:rPr>
            </w:pPr>
            <w:r w:rsidRPr="00FE03AD">
              <w:rPr>
                <w:szCs w:val="20"/>
              </w:rPr>
              <w:t>• Harmonized criteria EDQM 2024</w:t>
            </w:r>
          </w:p>
        </w:tc>
        <w:tc>
          <w:tcPr>
            <w:tcW w:w="0" w:type="auto"/>
            <w:hideMark/>
          </w:tcPr>
          <w:p w14:paraId="500E7550" w14:textId="77777777" w:rsidR="00905661" w:rsidRDefault="0030239A" w:rsidP="00FE03AD">
            <w:pPr>
              <w:spacing w:line="276" w:lineRule="auto"/>
              <w:rPr>
                <w:szCs w:val="20"/>
              </w:rPr>
            </w:pPr>
            <w:r w:rsidRPr="00FE03AD">
              <w:rPr>
                <w:szCs w:val="20"/>
              </w:rPr>
              <w:t xml:space="preserve">• Reimbursed in USA and several EU countries (e.g. Italy, UK, FR) as adjunct to TP </w:t>
            </w:r>
          </w:p>
          <w:p w14:paraId="74E7F3C5" w14:textId="77777777" w:rsidR="00905661" w:rsidRDefault="0030239A" w:rsidP="00FE03AD">
            <w:pPr>
              <w:spacing w:line="276" w:lineRule="auto"/>
              <w:rPr>
                <w:szCs w:val="20"/>
              </w:rPr>
            </w:pPr>
            <w:r w:rsidRPr="00FE03AD">
              <w:rPr>
                <w:szCs w:val="20"/>
              </w:rPr>
              <w:t xml:space="preserve">• Performed in both adults and children </w:t>
            </w:r>
          </w:p>
          <w:p w14:paraId="4E5865E1" w14:textId="55B75295" w:rsidR="0030239A" w:rsidRPr="00FE03AD" w:rsidRDefault="0030239A" w:rsidP="00FE03AD">
            <w:pPr>
              <w:spacing w:line="276" w:lineRule="auto"/>
              <w:rPr>
                <w:szCs w:val="20"/>
              </w:rPr>
            </w:pPr>
            <w:r w:rsidRPr="00FE03AD">
              <w:rPr>
                <w:szCs w:val="20"/>
              </w:rPr>
              <w:t>• EDQM 2024 includes explicit GPG</w:t>
            </w:r>
          </w:p>
        </w:tc>
      </w:tr>
      <w:tr w:rsidR="0030239A" w:rsidRPr="00FE03AD" w14:paraId="14B0830C" w14:textId="77777777" w:rsidTr="002D64AB">
        <w:tc>
          <w:tcPr>
            <w:tcW w:w="0" w:type="auto"/>
            <w:hideMark/>
          </w:tcPr>
          <w:p w14:paraId="0671EF18" w14:textId="77777777" w:rsidR="0030239A" w:rsidRPr="00FE03AD" w:rsidRDefault="0030239A" w:rsidP="00FE03AD">
            <w:pPr>
              <w:spacing w:line="276" w:lineRule="auto"/>
              <w:rPr>
                <w:szCs w:val="20"/>
                <w:lang w:val="it-IT"/>
              </w:rPr>
            </w:pPr>
            <w:r w:rsidRPr="00FE03AD">
              <w:rPr>
                <w:szCs w:val="20"/>
                <w:lang w:val="it-IT"/>
              </w:rPr>
              <w:t>Indications</w:t>
            </w:r>
          </w:p>
        </w:tc>
        <w:tc>
          <w:tcPr>
            <w:tcW w:w="0" w:type="auto"/>
            <w:hideMark/>
          </w:tcPr>
          <w:p w14:paraId="6CA72960" w14:textId="77777777" w:rsidR="009B1150" w:rsidRDefault="0030239A" w:rsidP="00FE03AD">
            <w:pPr>
              <w:spacing w:line="276" w:lineRule="auto"/>
              <w:rPr>
                <w:szCs w:val="20"/>
              </w:rPr>
            </w:pPr>
            <w:r w:rsidRPr="00FE03AD">
              <w:rPr>
                <w:szCs w:val="20"/>
              </w:rPr>
              <w:t xml:space="preserve">T1D with: </w:t>
            </w:r>
          </w:p>
          <w:p w14:paraId="51E313E9" w14:textId="77777777" w:rsidR="009B1150" w:rsidRDefault="0030239A" w:rsidP="00FE03AD">
            <w:pPr>
              <w:spacing w:line="276" w:lineRule="auto"/>
              <w:rPr>
                <w:szCs w:val="20"/>
              </w:rPr>
            </w:pPr>
            <w:r w:rsidRPr="00FE03AD">
              <w:rPr>
                <w:szCs w:val="20"/>
              </w:rPr>
              <w:t xml:space="preserve">• Recurrent SHE </w:t>
            </w:r>
          </w:p>
          <w:p w14:paraId="32D683B5" w14:textId="77777777" w:rsidR="009B1150" w:rsidRDefault="0030239A" w:rsidP="00FE03AD">
            <w:pPr>
              <w:spacing w:line="276" w:lineRule="auto"/>
              <w:rPr>
                <w:szCs w:val="20"/>
              </w:rPr>
            </w:pPr>
            <w:r w:rsidRPr="00FE03AD">
              <w:rPr>
                <w:szCs w:val="20"/>
              </w:rPr>
              <w:t xml:space="preserve">• Hypoglycemia unawareness </w:t>
            </w:r>
          </w:p>
          <w:p w14:paraId="6C3EDA59" w14:textId="77777777" w:rsidR="009B1150" w:rsidRDefault="0030239A" w:rsidP="00FE03AD">
            <w:pPr>
              <w:spacing w:line="276" w:lineRule="auto"/>
              <w:rPr>
                <w:szCs w:val="20"/>
              </w:rPr>
            </w:pPr>
            <w:r w:rsidRPr="00FE03AD">
              <w:rPr>
                <w:szCs w:val="20"/>
              </w:rPr>
              <w:t xml:space="preserve">• Severe metabolic lability </w:t>
            </w:r>
          </w:p>
          <w:p w14:paraId="63D38358" w14:textId="77777777" w:rsidR="009B1150" w:rsidRDefault="0030239A" w:rsidP="00FE03AD">
            <w:pPr>
              <w:spacing w:line="276" w:lineRule="auto"/>
              <w:rPr>
                <w:szCs w:val="20"/>
              </w:rPr>
            </w:pPr>
            <w:r w:rsidRPr="00FE03AD">
              <w:rPr>
                <w:szCs w:val="20"/>
              </w:rPr>
              <w:t xml:space="preserve">• Progressive complications </w:t>
            </w:r>
          </w:p>
          <w:p w14:paraId="5BEE2E54" w14:textId="424B74FA" w:rsidR="0030239A" w:rsidRPr="00FE03AD" w:rsidRDefault="0030239A" w:rsidP="00FE03AD">
            <w:pPr>
              <w:spacing w:line="276" w:lineRule="auto"/>
              <w:rPr>
                <w:szCs w:val="20"/>
              </w:rPr>
            </w:pPr>
            <w:r w:rsidRPr="00FE03AD">
              <w:rPr>
                <w:szCs w:val="20"/>
              </w:rPr>
              <w:t>• Pre-existing immunosuppression (IAK/SIK)</w:t>
            </w:r>
          </w:p>
        </w:tc>
        <w:tc>
          <w:tcPr>
            <w:tcW w:w="0" w:type="auto"/>
            <w:hideMark/>
          </w:tcPr>
          <w:p w14:paraId="3E08EF9B" w14:textId="77777777" w:rsidR="00905661" w:rsidRDefault="0030239A" w:rsidP="00FE03AD">
            <w:pPr>
              <w:spacing w:line="276" w:lineRule="auto"/>
              <w:rPr>
                <w:szCs w:val="20"/>
              </w:rPr>
            </w:pPr>
            <w:r w:rsidRPr="00FE03AD">
              <w:rPr>
                <w:szCs w:val="20"/>
              </w:rPr>
              <w:t xml:space="preserve">• Chronic pancreatitis with intractable pain </w:t>
            </w:r>
          </w:p>
          <w:p w14:paraId="6D71D2F2" w14:textId="77777777" w:rsidR="00905661" w:rsidRDefault="0030239A" w:rsidP="00FE03AD">
            <w:pPr>
              <w:spacing w:line="276" w:lineRule="auto"/>
              <w:rPr>
                <w:szCs w:val="20"/>
              </w:rPr>
            </w:pPr>
            <w:r w:rsidRPr="00FE03AD">
              <w:rPr>
                <w:szCs w:val="20"/>
              </w:rPr>
              <w:t xml:space="preserve">• Recurrent acute pancreatitis </w:t>
            </w:r>
          </w:p>
          <w:p w14:paraId="6C55163C" w14:textId="77777777" w:rsidR="00905661" w:rsidRDefault="0030239A" w:rsidP="00FE03AD">
            <w:pPr>
              <w:spacing w:line="276" w:lineRule="auto"/>
              <w:rPr>
                <w:szCs w:val="20"/>
              </w:rPr>
            </w:pPr>
            <w:r w:rsidRPr="00FE03AD">
              <w:rPr>
                <w:szCs w:val="20"/>
              </w:rPr>
              <w:t xml:space="preserve">• High-risk surgery (completion TP, PD with high fistula risk, extended distal resection) </w:t>
            </w:r>
          </w:p>
          <w:p w14:paraId="7E12919B" w14:textId="77777777" w:rsidR="00905661" w:rsidRDefault="0030239A" w:rsidP="00FE03AD">
            <w:pPr>
              <w:spacing w:line="276" w:lineRule="auto"/>
              <w:rPr>
                <w:szCs w:val="20"/>
              </w:rPr>
            </w:pPr>
            <w:r w:rsidRPr="00FE03AD">
              <w:rPr>
                <w:szCs w:val="20"/>
              </w:rPr>
              <w:t xml:space="preserve">• Selected neoplasia (periampullary, Milan protocol) </w:t>
            </w:r>
          </w:p>
          <w:p w14:paraId="5B7438B6" w14:textId="1742F08A" w:rsidR="0030239A" w:rsidRPr="00FE03AD" w:rsidRDefault="0030239A" w:rsidP="00FE03AD">
            <w:pPr>
              <w:spacing w:line="276" w:lineRule="auto"/>
              <w:rPr>
                <w:szCs w:val="20"/>
              </w:rPr>
            </w:pPr>
            <w:r w:rsidRPr="00FE03AD">
              <w:rPr>
                <w:szCs w:val="20"/>
              </w:rPr>
              <w:t>• Trauma with ductal disruption</w:t>
            </w:r>
          </w:p>
        </w:tc>
      </w:tr>
      <w:tr w:rsidR="0030239A" w:rsidRPr="00FE03AD" w14:paraId="4AC65354" w14:textId="77777777" w:rsidTr="002D64AB">
        <w:tc>
          <w:tcPr>
            <w:tcW w:w="0" w:type="auto"/>
            <w:hideMark/>
          </w:tcPr>
          <w:p w14:paraId="52A03089" w14:textId="77777777" w:rsidR="0030239A" w:rsidRPr="00FE03AD" w:rsidRDefault="0030239A" w:rsidP="00FE03AD">
            <w:pPr>
              <w:spacing w:line="276" w:lineRule="auto"/>
              <w:rPr>
                <w:szCs w:val="20"/>
                <w:lang w:val="it-IT"/>
              </w:rPr>
            </w:pPr>
            <w:r w:rsidRPr="00FE03AD">
              <w:rPr>
                <w:szCs w:val="20"/>
                <w:lang w:val="it-IT"/>
              </w:rPr>
              <w:t>Contraindications</w:t>
            </w:r>
          </w:p>
        </w:tc>
        <w:tc>
          <w:tcPr>
            <w:tcW w:w="0" w:type="auto"/>
            <w:hideMark/>
          </w:tcPr>
          <w:p w14:paraId="396736A5" w14:textId="77777777" w:rsidR="00905661" w:rsidRDefault="0030239A" w:rsidP="00FE03AD">
            <w:pPr>
              <w:spacing w:line="276" w:lineRule="auto"/>
              <w:rPr>
                <w:szCs w:val="20"/>
              </w:rPr>
            </w:pPr>
            <w:r w:rsidRPr="00FE03AD">
              <w:rPr>
                <w:szCs w:val="20"/>
              </w:rPr>
              <w:t xml:space="preserve">• Severe CVD (NYHA III/IV) </w:t>
            </w:r>
          </w:p>
          <w:p w14:paraId="185450CF" w14:textId="77777777" w:rsidR="00905661" w:rsidRDefault="0030239A" w:rsidP="00FE03AD">
            <w:pPr>
              <w:spacing w:line="276" w:lineRule="auto"/>
              <w:rPr>
                <w:szCs w:val="20"/>
              </w:rPr>
            </w:pPr>
            <w:r w:rsidRPr="00FE03AD">
              <w:rPr>
                <w:szCs w:val="20"/>
              </w:rPr>
              <w:t xml:space="preserve">• Advanced CKD without Tx option </w:t>
            </w:r>
          </w:p>
          <w:p w14:paraId="0178BC91" w14:textId="77777777" w:rsidR="00905661" w:rsidRDefault="0030239A" w:rsidP="00FE03AD">
            <w:pPr>
              <w:spacing w:line="276" w:lineRule="auto"/>
              <w:rPr>
                <w:szCs w:val="20"/>
              </w:rPr>
            </w:pPr>
            <w:r w:rsidRPr="00FE03AD">
              <w:rPr>
                <w:szCs w:val="20"/>
              </w:rPr>
              <w:t xml:space="preserve">• Portal hypertension/liver disease </w:t>
            </w:r>
          </w:p>
          <w:p w14:paraId="1FE24E77" w14:textId="77777777" w:rsidR="00905661" w:rsidRDefault="0030239A" w:rsidP="00FE03AD">
            <w:pPr>
              <w:spacing w:line="276" w:lineRule="auto"/>
              <w:rPr>
                <w:szCs w:val="20"/>
              </w:rPr>
            </w:pPr>
            <w:r w:rsidRPr="00FE03AD">
              <w:rPr>
                <w:szCs w:val="20"/>
              </w:rPr>
              <w:lastRenderedPageBreak/>
              <w:t xml:space="preserve">• Active infection/malignancy </w:t>
            </w:r>
          </w:p>
          <w:p w14:paraId="6672D50E" w14:textId="0FE6AF5D" w:rsidR="0030239A" w:rsidRPr="00FE03AD" w:rsidRDefault="0030239A" w:rsidP="00FE03AD">
            <w:pPr>
              <w:spacing w:line="276" w:lineRule="auto"/>
              <w:rPr>
                <w:szCs w:val="20"/>
              </w:rPr>
            </w:pPr>
            <w:r w:rsidRPr="00FE03AD">
              <w:rPr>
                <w:szCs w:val="20"/>
              </w:rPr>
              <w:t>• Poor adherence/psychiatric disease</w:t>
            </w:r>
          </w:p>
        </w:tc>
        <w:tc>
          <w:tcPr>
            <w:tcW w:w="0" w:type="auto"/>
            <w:hideMark/>
          </w:tcPr>
          <w:p w14:paraId="2580A4B7" w14:textId="77777777" w:rsidR="00905661" w:rsidRDefault="0030239A" w:rsidP="00FE03AD">
            <w:pPr>
              <w:spacing w:line="276" w:lineRule="auto"/>
              <w:rPr>
                <w:szCs w:val="20"/>
              </w:rPr>
            </w:pPr>
            <w:r w:rsidRPr="00FE03AD">
              <w:rPr>
                <w:szCs w:val="20"/>
              </w:rPr>
              <w:lastRenderedPageBreak/>
              <w:t xml:space="preserve">• Multifocal or diffuse neoplasia (MEN1, IPMN, widespread carcinoma) </w:t>
            </w:r>
          </w:p>
          <w:p w14:paraId="5E645965" w14:textId="1E0E4BDA" w:rsidR="0030239A" w:rsidRPr="00FE03AD" w:rsidRDefault="0030239A" w:rsidP="00FE03AD">
            <w:pPr>
              <w:spacing w:line="276" w:lineRule="auto"/>
              <w:rPr>
                <w:szCs w:val="20"/>
              </w:rPr>
            </w:pPr>
            <w:r w:rsidRPr="00FE03AD">
              <w:rPr>
                <w:szCs w:val="20"/>
              </w:rPr>
              <w:lastRenderedPageBreak/>
              <w:t>• Severe frailty/systemic illness precluding surgery</w:t>
            </w:r>
          </w:p>
        </w:tc>
      </w:tr>
      <w:tr w:rsidR="0030239A" w:rsidRPr="00FE03AD" w14:paraId="4B1EC796" w14:textId="77777777" w:rsidTr="002D64AB">
        <w:tc>
          <w:tcPr>
            <w:tcW w:w="0" w:type="auto"/>
            <w:hideMark/>
          </w:tcPr>
          <w:p w14:paraId="35779CFA" w14:textId="77777777" w:rsidR="0030239A" w:rsidRPr="00FE03AD" w:rsidRDefault="0030239A" w:rsidP="00FE03AD">
            <w:pPr>
              <w:spacing w:line="276" w:lineRule="auto"/>
              <w:rPr>
                <w:szCs w:val="20"/>
                <w:lang w:val="it-IT"/>
              </w:rPr>
            </w:pPr>
            <w:r w:rsidRPr="00FE03AD">
              <w:rPr>
                <w:szCs w:val="20"/>
                <w:lang w:val="it-IT"/>
              </w:rPr>
              <w:lastRenderedPageBreak/>
              <w:t>Outcomes – metabolic</w:t>
            </w:r>
          </w:p>
        </w:tc>
        <w:tc>
          <w:tcPr>
            <w:tcW w:w="0" w:type="auto"/>
            <w:hideMark/>
          </w:tcPr>
          <w:p w14:paraId="041FC6D8" w14:textId="77777777" w:rsidR="00905661" w:rsidRDefault="0030239A" w:rsidP="00FE03AD">
            <w:pPr>
              <w:spacing w:line="276" w:lineRule="auto"/>
              <w:rPr>
                <w:szCs w:val="20"/>
              </w:rPr>
            </w:pPr>
            <w:r w:rsidRPr="00FE03AD">
              <w:rPr>
                <w:szCs w:val="20"/>
              </w:rPr>
              <w:t xml:space="preserve">• HbA1c &lt;7% in 60–90% </w:t>
            </w:r>
          </w:p>
          <w:p w14:paraId="153FAF39" w14:textId="77777777" w:rsidR="00905661" w:rsidRDefault="0030239A" w:rsidP="00FE03AD">
            <w:pPr>
              <w:spacing w:line="276" w:lineRule="auto"/>
              <w:rPr>
                <w:szCs w:val="20"/>
              </w:rPr>
            </w:pPr>
            <w:r w:rsidRPr="00FE03AD">
              <w:rPr>
                <w:szCs w:val="20"/>
              </w:rPr>
              <w:t xml:space="preserve">• SHE elimination in &gt;90% • 40–60% insulin independence at 1 yr </w:t>
            </w:r>
          </w:p>
          <w:p w14:paraId="48CDE608" w14:textId="521BF2D5" w:rsidR="0030239A" w:rsidRPr="00FE03AD" w:rsidRDefault="0030239A" w:rsidP="00FE03AD">
            <w:pPr>
              <w:spacing w:line="276" w:lineRule="auto"/>
              <w:rPr>
                <w:szCs w:val="20"/>
              </w:rPr>
            </w:pPr>
            <w:r w:rsidRPr="00FE03AD">
              <w:rPr>
                <w:szCs w:val="20"/>
              </w:rPr>
              <w:t>• ~50% graft survival at 20 yrs (Canada, Italy, France cohorts)</w:t>
            </w:r>
          </w:p>
        </w:tc>
        <w:tc>
          <w:tcPr>
            <w:tcW w:w="0" w:type="auto"/>
            <w:hideMark/>
          </w:tcPr>
          <w:p w14:paraId="5BF977D7" w14:textId="77777777" w:rsidR="00905661" w:rsidRDefault="0030239A" w:rsidP="00FE03AD">
            <w:pPr>
              <w:spacing w:line="276" w:lineRule="auto"/>
              <w:rPr>
                <w:szCs w:val="20"/>
              </w:rPr>
            </w:pPr>
            <w:r w:rsidRPr="00FE03AD">
              <w:rPr>
                <w:szCs w:val="20"/>
              </w:rPr>
              <w:t xml:space="preserve">• 70% insulin independence if &gt;300,000 IEQ transplanted </w:t>
            </w:r>
          </w:p>
          <w:p w14:paraId="5BD1E36A" w14:textId="77777777" w:rsidR="00905661" w:rsidRDefault="0030239A" w:rsidP="00FE03AD">
            <w:pPr>
              <w:spacing w:line="276" w:lineRule="auto"/>
              <w:rPr>
                <w:szCs w:val="20"/>
              </w:rPr>
            </w:pPr>
            <w:r w:rsidRPr="00FE03AD">
              <w:rPr>
                <w:szCs w:val="20"/>
              </w:rPr>
              <w:t xml:space="preserve">• &gt;80–90% maintain detectable C-peptide long term </w:t>
            </w:r>
          </w:p>
          <w:p w14:paraId="1DFE9820" w14:textId="0C7767B3" w:rsidR="0030239A" w:rsidRPr="00FE03AD" w:rsidRDefault="0030239A" w:rsidP="00FE03AD">
            <w:pPr>
              <w:spacing w:line="276" w:lineRule="auto"/>
              <w:rPr>
                <w:szCs w:val="20"/>
              </w:rPr>
            </w:pPr>
            <w:r w:rsidRPr="00FE03AD">
              <w:rPr>
                <w:szCs w:val="20"/>
              </w:rPr>
              <w:t>• Pediatric patients have superior rates of insulin independence</w:t>
            </w:r>
          </w:p>
        </w:tc>
      </w:tr>
      <w:tr w:rsidR="0030239A" w:rsidRPr="00FE03AD" w14:paraId="628F35F9" w14:textId="77777777" w:rsidTr="002D64AB">
        <w:tc>
          <w:tcPr>
            <w:tcW w:w="0" w:type="auto"/>
            <w:hideMark/>
          </w:tcPr>
          <w:p w14:paraId="76DB95AA" w14:textId="77777777" w:rsidR="0030239A" w:rsidRPr="00FE03AD" w:rsidRDefault="0030239A" w:rsidP="00FE03AD">
            <w:pPr>
              <w:spacing w:line="276" w:lineRule="auto"/>
              <w:rPr>
                <w:szCs w:val="20"/>
                <w:lang w:val="it-IT"/>
              </w:rPr>
            </w:pPr>
            <w:r w:rsidRPr="00FE03AD">
              <w:rPr>
                <w:szCs w:val="20"/>
                <w:lang w:val="it-IT"/>
              </w:rPr>
              <w:t>Outcomes – complications</w:t>
            </w:r>
          </w:p>
        </w:tc>
        <w:tc>
          <w:tcPr>
            <w:tcW w:w="0" w:type="auto"/>
            <w:hideMark/>
          </w:tcPr>
          <w:p w14:paraId="6109823B" w14:textId="77777777" w:rsidR="0030239A" w:rsidRPr="00FE03AD" w:rsidRDefault="0030239A" w:rsidP="00FE03AD">
            <w:pPr>
              <w:spacing w:line="276" w:lineRule="auto"/>
              <w:rPr>
                <w:szCs w:val="20"/>
              </w:rPr>
            </w:pPr>
            <w:r w:rsidRPr="00FE03AD">
              <w:rPr>
                <w:szCs w:val="20"/>
              </w:rPr>
              <w:t>• Procedural severe complications &lt;2% • Immunosuppression → renal decline, infection risk • Cancer risk not increased in long-term French cohort (Perrier 2025)</w:t>
            </w:r>
          </w:p>
        </w:tc>
        <w:tc>
          <w:tcPr>
            <w:tcW w:w="0" w:type="auto"/>
            <w:hideMark/>
          </w:tcPr>
          <w:p w14:paraId="1CA92CDE" w14:textId="77777777" w:rsidR="00905661" w:rsidRDefault="0030239A" w:rsidP="00FE03AD">
            <w:pPr>
              <w:spacing w:line="276" w:lineRule="auto"/>
              <w:rPr>
                <w:szCs w:val="20"/>
              </w:rPr>
            </w:pPr>
            <w:r w:rsidRPr="00FE03AD">
              <w:rPr>
                <w:szCs w:val="20"/>
              </w:rPr>
              <w:t xml:space="preserve">• Main risk is surgical morbidity of TP </w:t>
            </w:r>
          </w:p>
          <w:p w14:paraId="0AD84ACA" w14:textId="77777777" w:rsidR="00905661" w:rsidRDefault="0030239A" w:rsidP="00FE03AD">
            <w:pPr>
              <w:spacing w:line="276" w:lineRule="auto"/>
              <w:rPr>
                <w:szCs w:val="20"/>
              </w:rPr>
            </w:pPr>
            <w:r w:rsidRPr="00FE03AD">
              <w:rPr>
                <w:szCs w:val="20"/>
              </w:rPr>
              <w:t xml:space="preserve">• Diabetes burden mitigated by IAT </w:t>
            </w:r>
          </w:p>
          <w:p w14:paraId="44D60BCB" w14:textId="212B07D5" w:rsidR="0030239A" w:rsidRPr="00FE03AD" w:rsidRDefault="0030239A" w:rsidP="00FE03AD">
            <w:pPr>
              <w:spacing w:line="276" w:lineRule="auto"/>
              <w:rPr>
                <w:szCs w:val="20"/>
              </w:rPr>
            </w:pPr>
            <w:r w:rsidRPr="00FE03AD">
              <w:rPr>
                <w:szCs w:val="20"/>
              </w:rPr>
              <w:t>• Improves QoL, allows adjuvant oncologic therapies in selected cancer cases</w:t>
            </w:r>
          </w:p>
        </w:tc>
      </w:tr>
      <w:tr w:rsidR="0030239A" w:rsidRPr="00FE03AD" w14:paraId="1D1F9A35" w14:textId="77777777" w:rsidTr="002D64AB">
        <w:tc>
          <w:tcPr>
            <w:tcW w:w="0" w:type="auto"/>
            <w:hideMark/>
          </w:tcPr>
          <w:p w14:paraId="2B167962" w14:textId="77777777" w:rsidR="0030239A" w:rsidRPr="00FE03AD" w:rsidRDefault="0030239A" w:rsidP="00FE03AD">
            <w:pPr>
              <w:spacing w:line="276" w:lineRule="auto"/>
              <w:rPr>
                <w:szCs w:val="20"/>
                <w:lang w:val="it-IT"/>
              </w:rPr>
            </w:pPr>
            <w:r w:rsidRPr="00FE03AD">
              <w:rPr>
                <w:szCs w:val="20"/>
                <w:lang w:val="it-IT"/>
              </w:rPr>
              <w:t>Durability</w:t>
            </w:r>
          </w:p>
        </w:tc>
        <w:tc>
          <w:tcPr>
            <w:tcW w:w="0" w:type="auto"/>
            <w:hideMark/>
          </w:tcPr>
          <w:p w14:paraId="183B7BF9" w14:textId="77777777" w:rsidR="0030239A" w:rsidRPr="00FE03AD" w:rsidRDefault="0030239A" w:rsidP="00FE03AD">
            <w:pPr>
              <w:spacing w:line="276" w:lineRule="auto"/>
              <w:rPr>
                <w:szCs w:val="20"/>
              </w:rPr>
            </w:pPr>
            <w:r w:rsidRPr="00FE03AD">
              <w:rPr>
                <w:szCs w:val="20"/>
              </w:rPr>
              <w:t>Long-term insulin independence rare beyond 10 yrs; partial graft function often persists 15–20 yrs</w:t>
            </w:r>
          </w:p>
        </w:tc>
        <w:tc>
          <w:tcPr>
            <w:tcW w:w="0" w:type="auto"/>
            <w:hideMark/>
          </w:tcPr>
          <w:p w14:paraId="3D0FAAFE" w14:textId="77777777" w:rsidR="0030239A" w:rsidRPr="00FE03AD" w:rsidRDefault="0030239A" w:rsidP="00FE03AD">
            <w:pPr>
              <w:spacing w:line="276" w:lineRule="auto"/>
              <w:rPr>
                <w:szCs w:val="20"/>
              </w:rPr>
            </w:pPr>
            <w:r w:rsidRPr="00FE03AD">
              <w:rPr>
                <w:szCs w:val="20"/>
              </w:rPr>
              <w:t>Long-term C-peptide secretion common; partial insulin independence can last &gt;10 yrs if yield adequate</w:t>
            </w:r>
          </w:p>
        </w:tc>
      </w:tr>
      <w:tr w:rsidR="0030239A" w:rsidRPr="00FE03AD" w14:paraId="3F666C2F" w14:textId="77777777" w:rsidTr="002D64AB">
        <w:tc>
          <w:tcPr>
            <w:tcW w:w="0" w:type="auto"/>
            <w:hideMark/>
          </w:tcPr>
          <w:p w14:paraId="606BA51D" w14:textId="77777777" w:rsidR="0030239A" w:rsidRPr="00FE03AD" w:rsidRDefault="0030239A" w:rsidP="00FE03AD">
            <w:pPr>
              <w:spacing w:line="276" w:lineRule="auto"/>
              <w:rPr>
                <w:szCs w:val="20"/>
                <w:lang w:val="it-IT"/>
              </w:rPr>
            </w:pPr>
            <w:r w:rsidRPr="00FE03AD">
              <w:rPr>
                <w:szCs w:val="20"/>
                <w:lang w:val="it-IT"/>
              </w:rPr>
              <w:t>Follow-up requirements</w:t>
            </w:r>
          </w:p>
        </w:tc>
        <w:tc>
          <w:tcPr>
            <w:tcW w:w="0" w:type="auto"/>
            <w:hideMark/>
          </w:tcPr>
          <w:p w14:paraId="1CAA3CC7" w14:textId="77777777" w:rsidR="0030239A" w:rsidRPr="00FE03AD" w:rsidRDefault="0030239A" w:rsidP="00FE03AD">
            <w:pPr>
              <w:spacing w:line="276" w:lineRule="auto"/>
              <w:rPr>
                <w:szCs w:val="20"/>
              </w:rPr>
            </w:pPr>
            <w:r w:rsidRPr="00FE03AD">
              <w:rPr>
                <w:szCs w:val="20"/>
              </w:rPr>
              <w:t>Lifelong immunosuppression monitoring; metabolic, renal, immune surveillance; antibody testing (DSAs, autoimmunity)</w:t>
            </w:r>
          </w:p>
        </w:tc>
        <w:tc>
          <w:tcPr>
            <w:tcW w:w="0" w:type="auto"/>
            <w:hideMark/>
          </w:tcPr>
          <w:p w14:paraId="49EA5FB5" w14:textId="77777777" w:rsidR="0030239A" w:rsidRPr="00FE03AD" w:rsidRDefault="0030239A" w:rsidP="00FE03AD">
            <w:pPr>
              <w:spacing w:line="276" w:lineRule="auto"/>
              <w:rPr>
                <w:szCs w:val="20"/>
              </w:rPr>
            </w:pPr>
            <w:r w:rsidRPr="00FE03AD">
              <w:rPr>
                <w:szCs w:val="20"/>
              </w:rPr>
              <w:t>Standard post-pancreatectomy follow-up; metabolic monitoring; no immune surveillance required</w:t>
            </w:r>
          </w:p>
        </w:tc>
      </w:tr>
      <w:tr w:rsidR="0030239A" w:rsidRPr="00FE03AD" w14:paraId="1288F0FC" w14:textId="77777777" w:rsidTr="002D64AB">
        <w:tc>
          <w:tcPr>
            <w:tcW w:w="0" w:type="auto"/>
            <w:hideMark/>
          </w:tcPr>
          <w:p w14:paraId="57512136" w14:textId="77777777" w:rsidR="0030239A" w:rsidRPr="00FE03AD" w:rsidRDefault="0030239A" w:rsidP="00FE03AD">
            <w:pPr>
              <w:spacing w:line="276" w:lineRule="auto"/>
              <w:rPr>
                <w:szCs w:val="20"/>
                <w:lang w:val="it-IT"/>
              </w:rPr>
            </w:pPr>
            <w:r w:rsidRPr="00FE03AD">
              <w:rPr>
                <w:szCs w:val="20"/>
                <w:lang w:val="it-IT"/>
              </w:rPr>
              <w:t>Registries</w:t>
            </w:r>
          </w:p>
        </w:tc>
        <w:tc>
          <w:tcPr>
            <w:tcW w:w="0" w:type="auto"/>
            <w:hideMark/>
          </w:tcPr>
          <w:p w14:paraId="5E740229" w14:textId="77777777" w:rsidR="0030239A" w:rsidRPr="00FE03AD" w:rsidRDefault="0030239A" w:rsidP="00FE03AD">
            <w:pPr>
              <w:spacing w:line="276" w:lineRule="auto"/>
              <w:rPr>
                <w:szCs w:val="20"/>
                <w:lang w:val="it-IT"/>
              </w:rPr>
            </w:pPr>
            <w:r w:rsidRPr="00FE03AD">
              <w:rPr>
                <w:szCs w:val="20"/>
                <w:lang w:val="it-IT"/>
              </w:rPr>
              <w:t>CITR (NA, EU, AUS); EPITR (Europe); ANZIPTR (Australia/NZ); NHS-BT (UK)</w:t>
            </w:r>
          </w:p>
        </w:tc>
        <w:tc>
          <w:tcPr>
            <w:tcW w:w="0" w:type="auto"/>
            <w:hideMark/>
          </w:tcPr>
          <w:p w14:paraId="2383CE2A" w14:textId="77777777" w:rsidR="0030239A" w:rsidRPr="00FE03AD" w:rsidRDefault="0030239A" w:rsidP="00FE03AD">
            <w:pPr>
              <w:spacing w:line="276" w:lineRule="auto"/>
              <w:rPr>
                <w:szCs w:val="20"/>
              </w:rPr>
            </w:pPr>
            <w:r w:rsidRPr="00FE03AD">
              <w:rPr>
                <w:szCs w:val="20"/>
              </w:rPr>
              <w:t>CITR (autograft arm, ~1,200 cases); national cohorts (Minnesota, Cincinnati, Leicester)</w:t>
            </w:r>
          </w:p>
        </w:tc>
      </w:tr>
      <w:tr w:rsidR="0030239A" w:rsidRPr="00FE03AD" w14:paraId="27FECA4C" w14:textId="77777777" w:rsidTr="002D64AB">
        <w:tc>
          <w:tcPr>
            <w:tcW w:w="0" w:type="auto"/>
            <w:hideMark/>
          </w:tcPr>
          <w:p w14:paraId="2A91B137" w14:textId="77777777" w:rsidR="0030239A" w:rsidRPr="00FE03AD" w:rsidRDefault="0030239A" w:rsidP="00FE03AD">
            <w:pPr>
              <w:spacing w:line="276" w:lineRule="auto"/>
              <w:rPr>
                <w:szCs w:val="20"/>
                <w:lang w:val="it-IT"/>
              </w:rPr>
            </w:pPr>
            <w:r w:rsidRPr="00FE03AD">
              <w:rPr>
                <w:szCs w:val="20"/>
                <w:lang w:val="it-IT"/>
              </w:rPr>
              <w:t>Research frontiers</w:t>
            </w:r>
          </w:p>
        </w:tc>
        <w:tc>
          <w:tcPr>
            <w:tcW w:w="0" w:type="auto"/>
            <w:hideMark/>
          </w:tcPr>
          <w:p w14:paraId="32485144" w14:textId="77777777" w:rsidR="0030239A" w:rsidRPr="00FE03AD" w:rsidRDefault="0030239A" w:rsidP="00FE03AD">
            <w:pPr>
              <w:spacing w:line="276" w:lineRule="auto"/>
              <w:rPr>
                <w:szCs w:val="20"/>
              </w:rPr>
            </w:pPr>
            <w:r w:rsidRPr="00FE03AD">
              <w:rPr>
                <w:szCs w:val="20"/>
              </w:rPr>
              <w:t xml:space="preserve">Stem cell–derived islets (Vertex VX-880, Sana VX-264, </w:t>
            </w:r>
            <w:proofErr w:type="spellStart"/>
            <w:r w:rsidRPr="00FE03AD">
              <w:rPr>
                <w:szCs w:val="20"/>
              </w:rPr>
              <w:t>ViaCyte</w:t>
            </w:r>
            <w:proofErr w:type="spellEnd"/>
            <w:r w:rsidRPr="00FE03AD">
              <w:rPr>
                <w:szCs w:val="20"/>
              </w:rPr>
              <w:t>); encapsulation; gene-edited hypoimmunogenic islets; Treg therapy</w:t>
            </w:r>
          </w:p>
        </w:tc>
        <w:tc>
          <w:tcPr>
            <w:tcW w:w="0" w:type="auto"/>
            <w:hideMark/>
          </w:tcPr>
          <w:p w14:paraId="1B625FB8" w14:textId="77777777" w:rsidR="0030239A" w:rsidRPr="00FE03AD" w:rsidRDefault="0030239A" w:rsidP="00FE03AD">
            <w:pPr>
              <w:spacing w:line="276" w:lineRule="auto"/>
              <w:rPr>
                <w:szCs w:val="20"/>
              </w:rPr>
            </w:pPr>
            <w:r w:rsidRPr="00FE03AD">
              <w:rPr>
                <w:szCs w:val="20"/>
              </w:rPr>
              <w:t>Expanded oncologic/surgical indications; pediatric outcomes; optimization of isolation and preservation</w:t>
            </w:r>
          </w:p>
        </w:tc>
      </w:tr>
    </w:tbl>
    <w:p w14:paraId="74A37EC7" w14:textId="77777777" w:rsidR="0030239A" w:rsidRPr="00FE03AD" w:rsidRDefault="0030239A" w:rsidP="00FE03AD">
      <w:pPr>
        <w:spacing w:line="276" w:lineRule="auto"/>
        <w:rPr>
          <w:bCs/>
        </w:rPr>
      </w:pPr>
    </w:p>
    <w:p w14:paraId="0DC443FC" w14:textId="005FF8BE" w:rsidR="003911DE" w:rsidRPr="00457381" w:rsidRDefault="003911DE" w:rsidP="00FE03AD">
      <w:pPr>
        <w:spacing w:line="276" w:lineRule="auto"/>
        <w:rPr>
          <w:b/>
          <w:color w:val="00B050"/>
        </w:rPr>
      </w:pPr>
      <w:r w:rsidRPr="00457381">
        <w:rPr>
          <w:b/>
          <w:color w:val="00B050"/>
        </w:rPr>
        <w:t>Autologous Islet Transplantation</w:t>
      </w:r>
    </w:p>
    <w:p w14:paraId="5E1FF17A" w14:textId="77777777" w:rsidR="00C9444A" w:rsidRPr="00FE03AD" w:rsidRDefault="00C9444A" w:rsidP="00FE03AD">
      <w:pPr>
        <w:spacing w:line="276" w:lineRule="auto"/>
      </w:pPr>
    </w:p>
    <w:p w14:paraId="3D70C0E9" w14:textId="7E4953C7" w:rsidR="003911DE" w:rsidRPr="00FE03AD" w:rsidRDefault="003911DE" w:rsidP="00FE03AD">
      <w:pPr>
        <w:spacing w:line="276" w:lineRule="auto"/>
      </w:pPr>
      <w:r w:rsidRPr="00FE03AD">
        <w:t>Autologous islet transplantation (IAT) is indicated for patients undergoing subtotal or total pancreatectomy, particularly for:</w:t>
      </w:r>
    </w:p>
    <w:p w14:paraId="2893783C" w14:textId="77777777" w:rsidR="00457381" w:rsidRDefault="00457381" w:rsidP="00FE03AD">
      <w:pPr>
        <w:spacing w:line="276" w:lineRule="auto"/>
      </w:pPr>
    </w:p>
    <w:p w14:paraId="29A5847C" w14:textId="34F01C33" w:rsidR="003911DE" w:rsidRPr="0053040D" w:rsidRDefault="003911DE" w:rsidP="00905661">
      <w:pPr>
        <w:pStyle w:val="ListParagraph"/>
        <w:numPr>
          <w:ilvl w:val="0"/>
          <w:numId w:val="35"/>
        </w:numPr>
        <w:spacing w:before="0" w:line="276" w:lineRule="auto"/>
        <w:ind w:left="0" w:right="0" w:firstLine="0"/>
        <w:jc w:val="left"/>
        <w:rPr>
          <w:rFonts w:ascii="Arial" w:hAnsi="Arial" w:cs="Arial"/>
        </w:rPr>
      </w:pPr>
      <w:r w:rsidRPr="0053040D">
        <w:rPr>
          <w:rFonts w:ascii="Arial" w:hAnsi="Arial" w:cs="Arial"/>
        </w:rPr>
        <w:t>Chronic pancreatitis with intractable pain unresponsive to medical or endoscopic therapy</w:t>
      </w:r>
      <w:r w:rsidR="000E4FE1" w:rsidRPr="0053040D">
        <w:rPr>
          <w:rFonts w:ascii="Arial" w:hAnsi="Arial" w:cs="Arial"/>
        </w:rPr>
        <w:t xml:space="preserve"> </w:t>
      </w:r>
      <w:r w:rsidR="000E4FE1" w:rsidRPr="0053040D">
        <w:rPr>
          <w:rFonts w:ascii="Arial" w:hAnsi="Arial" w:cs="Arial"/>
        </w:rPr>
        <w:fldChar w:fldCharType="begin">
          <w:fldData xml:space="preserve">PEVuZE5vdGU+PENpdGU+PEF1dGhvcj5TdXRoZXJsYW5kPC9BdXRob3I+PFllYXI+MjAxMjwvWWVh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</w:fldData>
        </w:fldChar>
      </w:r>
      <w:r w:rsidR="000E4FE1" w:rsidRPr="0053040D">
        <w:rPr>
          <w:rFonts w:ascii="Arial" w:hAnsi="Arial" w:cs="Arial"/>
        </w:rPr>
        <w:instrText xml:space="preserve"> ADDIN EN.CITE </w:instrText>
      </w:r>
      <w:r w:rsidR="000E4FE1" w:rsidRPr="0053040D">
        <w:rPr>
          <w:rFonts w:ascii="Arial" w:hAnsi="Arial" w:cs="Arial"/>
        </w:rPr>
        <w:fldChar w:fldCharType="begin">
          <w:fldData xml:space="preserve">PEVuZE5vdGU+PENpdGU+PEF1dGhvcj5TdXRoZXJsYW5kPC9BdXRob3I+PFllYXI+MjAxMjwvWWVh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</w:fldData>
        </w:fldChar>
      </w:r>
      <w:r w:rsidR="000E4FE1" w:rsidRPr="0053040D">
        <w:rPr>
          <w:rFonts w:ascii="Arial" w:hAnsi="Arial" w:cs="Arial"/>
        </w:rPr>
        <w:instrText xml:space="preserve"> ADDIN EN.CITE.DATA </w:instrText>
      </w:r>
      <w:r w:rsidR="000E4FE1" w:rsidRPr="0053040D">
        <w:rPr>
          <w:rFonts w:ascii="Arial" w:hAnsi="Arial" w:cs="Arial"/>
        </w:rPr>
      </w:r>
      <w:r w:rsidR="000E4FE1" w:rsidRPr="0053040D">
        <w:rPr>
          <w:rFonts w:ascii="Arial" w:hAnsi="Arial" w:cs="Arial"/>
        </w:rPr>
        <w:fldChar w:fldCharType="end"/>
      </w:r>
      <w:r w:rsidR="000E4FE1" w:rsidRPr="0053040D">
        <w:rPr>
          <w:rFonts w:ascii="Arial" w:hAnsi="Arial" w:cs="Arial"/>
        </w:rPr>
      </w:r>
      <w:r w:rsidR="000E4FE1" w:rsidRPr="0053040D">
        <w:rPr>
          <w:rFonts w:ascii="Arial" w:hAnsi="Arial" w:cs="Arial"/>
        </w:rPr>
        <w:fldChar w:fldCharType="separate"/>
      </w:r>
      <w:r w:rsidR="00762616">
        <w:rPr>
          <w:rFonts w:ascii="Arial" w:hAnsi="Arial" w:cs="Arial"/>
          <w:noProof/>
        </w:rPr>
        <w:t>(</w:t>
      </w:r>
      <w:r w:rsidR="000E4FE1" w:rsidRPr="0053040D">
        <w:rPr>
          <w:rFonts w:ascii="Arial" w:hAnsi="Arial" w:cs="Arial"/>
          <w:noProof/>
        </w:rPr>
        <w:t>36-38</w:t>
      </w:r>
      <w:r w:rsidR="00762616">
        <w:rPr>
          <w:rFonts w:ascii="Arial" w:hAnsi="Arial" w:cs="Arial"/>
          <w:noProof/>
        </w:rPr>
        <w:t>)</w:t>
      </w:r>
      <w:r w:rsidR="000E4FE1" w:rsidRPr="0053040D">
        <w:rPr>
          <w:rFonts w:ascii="Arial" w:hAnsi="Arial" w:cs="Arial"/>
        </w:rPr>
        <w:fldChar w:fldCharType="end"/>
      </w:r>
      <w:r w:rsidRPr="0053040D">
        <w:rPr>
          <w:rFonts w:ascii="Arial" w:hAnsi="Arial" w:cs="Arial"/>
        </w:rPr>
        <w:t>.</w:t>
      </w:r>
    </w:p>
    <w:p w14:paraId="4DD85AB8" w14:textId="33228476" w:rsidR="003911DE" w:rsidRPr="0053040D" w:rsidRDefault="003911DE" w:rsidP="00905661">
      <w:pPr>
        <w:pStyle w:val="ListParagraph"/>
        <w:numPr>
          <w:ilvl w:val="0"/>
          <w:numId w:val="35"/>
        </w:numPr>
        <w:spacing w:before="0" w:line="276" w:lineRule="auto"/>
        <w:ind w:left="0" w:right="0" w:firstLine="0"/>
        <w:jc w:val="left"/>
        <w:rPr>
          <w:rFonts w:ascii="Arial" w:hAnsi="Arial" w:cs="Arial"/>
        </w:rPr>
      </w:pPr>
      <w:r w:rsidRPr="0053040D">
        <w:rPr>
          <w:rFonts w:ascii="Arial" w:hAnsi="Arial" w:cs="Arial"/>
        </w:rPr>
        <w:t>Recurrent acute pancreatitis without reversible cause</w:t>
      </w:r>
      <w:r w:rsidR="00890616" w:rsidRPr="0053040D">
        <w:rPr>
          <w:rFonts w:ascii="Arial" w:hAnsi="Arial" w:cs="Arial"/>
        </w:rPr>
        <w:t xml:space="preserve"> </w:t>
      </w:r>
      <w:r w:rsidR="00890616" w:rsidRPr="0053040D">
        <w:rPr>
          <w:rFonts w:ascii="Arial" w:hAnsi="Arial" w:cs="Arial"/>
        </w:rPr>
        <w:fldChar w:fldCharType="begin">
          <w:fldData xml:space="preserve">PEVuZE5vdGU+PENpdGU+PEF1dGhvcj5TdXRoZXJsYW5kPC9BdXRob3I+PFllYXI+MjAxMjwvWWVh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=
</w:fldData>
        </w:fldChar>
      </w:r>
      <w:r w:rsidR="00890616" w:rsidRPr="0053040D">
        <w:rPr>
          <w:rFonts w:ascii="Arial" w:hAnsi="Arial" w:cs="Arial"/>
        </w:rPr>
        <w:instrText xml:space="preserve"> ADDIN EN.CITE </w:instrText>
      </w:r>
      <w:r w:rsidR="00890616" w:rsidRPr="0053040D">
        <w:rPr>
          <w:rFonts w:ascii="Arial" w:hAnsi="Arial" w:cs="Arial"/>
        </w:rPr>
        <w:fldChar w:fldCharType="begin">
          <w:fldData xml:space="preserve">PEVuZE5vdGU+PENpdGU+PEF1dGhvcj5TdXRoZXJsYW5kPC9BdXRob3I+PFllYXI+MjAxMjwvWWVh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=
</w:fldData>
        </w:fldChar>
      </w:r>
      <w:r w:rsidR="00890616" w:rsidRPr="0053040D">
        <w:rPr>
          <w:rFonts w:ascii="Arial" w:hAnsi="Arial" w:cs="Arial"/>
        </w:rPr>
        <w:instrText xml:space="preserve"> ADDIN EN.CITE.DATA </w:instrText>
      </w:r>
      <w:r w:rsidR="00890616" w:rsidRPr="0053040D">
        <w:rPr>
          <w:rFonts w:ascii="Arial" w:hAnsi="Arial" w:cs="Arial"/>
        </w:rPr>
      </w:r>
      <w:r w:rsidR="00890616" w:rsidRPr="0053040D">
        <w:rPr>
          <w:rFonts w:ascii="Arial" w:hAnsi="Arial" w:cs="Arial"/>
        </w:rPr>
        <w:fldChar w:fldCharType="end"/>
      </w:r>
      <w:r w:rsidR="00890616" w:rsidRPr="0053040D">
        <w:rPr>
          <w:rFonts w:ascii="Arial" w:hAnsi="Arial" w:cs="Arial"/>
        </w:rPr>
      </w:r>
      <w:r w:rsidR="00890616" w:rsidRPr="0053040D">
        <w:rPr>
          <w:rFonts w:ascii="Arial" w:hAnsi="Arial" w:cs="Arial"/>
        </w:rPr>
        <w:fldChar w:fldCharType="separate"/>
      </w:r>
      <w:r w:rsidR="00762616">
        <w:rPr>
          <w:rFonts w:ascii="Arial" w:hAnsi="Arial" w:cs="Arial"/>
          <w:noProof/>
        </w:rPr>
        <w:t>(</w:t>
      </w:r>
      <w:r w:rsidR="00890616" w:rsidRPr="0053040D">
        <w:rPr>
          <w:rFonts w:ascii="Arial" w:hAnsi="Arial" w:cs="Arial"/>
          <w:noProof/>
        </w:rPr>
        <w:t>36</w:t>
      </w:r>
      <w:r w:rsidR="00762616">
        <w:rPr>
          <w:rFonts w:ascii="Arial" w:hAnsi="Arial" w:cs="Arial"/>
          <w:noProof/>
        </w:rPr>
        <w:t>)</w:t>
      </w:r>
      <w:r w:rsidR="00890616" w:rsidRPr="0053040D">
        <w:rPr>
          <w:rFonts w:ascii="Arial" w:hAnsi="Arial" w:cs="Arial"/>
        </w:rPr>
        <w:fldChar w:fldCharType="end"/>
      </w:r>
      <w:r w:rsidRPr="0053040D">
        <w:rPr>
          <w:rFonts w:ascii="Arial" w:hAnsi="Arial" w:cs="Arial"/>
        </w:rPr>
        <w:t>.</w:t>
      </w:r>
    </w:p>
    <w:p w14:paraId="001D1E3D" w14:textId="1BA975AB" w:rsidR="003911DE" w:rsidRPr="0053040D" w:rsidRDefault="003911DE" w:rsidP="00905661">
      <w:pPr>
        <w:pStyle w:val="ListParagraph"/>
        <w:numPr>
          <w:ilvl w:val="0"/>
          <w:numId w:val="35"/>
        </w:numPr>
        <w:spacing w:before="0" w:line="276" w:lineRule="auto"/>
        <w:ind w:left="0" w:right="0" w:firstLine="0"/>
        <w:jc w:val="left"/>
        <w:rPr>
          <w:rFonts w:ascii="Arial" w:hAnsi="Arial" w:cs="Arial"/>
        </w:rPr>
      </w:pPr>
      <w:r w:rsidRPr="0053040D">
        <w:rPr>
          <w:rFonts w:ascii="Arial" w:hAnsi="Arial" w:cs="Arial"/>
        </w:rPr>
        <w:t xml:space="preserve">High-risk pancreatic surgery, including pancreaticoduodenectomy at risk for severe fistula, extended distal pancreatectomy for neoplasms, or completion pancreatectomy for pancreatic fistula </w:t>
      </w:r>
      <w:r w:rsidR="00890616" w:rsidRPr="0053040D">
        <w:rPr>
          <w:rFonts w:ascii="Arial" w:hAnsi="Arial" w:cs="Arial"/>
        </w:rPr>
        <w:fldChar w:fldCharType="begin">
          <w:fldData xml:space="preserve">PEVuZE5vdGU+PENpdGU+PEF1dGhvcj5CYWx6YW5vPC9BdXRob3I+PFllYXI+MjAyMzwvWWVhcj48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</w:fldData>
        </w:fldChar>
      </w:r>
      <w:r w:rsidR="00890616" w:rsidRPr="0053040D">
        <w:rPr>
          <w:rFonts w:ascii="Arial" w:hAnsi="Arial" w:cs="Arial"/>
        </w:rPr>
        <w:instrText xml:space="preserve"> ADDIN EN.CITE </w:instrText>
      </w:r>
      <w:r w:rsidR="00890616" w:rsidRPr="0053040D">
        <w:rPr>
          <w:rFonts w:ascii="Arial" w:hAnsi="Arial" w:cs="Arial"/>
        </w:rPr>
        <w:fldChar w:fldCharType="begin">
          <w:fldData xml:space="preserve">PEVuZE5vdGU+PENpdGU+PEF1dGhvcj5CYWx6YW5vPC9BdXRob3I+PFllYXI+MjAyMzwvWWVhcj48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</w:fldData>
        </w:fldChar>
      </w:r>
      <w:r w:rsidR="00890616" w:rsidRPr="0053040D">
        <w:rPr>
          <w:rFonts w:ascii="Arial" w:hAnsi="Arial" w:cs="Arial"/>
        </w:rPr>
        <w:instrText xml:space="preserve"> ADDIN EN.CITE.DATA </w:instrText>
      </w:r>
      <w:r w:rsidR="00890616" w:rsidRPr="0053040D">
        <w:rPr>
          <w:rFonts w:ascii="Arial" w:hAnsi="Arial" w:cs="Arial"/>
        </w:rPr>
      </w:r>
      <w:r w:rsidR="00890616" w:rsidRPr="0053040D">
        <w:rPr>
          <w:rFonts w:ascii="Arial" w:hAnsi="Arial" w:cs="Arial"/>
        </w:rPr>
        <w:fldChar w:fldCharType="end"/>
      </w:r>
      <w:r w:rsidR="00890616" w:rsidRPr="0053040D">
        <w:rPr>
          <w:rFonts w:ascii="Arial" w:hAnsi="Arial" w:cs="Arial"/>
        </w:rPr>
      </w:r>
      <w:r w:rsidR="00890616" w:rsidRPr="0053040D">
        <w:rPr>
          <w:rFonts w:ascii="Arial" w:hAnsi="Arial" w:cs="Arial"/>
        </w:rPr>
        <w:fldChar w:fldCharType="separate"/>
      </w:r>
      <w:r w:rsidR="00762616">
        <w:rPr>
          <w:rFonts w:ascii="Arial" w:hAnsi="Arial" w:cs="Arial"/>
          <w:noProof/>
        </w:rPr>
        <w:t>(</w:t>
      </w:r>
      <w:r w:rsidR="00890616" w:rsidRPr="0053040D">
        <w:rPr>
          <w:rFonts w:ascii="Arial" w:hAnsi="Arial" w:cs="Arial"/>
          <w:noProof/>
        </w:rPr>
        <w:t>39</w:t>
      </w:r>
      <w:r w:rsidR="00762616">
        <w:rPr>
          <w:rFonts w:ascii="Arial" w:hAnsi="Arial" w:cs="Arial"/>
          <w:noProof/>
        </w:rPr>
        <w:t>)</w:t>
      </w:r>
      <w:r w:rsidR="00890616" w:rsidRPr="0053040D">
        <w:rPr>
          <w:rFonts w:ascii="Arial" w:hAnsi="Arial" w:cs="Arial"/>
        </w:rPr>
        <w:fldChar w:fldCharType="end"/>
      </w:r>
      <w:r w:rsidRPr="0053040D">
        <w:rPr>
          <w:rFonts w:ascii="Arial" w:hAnsi="Arial" w:cs="Arial"/>
        </w:rPr>
        <w:t>.</w:t>
      </w:r>
    </w:p>
    <w:p w14:paraId="781DB205" w14:textId="5AA202F5" w:rsidR="003911DE" w:rsidRPr="0053040D" w:rsidRDefault="003911DE" w:rsidP="00905661">
      <w:pPr>
        <w:pStyle w:val="ListParagraph"/>
        <w:numPr>
          <w:ilvl w:val="0"/>
          <w:numId w:val="35"/>
        </w:numPr>
        <w:spacing w:before="0" w:line="276" w:lineRule="auto"/>
        <w:ind w:left="0" w:right="0" w:firstLine="0"/>
        <w:jc w:val="left"/>
        <w:rPr>
          <w:rFonts w:ascii="Arial" w:hAnsi="Arial" w:cs="Arial"/>
        </w:rPr>
      </w:pPr>
      <w:r w:rsidRPr="0053040D">
        <w:rPr>
          <w:rFonts w:ascii="Arial" w:hAnsi="Arial" w:cs="Arial"/>
        </w:rPr>
        <w:t xml:space="preserve">Selected neoplasms: in highly selected cases, IAT has been performed for periampullary cancer </w:t>
      </w:r>
      <w:r w:rsidRPr="0053040D">
        <w:rPr>
          <w:rFonts w:ascii="Arial" w:hAnsi="Arial" w:cs="Arial"/>
        </w:rPr>
        <w:lastRenderedPageBreak/>
        <w:t xml:space="preserve">or borderline </w:t>
      </w:r>
      <w:proofErr w:type="spellStart"/>
      <w:r w:rsidRPr="0053040D">
        <w:rPr>
          <w:rFonts w:ascii="Arial" w:hAnsi="Arial" w:cs="Arial"/>
        </w:rPr>
        <w:t>resectable</w:t>
      </w:r>
      <w:proofErr w:type="spellEnd"/>
      <w:r w:rsidRPr="0053040D">
        <w:rPr>
          <w:rFonts w:ascii="Arial" w:hAnsi="Arial" w:cs="Arial"/>
        </w:rPr>
        <w:t xml:space="preserve"> neoplasms</w:t>
      </w:r>
      <w:r w:rsidR="00890616" w:rsidRPr="0053040D">
        <w:rPr>
          <w:rFonts w:ascii="Arial" w:hAnsi="Arial" w:cs="Arial"/>
        </w:rPr>
        <w:t xml:space="preserve"> </w:t>
      </w:r>
      <w:r w:rsidR="00890616" w:rsidRPr="0053040D">
        <w:rPr>
          <w:rFonts w:ascii="Arial" w:hAnsi="Arial" w:cs="Arial"/>
        </w:rPr>
        <w:fldChar w:fldCharType="begin">
          <w:fldData xml:space="preserve">PEVuZE5vdGU+PENpdGU+PEF1dGhvcj5QaWVtb250aTwvQXV0aG9yPjxZZWFyPjIwMjQ8L1llYXI+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</w:fldData>
        </w:fldChar>
      </w:r>
      <w:r w:rsidR="0041024B" w:rsidRPr="0053040D">
        <w:rPr>
          <w:rFonts w:ascii="Arial" w:hAnsi="Arial" w:cs="Arial"/>
        </w:rPr>
        <w:instrText xml:space="preserve"> ADDIN EN.CITE </w:instrText>
      </w:r>
      <w:r w:rsidR="0041024B" w:rsidRPr="0053040D">
        <w:rPr>
          <w:rFonts w:ascii="Arial" w:hAnsi="Arial" w:cs="Arial"/>
        </w:rPr>
        <w:fldChar w:fldCharType="begin">
          <w:fldData xml:space="preserve">PEVuZE5vdGU+PENpdGU+PEF1dGhvcj5QaWVtb250aTwvQXV0aG9yPjxZZWFyPjIwMjQ8L1llYXI+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</w:fldData>
        </w:fldChar>
      </w:r>
      <w:r w:rsidR="0041024B" w:rsidRPr="0053040D">
        <w:rPr>
          <w:rFonts w:ascii="Arial" w:hAnsi="Arial" w:cs="Arial"/>
        </w:rPr>
        <w:instrText xml:space="preserve"> ADDIN EN.CITE.DATA </w:instrText>
      </w:r>
      <w:r w:rsidR="0041024B" w:rsidRPr="0053040D">
        <w:rPr>
          <w:rFonts w:ascii="Arial" w:hAnsi="Arial" w:cs="Arial"/>
        </w:rPr>
      </w:r>
      <w:r w:rsidR="0041024B" w:rsidRPr="0053040D">
        <w:rPr>
          <w:rFonts w:ascii="Arial" w:hAnsi="Arial" w:cs="Arial"/>
        </w:rPr>
        <w:fldChar w:fldCharType="end"/>
      </w:r>
      <w:r w:rsidR="00890616" w:rsidRPr="0053040D">
        <w:rPr>
          <w:rFonts w:ascii="Arial" w:hAnsi="Arial" w:cs="Arial"/>
        </w:rPr>
      </w:r>
      <w:r w:rsidR="00890616" w:rsidRPr="0053040D">
        <w:rPr>
          <w:rFonts w:ascii="Arial" w:hAnsi="Arial" w:cs="Arial"/>
        </w:rPr>
        <w:fldChar w:fldCharType="separate"/>
      </w:r>
      <w:r w:rsidR="00762616">
        <w:rPr>
          <w:rFonts w:ascii="Arial" w:hAnsi="Arial" w:cs="Arial"/>
          <w:noProof/>
        </w:rPr>
        <w:t>(</w:t>
      </w:r>
      <w:r w:rsidR="0041024B" w:rsidRPr="0053040D">
        <w:rPr>
          <w:rFonts w:ascii="Arial" w:hAnsi="Arial" w:cs="Arial"/>
          <w:noProof/>
        </w:rPr>
        <w:t>40, 41</w:t>
      </w:r>
      <w:r w:rsidR="00762616">
        <w:rPr>
          <w:rFonts w:ascii="Arial" w:hAnsi="Arial" w:cs="Arial"/>
          <w:noProof/>
        </w:rPr>
        <w:t>)</w:t>
      </w:r>
      <w:r w:rsidR="00890616" w:rsidRPr="0053040D">
        <w:rPr>
          <w:rFonts w:ascii="Arial" w:hAnsi="Arial" w:cs="Arial"/>
        </w:rPr>
        <w:fldChar w:fldCharType="end"/>
      </w:r>
      <w:r w:rsidRPr="0053040D">
        <w:rPr>
          <w:rFonts w:ascii="Arial" w:hAnsi="Arial" w:cs="Arial"/>
        </w:rPr>
        <w:t xml:space="preserve">. Multifocal or diffuse neoplastic disease (e.g., MEN, IPMN) remains a contraindication outside research settings </w:t>
      </w:r>
      <w:r w:rsidR="00890616" w:rsidRPr="0053040D">
        <w:rPr>
          <w:rFonts w:ascii="Arial" w:hAnsi="Arial" w:cs="Arial"/>
        </w:rPr>
        <w:fldChar w:fldCharType="begin">
          <w:fldData xml:space="preserve">PEVuZE5vdGU+PENpdGU+PEF1dGhvcj5BbGVvdHRpPC9BdXRob3I+PFllYXI+MjAyNTwvWWVhcj48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</w:fldData>
        </w:fldChar>
      </w:r>
      <w:r w:rsidR="0041024B" w:rsidRPr="0053040D">
        <w:rPr>
          <w:rFonts w:ascii="Arial" w:hAnsi="Arial" w:cs="Arial"/>
        </w:rPr>
        <w:instrText xml:space="preserve"> ADDIN EN.CITE </w:instrText>
      </w:r>
      <w:r w:rsidR="0041024B" w:rsidRPr="0053040D">
        <w:rPr>
          <w:rFonts w:ascii="Arial" w:hAnsi="Arial" w:cs="Arial"/>
        </w:rPr>
        <w:fldChar w:fldCharType="begin">
          <w:fldData xml:space="preserve">PEVuZE5vdGU+PENpdGU+PEF1dGhvcj5BbGVvdHRpPC9BdXRob3I+PFllYXI+MjAyNTwvWWVhcj48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</w:fldData>
        </w:fldChar>
      </w:r>
      <w:r w:rsidR="0041024B" w:rsidRPr="0053040D">
        <w:rPr>
          <w:rFonts w:ascii="Arial" w:hAnsi="Arial" w:cs="Arial"/>
        </w:rPr>
        <w:instrText xml:space="preserve"> ADDIN EN.CITE.DATA </w:instrText>
      </w:r>
      <w:r w:rsidR="0041024B" w:rsidRPr="0053040D">
        <w:rPr>
          <w:rFonts w:ascii="Arial" w:hAnsi="Arial" w:cs="Arial"/>
        </w:rPr>
      </w:r>
      <w:r w:rsidR="0041024B" w:rsidRPr="0053040D">
        <w:rPr>
          <w:rFonts w:ascii="Arial" w:hAnsi="Arial" w:cs="Arial"/>
        </w:rPr>
        <w:fldChar w:fldCharType="end"/>
      </w:r>
      <w:r w:rsidR="00890616" w:rsidRPr="0053040D">
        <w:rPr>
          <w:rFonts w:ascii="Arial" w:hAnsi="Arial" w:cs="Arial"/>
        </w:rPr>
      </w:r>
      <w:r w:rsidR="00890616" w:rsidRPr="0053040D">
        <w:rPr>
          <w:rFonts w:ascii="Arial" w:hAnsi="Arial" w:cs="Arial"/>
        </w:rPr>
        <w:fldChar w:fldCharType="separate"/>
      </w:r>
      <w:r w:rsidR="00762616">
        <w:rPr>
          <w:rFonts w:ascii="Arial" w:hAnsi="Arial" w:cs="Arial"/>
          <w:noProof/>
        </w:rPr>
        <w:t>(</w:t>
      </w:r>
      <w:r w:rsidR="0041024B" w:rsidRPr="0053040D">
        <w:rPr>
          <w:rFonts w:ascii="Arial" w:hAnsi="Arial" w:cs="Arial"/>
          <w:noProof/>
        </w:rPr>
        <w:t>42</w:t>
      </w:r>
      <w:r w:rsidR="00762616">
        <w:rPr>
          <w:rFonts w:ascii="Arial" w:hAnsi="Arial" w:cs="Arial"/>
          <w:noProof/>
        </w:rPr>
        <w:t>)</w:t>
      </w:r>
      <w:r w:rsidR="00890616" w:rsidRPr="0053040D">
        <w:rPr>
          <w:rFonts w:ascii="Arial" w:hAnsi="Arial" w:cs="Arial"/>
        </w:rPr>
        <w:fldChar w:fldCharType="end"/>
      </w:r>
      <w:r w:rsidRPr="0053040D">
        <w:rPr>
          <w:rFonts w:ascii="Arial" w:hAnsi="Arial" w:cs="Arial"/>
        </w:rPr>
        <w:t>.</w:t>
      </w:r>
    </w:p>
    <w:p w14:paraId="26435BF0" w14:textId="1AE88A62" w:rsidR="003911DE" w:rsidRPr="0053040D" w:rsidRDefault="003911DE" w:rsidP="0053040D">
      <w:pPr>
        <w:pStyle w:val="ListParagraph"/>
        <w:numPr>
          <w:ilvl w:val="0"/>
          <w:numId w:val="35"/>
        </w:numPr>
        <w:spacing w:before="0" w:line="276" w:lineRule="auto"/>
        <w:ind w:left="0" w:right="0" w:firstLine="0"/>
        <w:rPr>
          <w:rFonts w:ascii="Arial" w:hAnsi="Arial" w:cs="Arial"/>
        </w:rPr>
      </w:pPr>
      <w:r w:rsidRPr="0053040D">
        <w:rPr>
          <w:rFonts w:ascii="Arial" w:hAnsi="Arial" w:cs="Arial"/>
        </w:rPr>
        <w:t>Traumatic pancreatic injury requiring subtotal</w:t>
      </w:r>
      <w:r w:rsidR="00890616" w:rsidRPr="0053040D">
        <w:rPr>
          <w:rFonts w:ascii="Arial" w:hAnsi="Arial" w:cs="Arial"/>
        </w:rPr>
        <w:t xml:space="preserve"> </w:t>
      </w:r>
      <w:r w:rsidRPr="0053040D">
        <w:rPr>
          <w:rFonts w:ascii="Arial" w:hAnsi="Arial" w:cs="Arial"/>
        </w:rPr>
        <w:t>or total pancreatectomy</w:t>
      </w:r>
      <w:r w:rsidR="00890616" w:rsidRPr="0053040D">
        <w:rPr>
          <w:rFonts w:ascii="Arial" w:hAnsi="Arial" w:cs="Arial"/>
        </w:rPr>
        <w:t xml:space="preserve"> </w:t>
      </w:r>
      <w:r w:rsidR="00890616" w:rsidRPr="0053040D">
        <w:rPr>
          <w:rFonts w:ascii="Arial" w:hAnsi="Arial" w:cs="Arial"/>
        </w:rPr>
        <w:fldChar w:fldCharType="begin">
          <w:fldData xml:space="preserve">PEVuZE5vdGU+PENpdGU+PEF1dGhvcj5CYWx6YW5vPC9BdXRob3I+PFllYXI+MjAxMzwvWWVhcj48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</w:fldData>
        </w:fldChar>
      </w:r>
      <w:r w:rsidR="0041024B" w:rsidRPr="0053040D">
        <w:rPr>
          <w:rFonts w:ascii="Arial" w:hAnsi="Arial" w:cs="Arial"/>
        </w:rPr>
        <w:instrText xml:space="preserve"> ADDIN EN.CITE </w:instrText>
      </w:r>
      <w:r w:rsidR="0041024B" w:rsidRPr="0053040D">
        <w:rPr>
          <w:rFonts w:ascii="Arial" w:hAnsi="Arial" w:cs="Arial"/>
        </w:rPr>
        <w:fldChar w:fldCharType="begin">
          <w:fldData xml:space="preserve">PEVuZE5vdGU+PENpdGU+PEF1dGhvcj5CYWx6YW5vPC9BdXRob3I+PFllYXI+MjAxMzwvWWVhcj48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</w:fldData>
        </w:fldChar>
      </w:r>
      <w:r w:rsidR="0041024B" w:rsidRPr="0053040D">
        <w:rPr>
          <w:rFonts w:ascii="Arial" w:hAnsi="Arial" w:cs="Arial"/>
        </w:rPr>
        <w:instrText xml:space="preserve"> ADDIN EN.CITE.DATA </w:instrText>
      </w:r>
      <w:r w:rsidR="0041024B" w:rsidRPr="0053040D">
        <w:rPr>
          <w:rFonts w:ascii="Arial" w:hAnsi="Arial" w:cs="Arial"/>
        </w:rPr>
      </w:r>
      <w:r w:rsidR="0041024B" w:rsidRPr="0053040D">
        <w:rPr>
          <w:rFonts w:ascii="Arial" w:hAnsi="Arial" w:cs="Arial"/>
        </w:rPr>
        <w:fldChar w:fldCharType="end"/>
      </w:r>
      <w:r w:rsidR="00890616" w:rsidRPr="0053040D">
        <w:rPr>
          <w:rFonts w:ascii="Arial" w:hAnsi="Arial" w:cs="Arial"/>
        </w:rPr>
      </w:r>
      <w:r w:rsidR="00890616" w:rsidRPr="0053040D">
        <w:rPr>
          <w:rFonts w:ascii="Arial" w:hAnsi="Arial" w:cs="Arial"/>
        </w:rPr>
        <w:fldChar w:fldCharType="separate"/>
      </w:r>
      <w:r w:rsidR="00762616">
        <w:rPr>
          <w:rFonts w:ascii="Arial" w:hAnsi="Arial" w:cs="Arial"/>
          <w:noProof/>
        </w:rPr>
        <w:t>(</w:t>
      </w:r>
      <w:r w:rsidR="0041024B" w:rsidRPr="0053040D">
        <w:rPr>
          <w:rFonts w:ascii="Arial" w:hAnsi="Arial" w:cs="Arial"/>
          <w:noProof/>
        </w:rPr>
        <w:t>43-45</w:t>
      </w:r>
      <w:r w:rsidR="00762616">
        <w:rPr>
          <w:rFonts w:ascii="Arial" w:hAnsi="Arial" w:cs="Arial"/>
          <w:noProof/>
        </w:rPr>
        <w:t>)</w:t>
      </w:r>
      <w:r w:rsidR="00890616" w:rsidRPr="0053040D">
        <w:rPr>
          <w:rFonts w:ascii="Arial" w:hAnsi="Arial" w:cs="Arial"/>
        </w:rPr>
        <w:fldChar w:fldCharType="end"/>
      </w:r>
      <w:r w:rsidRPr="0053040D">
        <w:rPr>
          <w:rFonts w:ascii="Arial" w:hAnsi="Arial" w:cs="Arial"/>
        </w:rPr>
        <w:t>.</w:t>
      </w:r>
    </w:p>
    <w:p w14:paraId="6439CD40" w14:textId="77777777" w:rsidR="00890616" w:rsidRPr="00FE03AD" w:rsidRDefault="00890616" w:rsidP="00FE03AD">
      <w:pPr>
        <w:spacing w:line="276" w:lineRule="auto"/>
      </w:pPr>
    </w:p>
    <w:p w14:paraId="5F387F65" w14:textId="5FF38082" w:rsidR="003911DE" w:rsidRPr="00FE03AD" w:rsidRDefault="003911DE" w:rsidP="00FE03AD">
      <w:pPr>
        <w:spacing w:line="276" w:lineRule="auto"/>
      </w:pPr>
      <w:r w:rsidRPr="00FE03AD">
        <w:t>Since its introduction in the 1970s, &gt;1,200 autologous islet transplants have been performed worldwide. Large series from Minnesota, Cincinnati, and Leicester confirm that when adequate islet mass is recovered (&gt;250,000–300,000 IEQ), ~70% of patients can achieve insulin independence, while &gt;80–90% maintain detectable C-peptide secretion and metabolic stability</w:t>
      </w:r>
      <w:r w:rsidR="00871CAD" w:rsidRPr="00FE03AD">
        <w:t xml:space="preserve"> </w:t>
      </w:r>
      <w:r w:rsidR="0041024B" w:rsidRPr="00FE03AD">
        <w:fldChar w:fldCharType="begin"/>
      </w:r>
      <w:r w:rsidR="0041024B" w:rsidRPr="00FE03AD">
        <w:instrText xml:space="preserve"> ADDIN EN.CITE &lt;EndNote&gt;&lt;Cite&gt;&lt;Author&gt;Bellin&lt;/Author&gt;&lt;Year&gt;2025&lt;/Year&gt;&lt;RecNum&gt;13512&lt;/RecNum&gt;&lt;DisplayText&gt;[46]&lt;/DisplayText&gt;&lt;record&gt;&lt;rec-number&gt;13512&lt;/rec-number&gt;&lt;foreign-keys&gt;&lt;key app="EN" db-id="2es2paeezer5fsexzvypx5whx0asxtv0s9dx" timestamp="1740505421"&gt;13512&lt;/key&gt;&lt;/foreign-keys&gt;&lt;ref-type name="Journal Article"&gt;17&lt;/ref-type&gt;&lt;contributors&gt;&lt;authors&gt;&lt;author&gt;Bellin, M. D.&lt;/author&gt;&lt;author&gt;Eaton, A.&lt;/author&gt;&lt;author&gt;Ramanathan, K.&lt;/author&gt;&lt;author&gt;Beilman, G.&lt;/author&gt;&lt;author&gt;Downs, E.&lt;/author&gt;&lt;author&gt;Schwarzenberg, S. J.&lt;/author&gt;&lt;author&gt;Trikudanathan, G.&lt;/author&gt;&lt;author&gt;Freeman, M.&lt;/author&gt;&lt;author&gt;Sutherland, D.&lt;/author&gt;&lt;author&gt;Chinnakotla, S.&lt;/author&gt;&lt;/authors&gt;&lt;/contributors&gt;&lt;auth-address&gt;Departments of Surgery, University of Minnesota Medical School Department of Pediatrics, University of Minnesota Medical School Division of Biostatistics and Health Data Science, School of Public Health, University of Minnesota.&lt;/auth-address&gt;&lt;titles&gt;&lt;title&gt;Long-Term Islet Graft Functional Assessments in More than 500 Patients Undergoing Total Pancreatectomy with Intraportal Islet Autotransplantation&lt;/title&gt;&lt;secondary-title&gt;J Am Coll Surg&lt;/secondary-title&gt;&lt;/titles&gt;&lt;periodical&gt;&lt;full-title&gt;J Am Coll Surg&lt;/full-title&gt;&lt;/periodical&gt;&lt;edition&gt;20250122&lt;/edition&gt;&lt;dates&gt;&lt;year&gt;2025&lt;/year&gt;&lt;pub-dates&gt;&lt;date&gt;Jan 22&lt;/date&gt;&lt;/pub-dates&gt;&lt;/dates&gt;&lt;isbn&gt;1072-7515&lt;/isbn&gt;&lt;accession-num&gt;39840847&lt;/accession-num&gt;&lt;urls&gt;&lt;/urls&gt;&lt;electronic-resource-num&gt;10.1097/xcs.0000000000001294&lt;/electronic-resource-num&gt;&lt;remote-database-provider&gt;NLM&lt;/remote-database-provider&gt;&lt;language&gt;eng&lt;/language&gt;&lt;/record&gt;&lt;/Cite&gt;&lt;/EndNote&gt;</w:instrText>
      </w:r>
      <w:r w:rsidR="0041024B" w:rsidRPr="00FE03AD">
        <w:fldChar w:fldCharType="separate"/>
      </w:r>
      <w:r w:rsidR="00762616">
        <w:rPr>
          <w:noProof/>
        </w:rPr>
        <w:t>(</w:t>
      </w:r>
      <w:r w:rsidR="0041024B" w:rsidRPr="00FE03AD">
        <w:rPr>
          <w:noProof/>
        </w:rPr>
        <w:t>46</w:t>
      </w:r>
      <w:r w:rsidR="00762616">
        <w:rPr>
          <w:noProof/>
        </w:rPr>
        <w:t>)</w:t>
      </w:r>
      <w:r w:rsidR="0041024B" w:rsidRPr="00FE03AD">
        <w:fldChar w:fldCharType="end"/>
      </w:r>
      <w:r w:rsidRPr="00FE03AD">
        <w:t>. Even with lower islet yields, IAT mitigates surgical diabetes and improves quality of life</w:t>
      </w:r>
      <w:r w:rsidR="0041024B" w:rsidRPr="00FE03AD">
        <w:t xml:space="preserve"> </w:t>
      </w:r>
      <w:r w:rsidR="0041024B" w:rsidRPr="00FE03AD">
        <w:fldChar w:fldCharType="begin">
          <w:fldData xml:space="preserve">PEVuZE5vdGU+PENpdGU+PEF1dGhvcj5LaGF6YWFsZWg8L0F1dGhvcj48WWVhcj4yMDIzPC9ZZWFy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</w:fldData>
        </w:fldChar>
      </w:r>
      <w:r w:rsidR="0041024B" w:rsidRPr="00FE03AD">
        <w:instrText xml:space="preserve"> ADDIN EN.CITE </w:instrText>
      </w:r>
      <w:r w:rsidR="0041024B" w:rsidRPr="00FE03AD">
        <w:fldChar w:fldCharType="begin">
          <w:fldData xml:space="preserve">PEVuZE5vdGU+PENpdGU+PEF1dGhvcj5LaGF6YWFsZWg8L0F1dGhvcj48WWVhcj4yMDIzPC9ZZWFy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</w:fldData>
        </w:fldChar>
      </w:r>
      <w:r w:rsidR="0041024B" w:rsidRPr="00FE03AD">
        <w:instrText xml:space="preserve"> ADDIN EN.CITE.DATA </w:instrText>
      </w:r>
      <w:r w:rsidR="0041024B" w:rsidRPr="00FE03AD">
        <w:fldChar w:fldCharType="end"/>
      </w:r>
      <w:r w:rsidR="0041024B" w:rsidRPr="00FE03AD">
        <w:fldChar w:fldCharType="separate"/>
      </w:r>
      <w:r w:rsidR="00762616">
        <w:rPr>
          <w:noProof/>
        </w:rPr>
        <w:t>(</w:t>
      </w:r>
      <w:r w:rsidR="0041024B" w:rsidRPr="00FE03AD">
        <w:rPr>
          <w:noProof/>
        </w:rPr>
        <w:t>47, 48</w:t>
      </w:r>
      <w:r w:rsidR="00762616">
        <w:rPr>
          <w:noProof/>
        </w:rPr>
        <w:t>)</w:t>
      </w:r>
      <w:r w:rsidR="0041024B" w:rsidRPr="00FE03AD">
        <w:fldChar w:fldCharType="end"/>
      </w:r>
      <w:r w:rsidRPr="00FE03AD">
        <w:t>.</w:t>
      </w:r>
      <w:r w:rsidR="00830A9B" w:rsidRPr="00FE03AD">
        <w:t xml:space="preserve"> </w:t>
      </w:r>
      <w:r w:rsidRPr="00FE03AD">
        <w:t xml:space="preserve">Recent randomized evidence (NCT01346098) demonstrated that total pancreatectomy with IAT (TP-IAT) is a valid alternative to pancreaticoduodenectomy in high-risk patients, reducing complication rates, hospital stay, and mortality, while preserving </w:t>
      </w:r>
      <w:r w:rsidRPr="00FE03AD">
        <w:rPr>
          <w:lang w:val="it-IT"/>
        </w:rPr>
        <w:t>β</w:t>
      </w:r>
      <w:r w:rsidRPr="00FE03AD">
        <w:t>-cell function and reducing post-surgical diabetes burden</w:t>
      </w:r>
      <w:r w:rsidR="0041024B" w:rsidRPr="00FE03AD">
        <w:t xml:space="preserve"> </w:t>
      </w:r>
      <w:r w:rsidR="0041024B" w:rsidRPr="00FE03AD">
        <w:fldChar w:fldCharType="begin">
          <w:fldData xml:space="preserve">PEVuZE5vdGU+PENpdGU+PEF1dGhvcj5CYWx6YW5vPC9BdXRob3I+PFllYXI+MjAyMzwvWWVhcj48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</w:fldData>
        </w:fldChar>
      </w:r>
      <w:r w:rsidR="0041024B" w:rsidRPr="00FE03AD">
        <w:instrText xml:space="preserve"> ADDIN EN.CITE </w:instrText>
      </w:r>
      <w:r w:rsidR="0041024B" w:rsidRPr="00FE03AD">
        <w:fldChar w:fldCharType="begin">
          <w:fldData xml:space="preserve">PEVuZE5vdGU+PENpdGU+PEF1dGhvcj5CYWx6YW5vPC9BdXRob3I+PFllYXI+MjAyMzwvWWVhcj48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</w:fldData>
        </w:fldChar>
      </w:r>
      <w:r w:rsidR="0041024B" w:rsidRPr="00FE03AD">
        <w:instrText xml:space="preserve"> ADDIN EN.CITE.DATA </w:instrText>
      </w:r>
      <w:r w:rsidR="0041024B" w:rsidRPr="00FE03AD">
        <w:fldChar w:fldCharType="end"/>
      </w:r>
      <w:r w:rsidR="0041024B" w:rsidRPr="00FE03AD">
        <w:fldChar w:fldCharType="separate"/>
      </w:r>
      <w:r w:rsidR="00762616">
        <w:rPr>
          <w:noProof/>
        </w:rPr>
        <w:t>(</w:t>
      </w:r>
      <w:r w:rsidR="0041024B" w:rsidRPr="00FE03AD">
        <w:rPr>
          <w:noProof/>
        </w:rPr>
        <w:t>39</w:t>
      </w:r>
      <w:r w:rsidR="00762616">
        <w:rPr>
          <w:noProof/>
        </w:rPr>
        <w:t>)</w:t>
      </w:r>
      <w:r w:rsidR="0041024B" w:rsidRPr="00FE03AD">
        <w:fldChar w:fldCharType="end"/>
      </w:r>
      <w:r w:rsidRPr="00FE03AD">
        <w:t>. A prospective trial (TPIAT-01, NCT05116072) is ongoing to evaluate whether TP-IAT facilitates access to adjuvant chemotherapy in pancreatic adenocarcinoma.</w:t>
      </w:r>
    </w:p>
    <w:p w14:paraId="419AB033" w14:textId="77777777" w:rsidR="00830A9B" w:rsidRPr="00FE03AD" w:rsidRDefault="00830A9B" w:rsidP="00FE03AD">
      <w:pPr>
        <w:spacing w:line="276" w:lineRule="auto"/>
      </w:pPr>
    </w:p>
    <w:p w14:paraId="157C247B" w14:textId="62770CAB" w:rsidR="003911DE" w:rsidRPr="00FE03AD" w:rsidRDefault="003911DE" w:rsidP="00FE03AD">
      <w:pPr>
        <w:spacing w:line="276" w:lineRule="auto"/>
      </w:pPr>
      <w:r w:rsidRPr="00FE03AD">
        <w:t>Autologous IAT is reimbursed in the United States and several European countries, and is increasingly performed in both adults and children, with particularly favorable outcomes in the pediatric setting</w:t>
      </w:r>
      <w:r w:rsidR="0041024B" w:rsidRPr="00FE03AD">
        <w:t xml:space="preserve"> </w:t>
      </w:r>
      <w:r w:rsidR="0041024B" w:rsidRPr="00FE03AD">
        <w:fldChar w:fldCharType="begin">
          <w:fldData xml:space="preserve">PEVuZE5vdGU+PENpdGU+PEF1dGhvcj5UZWxsZXo8L0F1dGhvcj48WWVhcj4yMDIzPC9ZZWFyPjxS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</w:fldData>
        </w:fldChar>
      </w:r>
      <w:r w:rsidR="0041024B" w:rsidRPr="00FE03AD">
        <w:instrText xml:space="preserve"> ADDIN EN.CITE </w:instrText>
      </w:r>
      <w:r w:rsidR="0041024B" w:rsidRPr="00FE03AD">
        <w:fldChar w:fldCharType="begin">
          <w:fldData xml:space="preserve">PEVuZE5vdGU+PENpdGU+PEF1dGhvcj5UZWxsZXo8L0F1dGhvcj48WWVhcj4yMDIzPC9ZZWFyPjxS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</w:fldData>
        </w:fldChar>
      </w:r>
      <w:r w:rsidR="0041024B" w:rsidRPr="00FE03AD">
        <w:instrText xml:space="preserve"> ADDIN EN.CITE.DATA </w:instrText>
      </w:r>
      <w:r w:rsidR="0041024B" w:rsidRPr="00FE03AD">
        <w:fldChar w:fldCharType="end"/>
      </w:r>
      <w:r w:rsidR="0041024B" w:rsidRPr="00FE03AD">
        <w:fldChar w:fldCharType="separate"/>
      </w:r>
      <w:r w:rsidR="00762616">
        <w:rPr>
          <w:noProof/>
        </w:rPr>
        <w:t>(</w:t>
      </w:r>
      <w:r w:rsidR="0041024B" w:rsidRPr="00FE03AD">
        <w:rPr>
          <w:noProof/>
        </w:rPr>
        <w:t>49, 50</w:t>
      </w:r>
      <w:r w:rsidR="00762616">
        <w:rPr>
          <w:noProof/>
        </w:rPr>
        <w:t>)</w:t>
      </w:r>
      <w:r w:rsidR="0041024B" w:rsidRPr="00FE03AD">
        <w:fldChar w:fldCharType="end"/>
      </w:r>
      <w:r w:rsidRPr="00FE03AD">
        <w:t>.</w:t>
      </w:r>
    </w:p>
    <w:p w14:paraId="22B73F04" w14:textId="77777777" w:rsidR="00B65BBF" w:rsidRPr="00FE03AD" w:rsidRDefault="00B65BBF" w:rsidP="00FE03AD">
      <w:pPr>
        <w:spacing w:line="276" w:lineRule="auto"/>
      </w:pPr>
    </w:p>
    <w:p w14:paraId="37FE8066" w14:textId="77777777" w:rsidR="00B65BBF" w:rsidRPr="00FE03AD" w:rsidRDefault="00B65BBF" w:rsidP="00FE03AD">
      <w:pPr>
        <w:spacing w:line="276" w:lineRule="auto"/>
        <w:rPr>
          <w:color w:val="C00000"/>
        </w:rPr>
      </w:pPr>
      <w:r w:rsidRPr="00FE03AD">
        <w:rPr>
          <w:color w:val="C00000"/>
        </w:rPr>
        <w:t>THE CONSORTIUM CONCEPT</w:t>
      </w:r>
    </w:p>
    <w:p w14:paraId="6174F249" w14:textId="77777777" w:rsidR="00C9444A" w:rsidRPr="00FE03AD" w:rsidRDefault="00C9444A" w:rsidP="00FE03AD">
      <w:pPr>
        <w:spacing w:line="276" w:lineRule="auto"/>
      </w:pPr>
    </w:p>
    <w:p w14:paraId="3990A1D8" w14:textId="24C12141" w:rsidR="00B65BBF" w:rsidRPr="00FE03AD" w:rsidRDefault="00B65BBF" w:rsidP="00FE03AD">
      <w:pPr>
        <w:spacing w:line="276" w:lineRule="auto"/>
      </w:pPr>
      <w:r w:rsidRPr="00FE03AD">
        <w:t>A major development in the field of islet transplantation has been the organization of individual centers into larger cooperative networks (Figure 1 and Table 3). Examples include the GRAGIL network in France and Switzerland, the Nordic Network for Clinical Islet Transplantation (NNCIT</w:t>
      </w:r>
      <w:r w:rsidR="00CF0908" w:rsidRPr="00FE03AD">
        <w:t>, https://nordicislets.medscinet.com/en.aspx</w:t>
      </w:r>
      <w:r w:rsidRPr="00FE03AD">
        <w:t>) in Scandinavia, and the Clinical Islet Transplant Consortium (CITC</w:t>
      </w:r>
      <w:r w:rsidR="00CF0908" w:rsidRPr="00FE03AD">
        <w:t>: https://www.citisletstudy.org/</w:t>
      </w:r>
      <w:r w:rsidRPr="00FE03AD">
        <w:t>), primarily based in North America. These collaborations address the fundamental challenge that maintaining a clinical islet program requires not only transplantation expertise but also highly specialized infrastructure for</w:t>
      </w:r>
      <w:r w:rsidR="00FE03AD" w:rsidRPr="00FE03AD">
        <w:t xml:space="preserve"> </w:t>
      </w:r>
      <w:r w:rsidRPr="00FE03AD">
        <w:t>islet isolation, cell processing, quality control, and compliance with current regulatory standards.</w:t>
      </w:r>
    </w:p>
    <w:p w14:paraId="3F36CE4F" w14:textId="77777777" w:rsidR="00015ED0" w:rsidRPr="00FE03AD" w:rsidRDefault="00015ED0" w:rsidP="00FE03AD">
      <w:pPr>
        <w:spacing w:line="276" w:lineRule="auto"/>
      </w:pPr>
    </w:p>
    <w:p w14:paraId="146A8558" w14:textId="36381AFA" w:rsidR="00015ED0" w:rsidRPr="00FE03AD" w:rsidRDefault="00015ED0" w:rsidP="00FE03AD">
      <w:pPr>
        <w:spacing w:line="276" w:lineRule="auto"/>
      </w:pPr>
      <w:r w:rsidRPr="00FE03AD">
        <w:rPr>
          <w:noProof/>
        </w:rPr>
        <w:drawing>
          <wp:inline distT="0" distB="0" distL="0" distR="0" wp14:anchorId="216FC3B6" wp14:editId="504CE7DA">
            <wp:extent cx="5943600" cy="2298700"/>
            <wp:effectExtent l="0" t="0" r="0" b="6350"/>
            <wp:docPr id="100638226" name="Picture 2" descr="A diagram of a patient's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38226" name="Picture 2" descr="A diagram of a patient's proces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943600" cy="2298700"/>
                    </a:xfrm>
                    <a:prstGeom prst="rect">
                      <a:avLst/>
                    </a:prstGeom>
                  </pic:spPr>
                </pic:pic>
              </a:graphicData>
            </a:graphic>
          </wp:inline>
        </w:drawing>
      </w:r>
    </w:p>
    <w:p w14:paraId="159739F5" w14:textId="7EAB4E75" w:rsidR="00615F03" w:rsidRPr="0053040D" w:rsidRDefault="00615F03" w:rsidP="00FE03AD">
      <w:pPr>
        <w:spacing w:line="276" w:lineRule="auto"/>
        <w:rPr>
          <w:b/>
        </w:rPr>
      </w:pPr>
      <w:r w:rsidRPr="0053040D">
        <w:rPr>
          <w:b/>
        </w:rPr>
        <w:t>Figure 1. Islet Transplant Consortium Models.</w:t>
      </w:r>
      <w:r w:rsidR="00F174F2" w:rsidRPr="0053040D">
        <w:rPr>
          <w:b/>
        </w:rPr>
        <w:t xml:space="preserve"> </w:t>
      </w:r>
      <w:r w:rsidRPr="0053040D">
        <w:rPr>
          <w:b/>
        </w:rPr>
        <w:t xml:space="preserve">A. In the “centralized” model, a regional Cell </w:t>
      </w:r>
      <w:r w:rsidRPr="0053040D">
        <w:rPr>
          <w:b/>
        </w:rPr>
        <w:lastRenderedPageBreak/>
        <w:t xml:space="preserve">Processing Facility receives </w:t>
      </w:r>
      <w:proofErr w:type="spellStart"/>
      <w:r w:rsidRPr="0053040D">
        <w:rPr>
          <w:b/>
        </w:rPr>
        <w:t>pancreata</w:t>
      </w:r>
      <w:proofErr w:type="spellEnd"/>
      <w:r w:rsidRPr="0053040D">
        <w:rPr>
          <w:b/>
        </w:rPr>
        <w:t xml:space="preserve"> from distant donor hospitals and returns the isolated islets to the same transplant center for infusion.</w:t>
      </w:r>
      <w:r w:rsidR="00F174F2" w:rsidRPr="0053040D">
        <w:rPr>
          <w:b/>
        </w:rPr>
        <w:t xml:space="preserve"> </w:t>
      </w:r>
      <w:r w:rsidRPr="0053040D">
        <w:rPr>
          <w:b/>
        </w:rPr>
        <w:t>B. In the “shared pool” model, the centralized facility distributes isolated islets to any transplant center in the consortium, prioritizing allocation based on patient urgency and graft quality, independent of the site where the donor pancreas was procured.</w:t>
      </w:r>
    </w:p>
    <w:p w14:paraId="55C84182" w14:textId="77777777" w:rsidR="00615F03" w:rsidRPr="0053040D" w:rsidRDefault="00615F03" w:rsidP="00FE03AD">
      <w:pPr>
        <w:spacing w:line="276" w:lineRule="auto"/>
        <w:rPr>
          <w:b/>
        </w:rPr>
      </w:pPr>
    </w:p>
    <w:p w14:paraId="7B61202D" w14:textId="4D161971" w:rsidR="00B65BBF" w:rsidRPr="00A151E3" w:rsidRDefault="00B65BBF" w:rsidP="00FE03AD">
      <w:pPr>
        <w:spacing w:line="276" w:lineRule="auto"/>
        <w:rPr>
          <w:bCs/>
        </w:rPr>
      </w:pPr>
      <w:r w:rsidRPr="00A151E3">
        <w:rPr>
          <w:bCs/>
        </w:rPr>
        <w:t xml:space="preserve">Initial reports from Europe (GRAGIL, NNCIT) and North America (CITC) have demonstrated the feasibility and effectiveness of this consortium-based approach, with improved clinical outcomes and reduced per-transplant costs </w:t>
      </w:r>
      <w:r w:rsidRPr="00A151E3">
        <w:rPr>
          <w:bCs/>
        </w:rPr>
        <w:fldChar w:fldCharType="begin">
          <w:fldData xml:space="preserve">PEVuZE5vdGU+PENpdGU+PEF1dGhvcj5CZW5oYW1vdTwvQXV0aG9yPjxZZWFyPjIwMDE8L1llYXI+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</w:fldData>
        </w:fldChar>
      </w:r>
      <w:r w:rsidR="00CF0908" w:rsidRPr="00A151E3">
        <w:rPr>
          <w:bCs/>
        </w:rPr>
        <w:instrText xml:space="preserve"> ADDIN EN.CITE </w:instrText>
      </w:r>
      <w:r w:rsidR="00CF0908" w:rsidRPr="00A151E3">
        <w:rPr>
          <w:bCs/>
        </w:rPr>
        <w:fldChar w:fldCharType="begin">
          <w:fldData xml:space="preserve">PEVuZE5vdGU+PENpdGU+PEF1dGhvcj5CZW5oYW1vdTwvQXV0aG9yPjxZZWFyPjIwMDE8L1llYXI+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</w:fldData>
        </w:fldChar>
      </w:r>
      <w:r w:rsidR="00CF0908" w:rsidRPr="00A151E3">
        <w:rPr>
          <w:bCs/>
        </w:rPr>
        <w:instrText xml:space="preserve"> ADDIN EN.CITE.DATA </w:instrText>
      </w:r>
      <w:r w:rsidR="00CF0908" w:rsidRPr="00A151E3">
        <w:rPr>
          <w:bCs/>
        </w:rPr>
      </w:r>
      <w:r w:rsidR="00CF0908" w:rsidRPr="00A151E3">
        <w:rPr>
          <w:bCs/>
        </w:rPr>
        <w:fldChar w:fldCharType="end"/>
      </w:r>
      <w:r w:rsidRPr="00A151E3">
        <w:rPr>
          <w:bCs/>
        </w:rPr>
      </w:r>
      <w:r w:rsidRPr="00A151E3">
        <w:rPr>
          <w:bCs/>
        </w:rPr>
        <w:fldChar w:fldCharType="separate"/>
      </w:r>
      <w:r w:rsidR="00762616">
        <w:rPr>
          <w:bCs/>
          <w:noProof/>
        </w:rPr>
        <w:t>(</w:t>
      </w:r>
      <w:r w:rsidR="00CF0908" w:rsidRPr="00A151E3">
        <w:rPr>
          <w:bCs/>
          <w:noProof/>
        </w:rPr>
        <w:t>51-53</w:t>
      </w:r>
      <w:r w:rsidR="00762616">
        <w:rPr>
          <w:bCs/>
          <w:noProof/>
        </w:rPr>
        <w:t>)</w:t>
      </w:r>
      <w:r w:rsidRPr="00A151E3">
        <w:rPr>
          <w:bCs/>
        </w:rPr>
        <w:fldChar w:fldCharType="end"/>
      </w:r>
      <w:r w:rsidRPr="00A151E3">
        <w:rPr>
          <w:bCs/>
        </w:rPr>
        <w:t>. More recently, the establishment of the European Pancreas and Islet Transplant Registry (EPITR) has reinforced the importance of collaborative structures for outcome reporting, regulatory oversight, and optimization of clinical practice across multiple nations</w:t>
      </w:r>
      <w:r w:rsidR="00CF0908" w:rsidRPr="00A151E3">
        <w:rPr>
          <w:bCs/>
        </w:rPr>
        <w:t xml:space="preserve"> </w:t>
      </w:r>
      <w:r w:rsidR="00CF0908" w:rsidRPr="00A151E3">
        <w:rPr>
          <w:bCs/>
        </w:rPr>
        <w:fldChar w:fldCharType="begin">
          <w:fldData xml:space="preserve">PEVuZE5vdGU+PENpdGU+PEF1dGhvcj5CZXJpc2h2aWxpPC9BdXRob3I+PFllYXI+MjAyNDwvWWVh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ExNTEzNTg0PC9jdXN0b20yPjxlbGVjdHJvbmljLXJlc291cmNlLW51bT4x
MC4zMzg5L3RpLjIwMjQuMTM0ODU8L2VsZWN0cm9uaWMtcmVzb3VyY2UtbnVtPjxyZW1vdGUtZGF0
YWJhc2UtcHJvdmlkZXI+TkxNPC9yZW1vdGUtZGF0YWJhc2UtcHJvdmlkZXI+PGxhbmd1YWdlPmVu
ZzwvbGFuZ3VhZ2U+PC9yZWNvcmQ+PC9DaXRlPjwvRW5kTm90ZT5=
</w:fldData>
        </w:fldChar>
      </w:r>
      <w:r w:rsidR="00CF0908" w:rsidRPr="00A151E3">
        <w:rPr>
          <w:bCs/>
        </w:rPr>
        <w:instrText xml:space="preserve"> ADDIN EN.CITE </w:instrText>
      </w:r>
      <w:r w:rsidR="00CF0908" w:rsidRPr="00A151E3">
        <w:rPr>
          <w:bCs/>
        </w:rPr>
        <w:fldChar w:fldCharType="begin">
          <w:fldData xml:space="preserve">PEVuZE5vdGU+PENpdGU+PEF1dGhvcj5CZXJpc2h2aWxpPC9BdXRob3I+PFllYXI+MjAyNDwvWWVh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ExNTEzNTg0PC9jdXN0b20yPjxlbGVjdHJvbmljLXJlc291cmNlLW51bT4x
MC4zMzg5L3RpLjIwMjQuMTM0ODU8L2VsZWN0cm9uaWMtcmVzb3VyY2UtbnVtPjxyZW1vdGUtZGF0
YWJhc2UtcHJvdmlkZXI+TkxNPC9yZW1vdGUtZGF0YWJhc2UtcHJvdmlkZXI+PGxhbmd1YWdlPmVu
ZzwvbGFuZ3VhZ2U+PC9yZWNvcmQ+PC9DaXRlPjwvRW5kTm90ZT5=
</w:fldData>
        </w:fldChar>
      </w:r>
      <w:r w:rsidR="00CF0908" w:rsidRPr="00A151E3">
        <w:rPr>
          <w:bCs/>
        </w:rPr>
        <w:instrText xml:space="preserve"> ADDIN EN.CITE.DATA </w:instrText>
      </w:r>
      <w:r w:rsidR="00CF0908" w:rsidRPr="00A151E3">
        <w:rPr>
          <w:bCs/>
        </w:rPr>
      </w:r>
      <w:r w:rsidR="00CF0908" w:rsidRPr="00A151E3">
        <w:rPr>
          <w:bCs/>
        </w:rPr>
        <w:fldChar w:fldCharType="end"/>
      </w:r>
      <w:r w:rsidR="00CF0908" w:rsidRPr="00A151E3">
        <w:rPr>
          <w:bCs/>
        </w:rPr>
      </w:r>
      <w:r w:rsidR="00CF0908" w:rsidRPr="00A151E3">
        <w:rPr>
          <w:bCs/>
        </w:rPr>
        <w:fldChar w:fldCharType="separate"/>
      </w:r>
      <w:r w:rsidR="00762616">
        <w:rPr>
          <w:bCs/>
          <w:noProof/>
        </w:rPr>
        <w:t>(</w:t>
      </w:r>
      <w:r w:rsidR="00CF0908" w:rsidRPr="00A151E3">
        <w:rPr>
          <w:bCs/>
          <w:noProof/>
        </w:rPr>
        <w:t>54</w:t>
      </w:r>
      <w:r w:rsidR="00762616">
        <w:rPr>
          <w:bCs/>
          <w:noProof/>
        </w:rPr>
        <w:t>)</w:t>
      </w:r>
      <w:r w:rsidR="00CF0908" w:rsidRPr="00A151E3">
        <w:rPr>
          <w:bCs/>
        </w:rPr>
        <w:fldChar w:fldCharType="end"/>
      </w:r>
      <w:r w:rsidRPr="00A151E3">
        <w:rPr>
          <w:bCs/>
        </w:rPr>
        <w:t>.</w:t>
      </w:r>
    </w:p>
    <w:p w14:paraId="09511126" w14:textId="796ED4FA" w:rsidR="00844947" w:rsidRPr="00FE03AD" w:rsidRDefault="00844947" w:rsidP="00FE03AD">
      <w:pPr>
        <w:spacing w:line="276" w:lineRule="auto"/>
        <w:rPr>
          <w:bCs/>
        </w:rPr>
      </w:pPr>
    </w:p>
    <w:tbl>
      <w:tblPr>
        <w:tblStyle w:val="TableGrid"/>
        <w:tblW w:w="10070" w:type="dxa"/>
        <w:tblLook w:val="04A0" w:firstRow="1" w:lastRow="0" w:firstColumn="1" w:lastColumn="0" w:noHBand="0" w:noVBand="1"/>
      </w:tblPr>
      <w:tblGrid>
        <w:gridCol w:w="2045"/>
        <w:gridCol w:w="1535"/>
        <w:gridCol w:w="1892"/>
        <w:gridCol w:w="2189"/>
        <w:gridCol w:w="2409"/>
      </w:tblGrid>
      <w:tr w:rsidR="00A151E3" w:rsidRPr="00FE03AD" w14:paraId="732E7A23" w14:textId="77777777" w:rsidTr="00A64BA2">
        <w:tc>
          <w:tcPr>
            <w:tcW w:w="0" w:type="auto"/>
            <w:gridSpan w:val="5"/>
            <w:shd w:val="clear" w:color="auto" w:fill="FFFF00"/>
          </w:tcPr>
          <w:p w14:paraId="1CF4B773" w14:textId="4C8B979E" w:rsidR="00A151E3" w:rsidRPr="00A64BA2" w:rsidRDefault="00A64BA2" w:rsidP="00FE03AD">
            <w:pPr>
              <w:spacing w:line="276" w:lineRule="auto"/>
              <w:rPr>
                <w:b/>
                <w:bCs/>
                <w:szCs w:val="20"/>
                <w:lang w:val="it-IT"/>
              </w:rPr>
            </w:pPr>
            <w:r w:rsidRPr="00A64BA2">
              <w:rPr>
                <w:b/>
                <w:bCs/>
                <w:szCs w:val="20"/>
                <w:lang w:val="it-IT"/>
              </w:rPr>
              <w:t>Table 3. Major Islet Transplant Consortia and Registries</w:t>
            </w:r>
          </w:p>
        </w:tc>
      </w:tr>
      <w:tr w:rsidR="00844947" w:rsidRPr="00FE03AD" w14:paraId="3FC09FA4" w14:textId="77777777" w:rsidTr="00A151E3">
        <w:tc>
          <w:tcPr>
            <w:tcW w:w="0" w:type="auto"/>
            <w:hideMark/>
          </w:tcPr>
          <w:p w14:paraId="0602F9CE" w14:textId="77777777" w:rsidR="00844947" w:rsidRPr="00A64BA2" w:rsidRDefault="00844947" w:rsidP="00FE03AD">
            <w:pPr>
              <w:spacing w:line="276" w:lineRule="auto"/>
              <w:rPr>
                <w:b/>
                <w:bCs/>
                <w:szCs w:val="20"/>
                <w:lang w:val="it-IT"/>
              </w:rPr>
            </w:pPr>
            <w:r w:rsidRPr="00A64BA2">
              <w:rPr>
                <w:b/>
                <w:bCs/>
                <w:szCs w:val="20"/>
                <w:lang w:val="it-IT"/>
              </w:rPr>
              <w:t>Consortium / Registry</w:t>
            </w:r>
          </w:p>
        </w:tc>
        <w:tc>
          <w:tcPr>
            <w:tcW w:w="0" w:type="auto"/>
            <w:hideMark/>
          </w:tcPr>
          <w:p w14:paraId="3B36073D" w14:textId="77777777" w:rsidR="00844947" w:rsidRPr="00A64BA2" w:rsidRDefault="00844947" w:rsidP="00FE03AD">
            <w:pPr>
              <w:spacing w:line="276" w:lineRule="auto"/>
              <w:rPr>
                <w:b/>
                <w:bCs/>
                <w:szCs w:val="20"/>
                <w:lang w:val="it-IT"/>
              </w:rPr>
            </w:pPr>
            <w:r w:rsidRPr="00A64BA2">
              <w:rPr>
                <w:b/>
                <w:bCs/>
                <w:szCs w:val="20"/>
                <w:lang w:val="it-IT"/>
              </w:rPr>
              <w:t>Geographic Area</w:t>
            </w:r>
          </w:p>
        </w:tc>
        <w:tc>
          <w:tcPr>
            <w:tcW w:w="0" w:type="auto"/>
            <w:hideMark/>
          </w:tcPr>
          <w:p w14:paraId="22C079DE" w14:textId="77777777" w:rsidR="00844947" w:rsidRPr="00A64BA2" w:rsidRDefault="00844947" w:rsidP="00FE03AD">
            <w:pPr>
              <w:spacing w:line="276" w:lineRule="auto"/>
              <w:rPr>
                <w:b/>
                <w:bCs/>
                <w:szCs w:val="20"/>
                <w:lang w:val="it-IT"/>
              </w:rPr>
            </w:pPr>
            <w:r w:rsidRPr="00A64BA2">
              <w:rPr>
                <w:b/>
                <w:bCs/>
                <w:szCs w:val="20"/>
                <w:lang w:val="it-IT"/>
              </w:rPr>
              <w:t>Organization Model</w:t>
            </w:r>
          </w:p>
        </w:tc>
        <w:tc>
          <w:tcPr>
            <w:tcW w:w="0" w:type="auto"/>
            <w:hideMark/>
          </w:tcPr>
          <w:p w14:paraId="4D0FF0CC" w14:textId="77777777" w:rsidR="00844947" w:rsidRPr="00A64BA2" w:rsidRDefault="00844947" w:rsidP="00FE03AD">
            <w:pPr>
              <w:spacing w:line="276" w:lineRule="auto"/>
              <w:rPr>
                <w:b/>
                <w:bCs/>
                <w:szCs w:val="20"/>
                <w:lang w:val="it-IT"/>
              </w:rPr>
            </w:pPr>
            <w:r w:rsidRPr="00A64BA2">
              <w:rPr>
                <w:b/>
                <w:bCs/>
                <w:szCs w:val="20"/>
                <w:lang w:val="it-IT"/>
              </w:rPr>
              <w:t>Key Features / Outcomes</w:t>
            </w:r>
          </w:p>
        </w:tc>
        <w:tc>
          <w:tcPr>
            <w:tcW w:w="0" w:type="auto"/>
            <w:hideMark/>
          </w:tcPr>
          <w:p w14:paraId="77958FF5" w14:textId="77777777" w:rsidR="00844947" w:rsidRPr="00A64BA2" w:rsidRDefault="00844947" w:rsidP="00FE03AD">
            <w:pPr>
              <w:spacing w:line="276" w:lineRule="auto"/>
              <w:rPr>
                <w:b/>
                <w:bCs/>
                <w:szCs w:val="20"/>
                <w:lang w:val="it-IT"/>
              </w:rPr>
            </w:pPr>
            <w:r w:rsidRPr="00A64BA2">
              <w:rPr>
                <w:b/>
                <w:bCs/>
                <w:szCs w:val="20"/>
                <w:lang w:val="it-IT"/>
              </w:rPr>
              <w:t>Regulatory / Structural Notes</w:t>
            </w:r>
          </w:p>
        </w:tc>
      </w:tr>
      <w:tr w:rsidR="00844947" w:rsidRPr="00FE03AD" w14:paraId="4E1FB137" w14:textId="77777777" w:rsidTr="00A151E3">
        <w:tc>
          <w:tcPr>
            <w:tcW w:w="0" w:type="auto"/>
            <w:hideMark/>
          </w:tcPr>
          <w:p w14:paraId="5BB9374F" w14:textId="77777777" w:rsidR="00844947" w:rsidRPr="00FE03AD" w:rsidRDefault="00844947" w:rsidP="00FE03AD">
            <w:pPr>
              <w:spacing w:line="276" w:lineRule="auto"/>
              <w:rPr>
                <w:szCs w:val="20"/>
                <w:lang w:val="it-IT"/>
              </w:rPr>
            </w:pPr>
            <w:r w:rsidRPr="00FE03AD">
              <w:rPr>
                <w:szCs w:val="20"/>
                <w:lang w:val="it-IT"/>
              </w:rPr>
              <w:t>GRAGIL Network</w:t>
            </w:r>
          </w:p>
        </w:tc>
        <w:tc>
          <w:tcPr>
            <w:tcW w:w="0" w:type="auto"/>
            <w:hideMark/>
          </w:tcPr>
          <w:p w14:paraId="6B8BBEA5" w14:textId="77777777" w:rsidR="00844947" w:rsidRPr="00FE03AD" w:rsidRDefault="00844947" w:rsidP="00FE03AD">
            <w:pPr>
              <w:spacing w:line="276" w:lineRule="auto"/>
              <w:rPr>
                <w:szCs w:val="20"/>
                <w:lang w:val="it-IT"/>
              </w:rPr>
            </w:pPr>
            <w:r w:rsidRPr="00FE03AD">
              <w:rPr>
                <w:szCs w:val="20"/>
                <w:lang w:val="it-IT"/>
              </w:rPr>
              <w:t>France, Switzerland</w:t>
            </w:r>
          </w:p>
        </w:tc>
        <w:tc>
          <w:tcPr>
            <w:tcW w:w="0" w:type="auto"/>
            <w:hideMark/>
          </w:tcPr>
          <w:p w14:paraId="6B1D9DD3" w14:textId="77777777" w:rsidR="00844947" w:rsidRPr="00FE03AD" w:rsidRDefault="00844947" w:rsidP="00FE03AD">
            <w:pPr>
              <w:spacing w:line="276" w:lineRule="auto"/>
              <w:rPr>
                <w:szCs w:val="20"/>
              </w:rPr>
            </w:pPr>
            <w:r w:rsidRPr="00FE03AD">
              <w:rPr>
                <w:szCs w:val="20"/>
              </w:rPr>
              <w:t>Centralized isolation facilities (Geneva) serving multiple clinical sites</w:t>
            </w:r>
          </w:p>
        </w:tc>
        <w:tc>
          <w:tcPr>
            <w:tcW w:w="0" w:type="auto"/>
            <w:hideMark/>
          </w:tcPr>
          <w:p w14:paraId="6A3C986B" w14:textId="77777777" w:rsidR="00844947" w:rsidRPr="00FE03AD" w:rsidRDefault="00844947" w:rsidP="00FE03AD">
            <w:pPr>
              <w:spacing w:line="276" w:lineRule="auto"/>
              <w:rPr>
                <w:szCs w:val="20"/>
                <w:lang w:val="it-IT"/>
              </w:rPr>
            </w:pPr>
            <w:r w:rsidRPr="00FE03AD">
              <w:rPr>
                <w:szCs w:val="20"/>
              </w:rPr>
              <w:t xml:space="preserve">Pioneering European network (since 2000s). Standardized protocols. Improved donor pancreas utilization. </w:t>
            </w:r>
            <w:r w:rsidRPr="00FE03AD">
              <w:rPr>
                <w:szCs w:val="20"/>
                <w:lang w:val="it-IT"/>
              </w:rPr>
              <w:t>&gt;400 islet infusions performed.</w:t>
            </w:r>
          </w:p>
        </w:tc>
        <w:tc>
          <w:tcPr>
            <w:tcW w:w="0" w:type="auto"/>
            <w:hideMark/>
          </w:tcPr>
          <w:p w14:paraId="31B028F3" w14:textId="77777777" w:rsidR="00844947" w:rsidRPr="00FE03AD" w:rsidRDefault="00844947" w:rsidP="00FE03AD">
            <w:pPr>
              <w:spacing w:line="276" w:lineRule="auto"/>
              <w:rPr>
                <w:szCs w:val="20"/>
              </w:rPr>
            </w:pPr>
            <w:r w:rsidRPr="00FE03AD">
              <w:rPr>
                <w:szCs w:val="20"/>
              </w:rPr>
              <w:t>Supported by national health systems; template for other EU networks.</w:t>
            </w:r>
          </w:p>
        </w:tc>
      </w:tr>
      <w:tr w:rsidR="00844947" w:rsidRPr="00FE03AD" w14:paraId="7C42DFB9" w14:textId="77777777" w:rsidTr="00A151E3">
        <w:tc>
          <w:tcPr>
            <w:tcW w:w="0" w:type="auto"/>
            <w:hideMark/>
          </w:tcPr>
          <w:p w14:paraId="30DE7B00" w14:textId="77777777" w:rsidR="00844947" w:rsidRPr="00FE03AD" w:rsidRDefault="00844947" w:rsidP="00FE03AD">
            <w:pPr>
              <w:spacing w:line="276" w:lineRule="auto"/>
              <w:rPr>
                <w:szCs w:val="20"/>
              </w:rPr>
            </w:pPr>
            <w:r w:rsidRPr="00FE03AD">
              <w:rPr>
                <w:szCs w:val="20"/>
              </w:rPr>
              <w:t>NNCIT (Nordic Network for Clinical Islet Transplantation)</w:t>
            </w:r>
          </w:p>
        </w:tc>
        <w:tc>
          <w:tcPr>
            <w:tcW w:w="0" w:type="auto"/>
            <w:hideMark/>
          </w:tcPr>
          <w:p w14:paraId="622177AE" w14:textId="77777777" w:rsidR="00844947" w:rsidRPr="00FE03AD" w:rsidRDefault="00844947" w:rsidP="00FE03AD">
            <w:pPr>
              <w:spacing w:line="276" w:lineRule="auto"/>
              <w:rPr>
                <w:szCs w:val="20"/>
                <w:lang w:val="it-IT"/>
              </w:rPr>
            </w:pPr>
            <w:r w:rsidRPr="00FE03AD">
              <w:rPr>
                <w:szCs w:val="20"/>
                <w:lang w:val="it-IT"/>
              </w:rPr>
              <w:t>Sweden, Norway, Denmark, Finland</w:t>
            </w:r>
          </w:p>
        </w:tc>
        <w:tc>
          <w:tcPr>
            <w:tcW w:w="0" w:type="auto"/>
            <w:hideMark/>
          </w:tcPr>
          <w:p w14:paraId="38F92F65" w14:textId="77777777" w:rsidR="00844947" w:rsidRPr="00FE03AD" w:rsidRDefault="00844947" w:rsidP="00FE03AD">
            <w:pPr>
              <w:spacing w:line="276" w:lineRule="auto"/>
              <w:rPr>
                <w:szCs w:val="20"/>
              </w:rPr>
            </w:pPr>
            <w:r w:rsidRPr="00FE03AD">
              <w:rPr>
                <w:szCs w:val="20"/>
              </w:rPr>
              <w:t>Shared GMP facilities (Uppsala, Oslo, Stockholm) distributing islets to regional transplant centers</w:t>
            </w:r>
          </w:p>
        </w:tc>
        <w:tc>
          <w:tcPr>
            <w:tcW w:w="0" w:type="auto"/>
            <w:hideMark/>
          </w:tcPr>
          <w:p w14:paraId="4A9BFFB8" w14:textId="77777777" w:rsidR="00844947" w:rsidRPr="00FE03AD" w:rsidRDefault="00844947" w:rsidP="00FE03AD">
            <w:pPr>
              <w:spacing w:line="276" w:lineRule="auto"/>
              <w:rPr>
                <w:szCs w:val="20"/>
              </w:rPr>
            </w:pPr>
            <w:r w:rsidRPr="00FE03AD">
              <w:rPr>
                <w:szCs w:val="20"/>
              </w:rPr>
              <w:t>Long tradition of pancreas/islet collaboration. Registry-based outcome monitoring. High reproducibility of isolation results.</w:t>
            </w:r>
          </w:p>
        </w:tc>
        <w:tc>
          <w:tcPr>
            <w:tcW w:w="0" w:type="auto"/>
            <w:hideMark/>
          </w:tcPr>
          <w:p w14:paraId="5DAE215D" w14:textId="77777777" w:rsidR="00844947" w:rsidRPr="00FE03AD" w:rsidRDefault="00844947" w:rsidP="00FE03AD">
            <w:pPr>
              <w:spacing w:line="276" w:lineRule="auto"/>
              <w:rPr>
                <w:szCs w:val="20"/>
              </w:rPr>
            </w:pPr>
            <w:r w:rsidRPr="00FE03AD">
              <w:rPr>
                <w:szCs w:val="20"/>
              </w:rPr>
              <w:t>Integrated within Nordic organ-sharing framework (</w:t>
            </w:r>
            <w:proofErr w:type="spellStart"/>
            <w:r w:rsidRPr="00FE03AD">
              <w:rPr>
                <w:szCs w:val="20"/>
              </w:rPr>
              <w:t>Scandiatransplant</w:t>
            </w:r>
            <w:proofErr w:type="spellEnd"/>
            <w:r w:rsidRPr="00FE03AD">
              <w:rPr>
                <w:szCs w:val="20"/>
              </w:rPr>
              <w:t>).</w:t>
            </w:r>
          </w:p>
        </w:tc>
      </w:tr>
      <w:tr w:rsidR="00844947" w:rsidRPr="00FE03AD" w14:paraId="57A598DA" w14:textId="77777777" w:rsidTr="00A151E3">
        <w:tc>
          <w:tcPr>
            <w:tcW w:w="0" w:type="auto"/>
            <w:hideMark/>
          </w:tcPr>
          <w:p w14:paraId="2C8DAE79" w14:textId="77777777" w:rsidR="00844947" w:rsidRPr="00FE03AD" w:rsidRDefault="00844947" w:rsidP="00FE03AD">
            <w:pPr>
              <w:spacing w:line="276" w:lineRule="auto"/>
              <w:rPr>
                <w:szCs w:val="20"/>
              </w:rPr>
            </w:pPr>
            <w:r w:rsidRPr="00FE03AD">
              <w:rPr>
                <w:szCs w:val="20"/>
              </w:rPr>
              <w:t>CITC (Clinical Islet Transplant Consortium)</w:t>
            </w:r>
          </w:p>
        </w:tc>
        <w:tc>
          <w:tcPr>
            <w:tcW w:w="0" w:type="auto"/>
            <w:hideMark/>
          </w:tcPr>
          <w:p w14:paraId="526B31F2" w14:textId="77777777" w:rsidR="00844947" w:rsidRPr="00FE03AD" w:rsidRDefault="00844947" w:rsidP="00FE03AD">
            <w:pPr>
              <w:spacing w:line="276" w:lineRule="auto"/>
              <w:rPr>
                <w:szCs w:val="20"/>
              </w:rPr>
            </w:pPr>
            <w:r w:rsidRPr="00FE03AD">
              <w:rPr>
                <w:szCs w:val="20"/>
              </w:rPr>
              <w:t>USA, Canada (mainly North America)</w:t>
            </w:r>
          </w:p>
        </w:tc>
        <w:tc>
          <w:tcPr>
            <w:tcW w:w="0" w:type="auto"/>
            <w:hideMark/>
          </w:tcPr>
          <w:p w14:paraId="7567F085" w14:textId="77777777" w:rsidR="00844947" w:rsidRPr="00FE03AD" w:rsidRDefault="00844947" w:rsidP="00FE03AD">
            <w:pPr>
              <w:spacing w:line="276" w:lineRule="auto"/>
              <w:rPr>
                <w:szCs w:val="20"/>
              </w:rPr>
            </w:pPr>
            <w:r w:rsidRPr="00FE03AD">
              <w:rPr>
                <w:szCs w:val="20"/>
              </w:rPr>
              <w:t>Multicenter academic consortium with centralized protocols and distributed isolation</w:t>
            </w:r>
          </w:p>
        </w:tc>
        <w:tc>
          <w:tcPr>
            <w:tcW w:w="0" w:type="auto"/>
            <w:hideMark/>
          </w:tcPr>
          <w:p w14:paraId="2F8315D4" w14:textId="77777777" w:rsidR="00844947" w:rsidRPr="00FE03AD" w:rsidRDefault="00844947" w:rsidP="00FE03AD">
            <w:pPr>
              <w:spacing w:line="276" w:lineRule="auto"/>
              <w:rPr>
                <w:szCs w:val="20"/>
                <w:lang w:val="it-IT"/>
              </w:rPr>
            </w:pPr>
            <w:r w:rsidRPr="00FE03AD">
              <w:rPr>
                <w:szCs w:val="20"/>
              </w:rPr>
              <w:t xml:space="preserve">Conducted pivotal phase 3 trials (CIT-06, CIT-07). Defined international efficacy/safety endpoints. </w:t>
            </w:r>
            <w:r w:rsidRPr="00FE03AD">
              <w:rPr>
                <w:szCs w:val="20"/>
                <w:lang w:val="it-IT"/>
              </w:rPr>
              <w:t>FDA data package for Lantidra.</w:t>
            </w:r>
          </w:p>
        </w:tc>
        <w:tc>
          <w:tcPr>
            <w:tcW w:w="0" w:type="auto"/>
            <w:hideMark/>
          </w:tcPr>
          <w:p w14:paraId="52E93510" w14:textId="77777777" w:rsidR="00844947" w:rsidRPr="00FE03AD" w:rsidRDefault="00844947" w:rsidP="00FE03AD">
            <w:pPr>
              <w:spacing w:line="276" w:lineRule="auto"/>
              <w:rPr>
                <w:szCs w:val="20"/>
                <w:lang w:val="it-IT"/>
              </w:rPr>
            </w:pPr>
            <w:r w:rsidRPr="00FE03AD">
              <w:rPr>
                <w:szCs w:val="20"/>
              </w:rPr>
              <w:t xml:space="preserve">NIH/NIDDK funded. Strong regulatory framework. </w:t>
            </w:r>
            <w:r w:rsidRPr="00FE03AD">
              <w:rPr>
                <w:szCs w:val="20"/>
                <w:lang w:val="it-IT"/>
              </w:rPr>
              <w:t>Led to FDA approval (2023).</w:t>
            </w:r>
          </w:p>
        </w:tc>
      </w:tr>
      <w:tr w:rsidR="00844947" w:rsidRPr="00FE03AD" w14:paraId="6975BA71" w14:textId="77777777" w:rsidTr="00A151E3">
        <w:tc>
          <w:tcPr>
            <w:tcW w:w="0" w:type="auto"/>
            <w:hideMark/>
          </w:tcPr>
          <w:p w14:paraId="06E5CE92" w14:textId="77777777" w:rsidR="00844947" w:rsidRPr="00FE03AD" w:rsidRDefault="00844947" w:rsidP="00FE03AD">
            <w:pPr>
              <w:spacing w:line="276" w:lineRule="auto"/>
              <w:rPr>
                <w:szCs w:val="20"/>
              </w:rPr>
            </w:pPr>
            <w:r w:rsidRPr="00FE03AD">
              <w:rPr>
                <w:szCs w:val="20"/>
              </w:rPr>
              <w:t xml:space="preserve">EPITR (European Pancreas and Islet Transplant </w:t>
            </w:r>
            <w:r w:rsidRPr="00FE03AD">
              <w:rPr>
                <w:szCs w:val="20"/>
              </w:rPr>
              <w:lastRenderedPageBreak/>
              <w:t>Registry)</w:t>
            </w:r>
          </w:p>
        </w:tc>
        <w:tc>
          <w:tcPr>
            <w:tcW w:w="0" w:type="auto"/>
            <w:hideMark/>
          </w:tcPr>
          <w:p w14:paraId="393275AE" w14:textId="77777777" w:rsidR="00844947" w:rsidRPr="00FE03AD" w:rsidRDefault="00844947" w:rsidP="00FE03AD">
            <w:pPr>
              <w:spacing w:line="276" w:lineRule="auto"/>
              <w:rPr>
                <w:szCs w:val="20"/>
                <w:lang w:val="it-IT"/>
              </w:rPr>
            </w:pPr>
            <w:r w:rsidRPr="00FE03AD">
              <w:rPr>
                <w:szCs w:val="20"/>
                <w:lang w:val="it-IT"/>
              </w:rPr>
              <w:lastRenderedPageBreak/>
              <w:t>Pan-European</w:t>
            </w:r>
          </w:p>
        </w:tc>
        <w:tc>
          <w:tcPr>
            <w:tcW w:w="0" w:type="auto"/>
            <w:hideMark/>
          </w:tcPr>
          <w:p w14:paraId="5FD9685B" w14:textId="77777777" w:rsidR="00844947" w:rsidRPr="00FE03AD" w:rsidRDefault="00844947" w:rsidP="00FE03AD">
            <w:pPr>
              <w:spacing w:line="276" w:lineRule="auto"/>
              <w:rPr>
                <w:szCs w:val="20"/>
              </w:rPr>
            </w:pPr>
            <w:r w:rsidRPr="00FE03AD">
              <w:rPr>
                <w:szCs w:val="20"/>
              </w:rPr>
              <w:t xml:space="preserve">Registry, coordinated by ESOT/EPITA, </w:t>
            </w:r>
            <w:r w:rsidRPr="00FE03AD">
              <w:rPr>
                <w:szCs w:val="20"/>
              </w:rPr>
              <w:lastRenderedPageBreak/>
              <w:t>with integration of multiple national centers</w:t>
            </w:r>
          </w:p>
        </w:tc>
        <w:tc>
          <w:tcPr>
            <w:tcW w:w="0" w:type="auto"/>
            <w:hideMark/>
          </w:tcPr>
          <w:p w14:paraId="32854439" w14:textId="77777777" w:rsidR="00844947" w:rsidRPr="00FE03AD" w:rsidRDefault="00844947" w:rsidP="00FE03AD">
            <w:pPr>
              <w:spacing w:line="276" w:lineRule="auto"/>
              <w:rPr>
                <w:szCs w:val="20"/>
                <w:lang w:val="it-IT"/>
              </w:rPr>
            </w:pPr>
            <w:r w:rsidRPr="00FE03AD">
              <w:rPr>
                <w:szCs w:val="20"/>
              </w:rPr>
              <w:lastRenderedPageBreak/>
              <w:t>Established 2023. Provides comprehensive EU-</w:t>
            </w:r>
            <w:r w:rsidRPr="00FE03AD">
              <w:rPr>
                <w:szCs w:val="20"/>
              </w:rPr>
              <w:lastRenderedPageBreak/>
              <w:t xml:space="preserve">wide data collection. </w:t>
            </w:r>
            <w:r w:rsidRPr="00FE03AD">
              <w:rPr>
                <w:szCs w:val="20"/>
                <w:lang w:val="it-IT"/>
              </w:rPr>
              <w:t>Key for benchmarking and regulatory alignment.</w:t>
            </w:r>
          </w:p>
        </w:tc>
        <w:tc>
          <w:tcPr>
            <w:tcW w:w="0" w:type="auto"/>
            <w:hideMark/>
          </w:tcPr>
          <w:p w14:paraId="3D971E64" w14:textId="77777777" w:rsidR="00844947" w:rsidRPr="00FE03AD" w:rsidRDefault="00844947" w:rsidP="00FE03AD">
            <w:pPr>
              <w:spacing w:line="276" w:lineRule="auto"/>
              <w:rPr>
                <w:szCs w:val="20"/>
                <w:lang w:val="it-IT"/>
              </w:rPr>
            </w:pPr>
            <w:r w:rsidRPr="00FE03AD">
              <w:rPr>
                <w:szCs w:val="20"/>
              </w:rPr>
              <w:lastRenderedPageBreak/>
              <w:t xml:space="preserve">Designed to comply with new EU legislation (SOHO). </w:t>
            </w:r>
            <w:r w:rsidRPr="00FE03AD">
              <w:rPr>
                <w:szCs w:val="20"/>
                <w:lang w:val="it-IT"/>
              </w:rPr>
              <w:lastRenderedPageBreak/>
              <w:t>Complements CITR.</w:t>
            </w:r>
          </w:p>
        </w:tc>
      </w:tr>
      <w:tr w:rsidR="00844947" w:rsidRPr="00FE03AD" w14:paraId="18AF14E5" w14:textId="77777777" w:rsidTr="00A151E3">
        <w:tc>
          <w:tcPr>
            <w:tcW w:w="0" w:type="auto"/>
            <w:hideMark/>
          </w:tcPr>
          <w:p w14:paraId="647E7244" w14:textId="77777777" w:rsidR="00844947" w:rsidRPr="00FE03AD" w:rsidRDefault="00844947" w:rsidP="00FE03AD">
            <w:pPr>
              <w:spacing w:line="276" w:lineRule="auto"/>
              <w:rPr>
                <w:szCs w:val="20"/>
              </w:rPr>
            </w:pPr>
            <w:r w:rsidRPr="00FE03AD">
              <w:rPr>
                <w:szCs w:val="20"/>
              </w:rPr>
              <w:t>NHS-BT (UK National Health Service Blood &amp; Transplant)</w:t>
            </w:r>
          </w:p>
        </w:tc>
        <w:tc>
          <w:tcPr>
            <w:tcW w:w="0" w:type="auto"/>
            <w:hideMark/>
          </w:tcPr>
          <w:p w14:paraId="61F28626" w14:textId="77777777" w:rsidR="00844947" w:rsidRPr="00FE03AD" w:rsidRDefault="00844947" w:rsidP="00FE03AD">
            <w:pPr>
              <w:spacing w:line="276" w:lineRule="auto"/>
              <w:rPr>
                <w:szCs w:val="20"/>
                <w:lang w:val="it-IT"/>
              </w:rPr>
            </w:pPr>
            <w:r w:rsidRPr="00FE03AD">
              <w:rPr>
                <w:szCs w:val="20"/>
                <w:lang w:val="it-IT"/>
              </w:rPr>
              <w:t>United Kingdom</w:t>
            </w:r>
          </w:p>
        </w:tc>
        <w:tc>
          <w:tcPr>
            <w:tcW w:w="0" w:type="auto"/>
            <w:hideMark/>
          </w:tcPr>
          <w:p w14:paraId="30114BC7" w14:textId="77777777" w:rsidR="00844947" w:rsidRPr="00FE03AD" w:rsidRDefault="00844947" w:rsidP="00FE03AD">
            <w:pPr>
              <w:spacing w:line="276" w:lineRule="auto"/>
              <w:rPr>
                <w:szCs w:val="20"/>
              </w:rPr>
            </w:pPr>
            <w:r w:rsidRPr="00FE03AD">
              <w:rPr>
                <w:szCs w:val="20"/>
              </w:rPr>
              <w:t>National centralized program with 3 isolation facilities and multiple infusion centers</w:t>
            </w:r>
          </w:p>
        </w:tc>
        <w:tc>
          <w:tcPr>
            <w:tcW w:w="0" w:type="auto"/>
            <w:hideMark/>
          </w:tcPr>
          <w:p w14:paraId="2294E152" w14:textId="77777777" w:rsidR="00844947" w:rsidRPr="00FE03AD" w:rsidRDefault="00844947" w:rsidP="00FE03AD">
            <w:pPr>
              <w:spacing w:line="276" w:lineRule="auto"/>
              <w:rPr>
                <w:szCs w:val="20"/>
                <w:lang w:val="it-IT"/>
              </w:rPr>
            </w:pPr>
            <w:r w:rsidRPr="00FE03AD">
              <w:rPr>
                <w:szCs w:val="20"/>
              </w:rPr>
              <w:t xml:space="preserve">National funding since 2008. Clear inclusion criteria, robust audit data. </w:t>
            </w:r>
            <w:r w:rsidRPr="00FE03AD">
              <w:rPr>
                <w:szCs w:val="20"/>
                <w:lang w:val="it-IT"/>
              </w:rPr>
              <w:t>Several hundred patients transplanted.</w:t>
            </w:r>
          </w:p>
        </w:tc>
        <w:tc>
          <w:tcPr>
            <w:tcW w:w="0" w:type="auto"/>
            <w:hideMark/>
          </w:tcPr>
          <w:p w14:paraId="4494B9F7" w14:textId="77777777" w:rsidR="00844947" w:rsidRPr="00FE03AD" w:rsidRDefault="00844947" w:rsidP="00FE03AD">
            <w:pPr>
              <w:spacing w:line="276" w:lineRule="auto"/>
              <w:rPr>
                <w:szCs w:val="20"/>
              </w:rPr>
            </w:pPr>
            <w:r w:rsidRPr="00FE03AD">
              <w:rPr>
                <w:szCs w:val="20"/>
              </w:rPr>
              <w:t>NHS approval as reimbursed therapy since 2008; NICE guidelines supportive.</w:t>
            </w:r>
          </w:p>
        </w:tc>
      </w:tr>
      <w:tr w:rsidR="00844947" w:rsidRPr="00FE03AD" w14:paraId="395FBD4B" w14:textId="77777777" w:rsidTr="00A151E3">
        <w:tc>
          <w:tcPr>
            <w:tcW w:w="0" w:type="auto"/>
            <w:hideMark/>
          </w:tcPr>
          <w:p w14:paraId="0FC158B4" w14:textId="77777777" w:rsidR="00844947" w:rsidRPr="00FE03AD" w:rsidRDefault="00844947" w:rsidP="00FE03AD">
            <w:pPr>
              <w:spacing w:line="276" w:lineRule="auto"/>
              <w:rPr>
                <w:szCs w:val="20"/>
              </w:rPr>
            </w:pPr>
            <w:r w:rsidRPr="00FE03AD">
              <w:rPr>
                <w:szCs w:val="20"/>
              </w:rPr>
              <w:t>ANZIPTR (Australia and New Zealand Islet and Pancreas Transplant Registry)</w:t>
            </w:r>
          </w:p>
        </w:tc>
        <w:tc>
          <w:tcPr>
            <w:tcW w:w="0" w:type="auto"/>
            <w:hideMark/>
          </w:tcPr>
          <w:p w14:paraId="0774BE1F" w14:textId="77777777" w:rsidR="00844947" w:rsidRPr="00FE03AD" w:rsidRDefault="00844947" w:rsidP="00FE03AD">
            <w:pPr>
              <w:spacing w:line="276" w:lineRule="auto"/>
              <w:rPr>
                <w:szCs w:val="20"/>
                <w:lang w:val="it-IT"/>
              </w:rPr>
            </w:pPr>
            <w:r w:rsidRPr="00FE03AD">
              <w:rPr>
                <w:szCs w:val="20"/>
                <w:lang w:val="it-IT"/>
              </w:rPr>
              <w:t>Australia, New Zealand</w:t>
            </w:r>
          </w:p>
        </w:tc>
        <w:tc>
          <w:tcPr>
            <w:tcW w:w="0" w:type="auto"/>
            <w:hideMark/>
          </w:tcPr>
          <w:p w14:paraId="24AE5EBD" w14:textId="77777777" w:rsidR="00844947" w:rsidRPr="00FE03AD" w:rsidRDefault="00844947" w:rsidP="00FE03AD">
            <w:pPr>
              <w:spacing w:line="276" w:lineRule="auto"/>
              <w:rPr>
                <w:szCs w:val="20"/>
              </w:rPr>
            </w:pPr>
            <w:r w:rsidRPr="00FE03AD">
              <w:rPr>
                <w:szCs w:val="20"/>
              </w:rPr>
              <w:t>National registry with reporting from Melbourne, Sydney, Brisbane, Auckland</w:t>
            </w:r>
          </w:p>
        </w:tc>
        <w:tc>
          <w:tcPr>
            <w:tcW w:w="0" w:type="auto"/>
            <w:hideMark/>
          </w:tcPr>
          <w:p w14:paraId="50754A55" w14:textId="77777777" w:rsidR="00844947" w:rsidRPr="00FE03AD" w:rsidRDefault="00844947" w:rsidP="00FE03AD">
            <w:pPr>
              <w:spacing w:line="276" w:lineRule="auto"/>
              <w:rPr>
                <w:szCs w:val="20"/>
              </w:rPr>
            </w:pPr>
            <w:r w:rsidRPr="00FE03AD">
              <w:rPr>
                <w:szCs w:val="20"/>
              </w:rPr>
              <w:t>Provides national data on pancreas and islet transplantation. Smaller volume but high-quality reporting.</w:t>
            </w:r>
          </w:p>
        </w:tc>
        <w:tc>
          <w:tcPr>
            <w:tcW w:w="0" w:type="auto"/>
            <w:hideMark/>
          </w:tcPr>
          <w:p w14:paraId="3EB17845" w14:textId="77777777" w:rsidR="00844947" w:rsidRPr="00FE03AD" w:rsidRDefault="00844947" w:rsidP="00FE03AD">
            <w:pPr>
              <w:spacing w:line="276" w:lineRule="auto"/>
              <w:rPr>
                <w:szCs w:val="20"/>
              </w:rPr>
            </w:pPr>
            <w:r w:rsidRPr="00FE03AD">
              <w:rPr>
                <w:szCs w:val="20"/>
              </w:rPr>
              <w:t>Supports health service planning; open access data reporting.</w:t>
            </w:r>
          </w:p>
        </w:tc>
      </w:tr>
      <w:tr w:rsidR="00844947" w:rsidRPr="00FE03AD" w14:paraId="5461CEF6" w14:textId="77777777" w:rsidTr="00A151E3">
        <w:tc>
          <w:tcPr>
            <w:tcW w:w="0" w:type="auto"/>
            <w:hideMark/>
          </w:tcPr>
          <w:p w14:paraId="28EDB200" w14:textId="77777777" w:rsidR="00844947" w:rsidRPr="00FE03AD" w:rsidRDefault="00844947" w:rsidP="00FE03AD">
            <w:pPr>
              <w:spacing w:line="276" w:lineRule="auto"/>
              <w:rPr>
                <w:szCs w:val="20"/>
              </w:rPr>
            </w:pPr>
            <w:r w:rsidRPr="00FE03AD">
              <w:rPr>
                <w:szCs w:val="20"/>
              </w:rPr>
              <w:t>CITR (Collaborative Islet Transplant Registry)</w:t>
            </w:r>
          </w:p>
        </w:tc>
        <w:tc>
          <w:tcPr>
            <w:tcW w:w="0" w:type="auto"/>
            <w:hideMark/>
          </w:tcPr>
          <w:p w14:paraId="41D275FA" w14:textId="77777777" w:rsidR="00844947" w:rsidRPr="00FE03AD" w:rsidRDefault="00844947" w:rsidP="00FE03AD">
            <w:pPr>
              <w:spacing w:line="276" w:lineRule="auto"/>
              <w:rPr>
                <w:szCs w:val="20"/>
                <w:lang w:val="it-IT"/>
              </w:rPr>
            </w:pPr>
            <w:r w:rsidRPr="00FE03AD">
              <w:rPr>
                <w:szCs w:val="20"/>
                <w:lang w:val="it-IT"/>
              </w:rPr>
              <w:t>International (NA, EU, AUS centers)</w:t>
            </w:r>
          </w:p>
        </w:tc>
        <w:tc>
          <w:tcPr>
            <w:tcW w:w="0" w:type="auto"/>
            <w:hideMark/>
          </w:tcPr>
          <w:p w14:paraId="4204D8B4" w14:textId="77777777" w:rsidR="00844947" w:rsidRPr="00FE03AD" w:rsidRDefault="00844947" w:rsidP="00FE03AD">
            <w:pPr>
              <w:spacing w:line="276" w:lineRule="auto"/>
              <w:rPr>
                <w:szCs w:val="20"/>
              </w:rPr>
            </w:pPr>
            <w:r w:rsidRPr="00FE03AD">
              <w:rPr>
                <w:szCs w:val="20"/>
              </w:rPr>
              <w:t>Registry established by NIDDK (2001); consolidates data from multiple centers worldwide</w:t>
            </w:r>
          </w:p>
        </w:tc>
        <w:tc>
          <w:tcPr>
            <w:tcW w:w="0" w:type="auto"/>
            <w:hideMark/>
          </w:tcPr>
          <w:p w14:paraId="4EFA45E9" w14:textId="77777777" w:rsidR="00844947" w:rsidRPr="00FE03AD" w:rsidRDefault="00844947" w:rsidP="00FE03AD">
            <w:pPr>
              <w:spacing w:line="276" w:lineRule="auto"/>
              <w:rPr>
                <w:szCs w:val="20"/>
              </w:rPr>
            </w:pPr>
            <w:r w:rsidRPr="00FE03AD">
              <w:rPr>
                <w:szCs w:val="20"/>
              </w:rPr>
              <w:t>&gt;1,400 allogeneic and &gt;1,200 autologous recipients reported. Key source for outcomes, adverse events, long-term follow-up.</w:t>
            </w:r>
          </w:p>
        </w:tc>
        <w:tc>
          <w:tcPr>
            <w:tcW w:w="0" w:type="auto"/>
            <w:hideMark/>
          </w:tcPr>
          <w:p w14:paraId="7258D149" w14:textId="77777777" w:rsidR="00844947" w:rsidRPr="00FE03AD" w:rsidRDefault="00844947" w:rsidP="00FE03AD">
            <w:pPr>
              <w:spacing w:line="276" w:lineRule="auto"/>
              <w:rPr>
                <w:szCs w:val="20"/>
                <w:lang w:val="it-IT"/>
              </w:rPr>
            </w:pPr>
            <w:r w:rsidRPr="00FE03AD">
              <w:rPr>
                <w:szCs w:val="20"/>
                <w:lang w:val="it-IT"/>
              </w:rPr>
              <w:t>Open access; annual reports.</w:t>
            </w:r>
          </w:p>
        </w:tc>
      </w:tr>
    </w:tbl>
    <w:p w14:paraId="474D8D81" w14:textId="77777777" w:rsidR="00844947" w:rsidRPr="00FE03AD" w:rsidRDefault="00844947" w:rsidP="00FE03AD">
      <w:pPr>
        <w:spacing w:line="276" w:lineRule="auto"/>
      </w:pPr>
    </w:p>
    <w:p w14:paraId="5C0F091C" w14:textId="5F3CFCF6" w:rsidR="00D144D6" w:rsidRPr="00FE03AD" w:rsidRDefault="00D144D6" w:rsidP="00FE03AD">
      <w:pPr>
        <w:spacing w:line="276" w:lineRule="auto"/>
      </w:pPr>
      <w:r w:rsidRPr="00FE03AD">
        <w:t xml:space="preserve">Establishing and sustaining such facilities demands significant financial resources, highly trained personnel, and continuous refinement of protocols. The learning curve in islet isolation and immunosuppression management is steep, and the cumulative experience of the processing team is directly correlated with clinical success </w:t>
      </w:r>
      <w:r w:rsidRPr="00FE03AD">
        <w:fldChar w:fldCharType="begin">
          <w:fldData xml:space="preserve">PEVuZE5vdGU+PENpdGU+PEF1dGhvcj5TaGFwaXJvPC9BdXRob3I+PFllYXI+MjAwNjwvWWVhcj48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=
</w:fldData>
        </w:fldChar>
      </w:r>
      <w:r w:rsidRPr="00FE03AD">
        <w:instrText xml:space="preserve"> ADDIN EN.CITE </w:instrText>
      </w:r>
      <w:r w:rsidRPr="00FE03AD">
        <w:fldChar w:fldCharType="begin">
          <w:fldData xml:space="preserve">PEVuZE5vdGU+PENpdGU+PEF1dGhvcj5TaGFwaXJvPC9BdXRob3I+PFllYXI+MjAwNjwvWWVhcj48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=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31</w:t>
      </w:r>
      <w:r w:rsidR="00762616">
        <w:rPr>
          <w:noProof/>
        </w:rPr>
        <w:t>)</w:t>
      </w:r>
      <w:r w:rsidRPr="00FE03AD">
        <w:fldChar w:fldCharType="end"/>
      </w:r>
      <w:r w:rsidRPr="00FE03AD">
        <w:t>. To overcome these barriers, regional cell processing centers integrated with multiple clinical transplant units have emerged as a cost-effective and sustainable strategy.</w:t>
      </w:r>
    </w:p>
    <w:p w14:paraId="47DD70C8" w14:textId="77777777" w:rsidR="00D144D6" w:rsidRPr="00FE03AD" w:rsidRDefault="00D144D6" w:rsidP="00FE03AD">
      <w:pPr>
        <w:spacing w:line="276" w:lineRule="auto"/>
      </w:pPr>
    </w:p>
    <w:p w14:paraId="153C7AEE" w14:textId="77777777" w:rsidR="00D144D6" w:rsidRPr="00FE03AD" w:rsidRDefault="00D144D6" w:rsidP="00FE03AD">
      <w:pPr>
        <w:spacing w:line="276" w:lineRule="auto"/>
        <w:rPr>
          <w:lang w:val="it-IT"/>
        </w:rPr>
      </w:pPr>
      <w:r w:rsidRPr="00FE03AD">
        <w:t xml:space="preserve">Within these consortia, one or more centralized facilities receive </w:t>
      </w:r>
      <w:proofErr w:type="spellStart"/>
      <w:r w:rsidRPr="00FE03AD">
        <w:t>pancreata</w:t>
      </w:r>
      <w:proofErr w:type="spellEnd"/>
      <w:r w:rsidRPr="00FE03AD">
        <w:t xml:space="preserve"> from donor hospitals, perform the islet isolation, and distribute the final islet products to participating transplant centers. </w:t>
      </w:r>
      <w:r w:rsidRPr="00FE03AD">
        <w:rPr>
          <w:lang w:val="it-IT"/>
        </w:rPr>
        <w:t>This model improves cost-efficiency and standardization by:</w:t>
      </w:r>
    </w:p>
    <w:p w14:paraId="0997FEE9" w14:textId="77777777" w:rsidR="00A2747A" w:rsidRDefault="00A2747A" w:rsidP="00FE03AD">
      <w:pPr>
        <w:spacing w:line="276" w:lineRule="auto"/>
      </w:pPr>
    </w:p>
    <w:p w14:paraId="4C44C0DF" w14:textId="2DF0CA92" w:rsidR="00D144D6" w:rsidRPr="00A2747A" w:rsidRDefault="00D144D6" w:rsidP="00A2747A">
      <w:pPr>
        <w:pStyle w:val="ListParagraph"/>
        <w:numPr>
          <w:ilvl w:val="0"/>
          <w:numId w:val="35"/>
        </w:numPr>
        <w:spacing w:before="0" w:line="276" w:lineRule="auto"/>
        <w:ind w:left="0" w:right="0" w:firstLine="0"/>
        <w:rPr>
          <w:rFonts w:ascii="Arial" w:hAnsi="Arial" w:cs="Arial"/>
        </w:rPr>
      </w:pPr>
      <w:r w:rsidRPr="00A2747A">
        <w:rPr>
          <w:rFonts w:ascii="Arial" w:hAnsi="Arial" w:cs="Arial"/>
        </w:rPr>
        <w:t>Concentrating expertise in a limited number of laboratories.</w:t>
      </w:r>
    </w:p>
    <w:p w14:paraId="04A7FEA3" w14:textId="77777777" w:rsidR="00D144D6" w:rsidRPr="00A2747A" w:rsidRDefault="00D144D6" w:rsidP="00A2747A">
      <w:pPr>
        <w:pStyle w:val="ListParagraph"/>
        <w:numPr>
          <w:ilvl w:val="0"/>
          <w:numId w:val="35"/>
        </w:numPr>
        <w:spacing w:before="0" w:line="276" w:lineRule="auto"/>
        <w:ind w:left="0" w:right="0" w:firstLine="0"/>
        <w:rPr>
          <w:rFonts w:ascii="Arial" w:hAnsi="Arial" w:cs="Arial"/>
        </w:rPr>
      </w:pPr>
      <w:r w:rsidRPr="00A2747A">
        <w:rPr>
          <w:rFonts w:ascii="Arial" w:hAnsi="Arial" w:cs="Arial"/>
        </w:rPr>
        <w:t>Increasing donor pancreas utilization rates.</w:t>
      </w:r>
    </w:p>
    <w:p w14:paraId="3BE05B9A" w14:textId="77777777" w:rsidR="00D144D6" w:rsidRPr="00A2747A" w:rsidRDefault="00D144D6" w:rsidP="00A2747A">
      <w:pPr>
        <w:pStyle w:val="ListParagraph"/>
        <w:numPr>
          <w:ilvl w:val="0"/>
          <w:numId w:val="35"/>
        </w:numPr>
        <w:spacing w:before="0" w:line="276" w:lineRule="auto"/>
        <w:ind w:left="0" w:right="0" w:firstLine="0"/>
        <w:rPr>
          <w:rFonts w:ascii="Arial" w:hAnsi="Arial" w:cs="Arial"/>
        </w:rPr>
      </w:pPr>
      <w:r w:rsidRPr="00A2747A">
        <w:rPr>
          <w:rFonts w:ascii="Arial" w:hAnsi="Arial" w:cs="Arial"/>
        </w:rPr>
        <w:t>Enhancing reproducibility of adequate islet yields.</w:t>
      </w:r>
    </w:p>
    <w:p w14:paraId="2926F91D" w14:textId="77777777" w:rsidR="00D144D6" w:rsidRPr="00A2747A" w:rsidRDefault="00D144D6" w:rsidP="00A2747A">
      <w:pPr>
        <w:pStyle w:val="ListParagraph"/>
        <w:numPr>
          <w:ilvl w:val="0"/>
          <w:numId w:val="35"/>
        </w:numPr>
        <w:spacing w:before="0" w:line="276" w:lineRule="auto"/>
        <w:ind w:left="0" w:right="0" w:firstLine="0"/>
        <w:rPr>
          <w:rFonts w:ascii="Arial" w:hAnsi="Arial" w:cs="Arial"/>
        </w:rPr>
      </w:pPr>
      <w:r w:rsidRPr="00A2747A">
        <w:rPr>
          <w:rFonts w:ascii="Arial" w:hAnsi="Arial" w:cs="Arial"/>
        </w:rPr>
        <w:t>Reducing variability in product quality across centers.</w:t>
      </w:r>
    </w:p>
    <w:p w14:paraId="572FA307" w14:textId="77777777" w:rsidR="00D144D6" w:rsidRPr="00A2747A" w:rsidRDefault="00D144D6" w:rsidP="00A2747A">
      <w:pPr>
        <w:pStyle w:val="ListParagraph"/>
        <w:numPr>
          <w:ilvl w:val="0"/>
          <w:numId w:val="35"/>
        </w:numPr>
        <w:spacing w:before="0" w:line="276" w:lineRule="auto"/>
        <w:ind w:left="0" w:right="0" w:firstLine="0"/>
        <w:rPr>
          <w:rFonts w:ascii="Arial" w:hAnsi="Arial" w:cs="Arial"/>
        </w:rPr>
      </w:pPr>
      <w:r w:rsidRPr="00A2747A">
        <w:rPr>
          <w:rFonts w:ascii="Arial" w:hAnsi="Arial" w:cs="Arial"/>
        </w:rPr>
        <w:t>Facilitating multicenter trials and regulatory compliance.</w:t>
      </w:r>
    </w:p>
    <w:p w14:paraId="79FD5216" w14:textId="77777777" w:rsidR="00B65BBF" w:rsidRPr="00FE03AD" w:rsidRDefault="00B65BBF" w:rsidP="00FE03AD">
      <w:pPr>
        <w:spacing w:line="276" w:lineRule="auto"/>
      </w:pPr>
    </w:p>
    <w:p w14:paraId="1FB12799" w14:textId="54D8B6B0" w:rsidR="003D56CC" w:rsidRPr="00A2747A" w:rsidRDefault="003D56CC" w:rsidP="00FE03AD">
      <w:pPr>
        <w:spacing w:line="276" w:lineRule="auto"/>
        <w:rPr>
          <w:b/>
        </w:rPr>
      </w:pPr>
      <w:r w:rsidRPr="00A2747A">
        <w:rPr>
          <w:b/>
          <w:color w:val="4F81BD" w:themeColor="accent1"/>
        </w:rPr>
        <w:t>ISLET TRANSPLANT ACTIVITY</w:t>
      </w:r>
    </w:p>
    <w:p w14:paraId="6CDB1DEC" w14:textId="77777777" w:rsidR="003D56CC" w:rsidRPr="00FE03AD" w:rsidRDefault="003D56CC" w:rsidP="00FE03AD">
      <w:pPr>
        <w:spacing w:line="276" w:lineRule="auto"/>
        <w:rPr>
          <w:bCs/>
        </w:rPr>
      </w:pPr>
    </w:p>
    <w:p w14:paraId="20239324" w14:textId="180AAEA8" w:rsidR="003D56CC" w:rsidRPr="00A2747A" w:rsidRDefault="003D56CC" w:rsidP="00FE03AD">
      <w:pPr>
        <w:spacing w:line="276" w:lineRule="auto"/>
        <w:rPr>
          <w:b/>
          <w:color w:val="00B050"/>
        </w:rPr>
      </w:pPr>
      <w:r w:rsidRPr="00A2747A">
        <w:rPr>
          <w:b/>
          <w:color w:val="00B050"/>
        </w:rPr>
        <w:t>The Collaborative Islet Transplant Registry (CITR)</w:t>
      </w:r>
    </w:p>
    <w:p w14:paraId="10F58BAB" w14:textId="77777777" w:rsidR="00A2747A" w:rsidRDefault="00A2747A" w:rsidP="00FE03AD">
      <w:pPr>
        <w:spacing w:line="276" w:lineRule="auto"/>
      </w:pPr>
    </w:p>
    <w:p w14:paraId="0FD09CC7" w14:textId="43AD4D9B" w:rsidR="003D56CC" w:rsidRPr="00FE03AD" w:rsidRDefault="003D56CC" w:rsidP="00FE03AD">
      <w:pPr>
        <w:spacing w:line="276" w:lineRule="auto"/>
      </w:pPr>
      <w:r w:rsidRPr="00FE03AD">
        <w:t xml:space="preserve">Since its establishment in 2001 by the National Institute of Diabetes and Digestive and Kidney Diseases (NIDDK), the Collaborative Islet Transplant Registry (CITR) has provided the most comprehensive longitudinal dataset on human islet transplantation worldwide. Initially centered on North American </w:t>
      </w:r>
      <w:r w:rsidR="00124C63" w:rsidRPr="00FE03AD">
        <w:t>centers and</w:t>
      </w:r>
      <w:r w:rsidRPr="00FE03AD">
        <w:t xml:space="preserve"> later expanded to Europe and Australia with support from the Juvenile Diabetes Research Foundation (JDRF), CITR systematically collects harmonized data on patient demographics, donor characteristics, product quality, and long-term outcomes. Its open-access annual reports (</w:t>
      </w:r>
      <w:hyperlink r:id="rId13" w:tgtFrame="_new" w:history="1">
        <w:r w:rsidRPr="00FE03AD">
          <w:rPr>
            <w:rStyle w:val="Hyperlink"/>
          </w:rPr>
          <w:t>www.citregistry.org</w:t>
        </w:r>
      </w:hyperlink>
      <w:r w:rsidRPr="00FE03AD">
        <w:t>) have become a benchmark resource for clinicians, regulators, and investigators.</w:t>
      </w:r>
    </w:p>
    <w:p w14:paraId="64F9B040" w14:textId="77777777" w:rsidR="003D56CC" w:rsidRPr="00FE03AD" w:rsidRDefault="003D56CC" w:rsidP="00FE03AD">
      <w:pPr>
        <w:spacing w:line="276" w:lineRule="auto"/>
      </w:pPr>
    </w:p>
    <w:p w14:paraId="511B49D2" w14:textId="63C962B9" w:rsidR="003D56CC" w:rsidRPr="00FE03AD" w:rsidRDefault="00596BC8" w:rsidP="00FE03AD">
      <w:pPr>
        <w:spacing w:line="276" w:lineRule="auto"/>
        <w:rPr>
          <w:color w:val="C00000"/>
        </w:rPr>
      </w:pPr>
      <w:r w:rsidRPr="00FE03AD">
        <w:rPr>
          <w:color w:val="C00000"/>
        </w:rPr>
        <w:t>ALLOGENEIC ISLET TRANSPLANTATION</w:t>
      </w:r>
    </w:p>
    <w:p w14:paraId="2C40A7F6" w14:textId="77777777" w:rsidR="00B302CE" w:rsidRDefault="00B302CE" w:rsidP="00FE03AD">
      <w:pPr>
        <w:spacing w:line="276" w:lineRule="auto"/>
      </w:pPr>
    </w:p>
    <w:p w14:paraId="1EEBDABA" w14:textId="23C734C8" w:rsidR="003D56CC" w:rsidRPr="00FE03AD" w:rsidRDefault="003D56CC" w:rsidP="00FE03AD">
      <w:pPr>
        <w:spacing w:line="276" w:lineRule="auto"/>
      </w:pPr>
      <w:r w:rsidRPr="00FE03AD">
        <w:t>The 12th CITR Allograft Report (2025) documents 1,477 recipients of allogeneic islet transplantation between 1999 and 2023, across 40 centers. Most procedures were islet transplant alone (ITA, 76.8%), followed by islet-after-kidney (IAK, 17.6%), simultaneous islet–kidney (SIK, 5.2%), and rare kidney-after-islet (KAI, 0.4%). A total of 2,947 infusions were performed from 3,442 donors, with nearly three-quarters of patients requiring more than one infusion to achieve adequate islet mass.</w:t>
      </w:r>
    </w:p>
    <w:p w14:paraId="10BCC71B" w14:textId="77777777" w:rsidR="00E20837" w:rsidRPr="00FE03AD" w:rsidRDefault="00E20837" w:rsidP="00FE03AD">
      <w:pPr>
        <w:spacing w:line="276" w:lineRule="auto"/>
      </w:pPr>
    </w:p>
    <w:p w14:paraId="5932D874" w14:textId="77777777" w:rsidR="003D56CC" w:rsidRPr="00FE03AD" w:rsidRDefault="003D56CC" w:rsidP="00FE03AD">
      <w:pPr>
        <w:spacing w:line="276" w:lineRule="auto"/>
      </w:pPr>
      <w:r w:rsidRPr="00FE03AD">
        <w:t>Patients transplanted in recent eras were generally older (mean age 51 years) and had longer diabetes duration compared with earlier cohorts. Indications remained dominated by hypoglycemia unawareness and recurrent severe hypoglycemia, confirming the pivotal role of islet transplantation in eliminating this life-threatening complication.</w:t>
      </w:r>
    </w:p>
    <w:p w14:paraId="01C0323F" w14:textId="77777777" w:rsidR="00E20837" w:rsidRPr="00FE03AD" w:rsidRDefault="00E20837" w:rsidP="00FE03AD">
      <w:pPr>
        <w:spacing w:line="276" w:lineRule="auto"/>
      </w:pPr>
    </w:p>
    <w:p w14:paraId="0EA6AD8A" w14:textId="77777777" w:rsidR="003D56CC" w:rsidRPr="00FE03AD" w:rsidRDefault="003D56CC" w:rsidP="00FE03AD">
      <w:pPr>
        <w:spacing w:line="276" w:lineRule="auto"/>
      </w:pPr>
      <w:r w:rsidRPr="00FE03AD">
        <w:t>Outcomes confirm that insulin independence is achieved in 40–60% of recipients at 1 year and ~25% at 5 years, while C-peptide positivity and protection from severe hypoglycemia are preserved in &gt;90% of patients long term. The trade-off remains the burden of lifelong immunosuppression, associated with progressive renal decline, infection risk, and increased incidence of non-melanoma skin cancer.</w:t>
      </w:r>
    </w:p>
    <w:p w14:paraId="38B3019A" w14:textId="77777777" w:rsidR="003D56CC" w:rsidRPr="00FE03AD" w:rsidRDefault="003D56CC" w:rsidP="00FE03AD">
      <w:pPr>
        <w:spacing w:line="276" w:lineRule="auto"/>
      </w:pPr>
    </w:p>
    <w:p w14:paraId="2B5C40FB" w14:textId="23947158" w:rsidR="003D56CC" w:rsidRPr="00FE03AD" w:rsidRDefault="00596BC8" w:rsidP="00FE03AD">
      <w:pPr>
        <w:spacing w:line="276" w:lineRule="auto"/>
        <w:rPr>
          <w:color w:val="C00000"/>
        </w:rPr>
      </w:pPr>
      <w:r w:rsidRPr="00FE03AD">
        <w:rPr>
          <w:color w:val="C00000"/>
        </w:rPr>
        <w:t>AUTOLOGOUS ISLET TRANSPLANTATION</w:t>
      </w:r>
    </w:p>
    <w:p w14:paraId="6DC45ACC" w14:textId="77777777" w:rsidR="00B302CE" w:rsidRDefault="00B302CE" w:rsidP="00FE03AD">
      <w:pPr>
        <w:spacing w:line="276" w:lineRule="auto"/>
      </w:pPr>
    </w:p>
    <w:p w14:paraId="0D35995B" w14:textId="477850E6" w:rsidR="003D56CC" w:rsidRDefault="003D56CC" w:rsidP="00FE03AD">
      <w:pPr>
        <w:spacing w:line="276" w:lineRule="auto"/>
      </w:pPr>
      <w:r w:rsidRPr="00FE03AD">
        <w:t>The 3rd CITR Autograft Report (2025) describes 1,320 recipients of autologous islet transplantation after total pancreatectomy. Chronic pancreatitis is the predominant indication, though increasing numbers are performed for recurrent acute pancreatitis, high-risk pancreatic surgery, trauma, and selected neoplastic conditions (Milan protocol). Notably, 187 pediatric cases were reported, with outcomes superior to adults.</w:t>
      </w:r>
    </w:p>
    <w:p w14:paraId="3C132FF2" w14:textId="77777777" w:rsidR="00B302CE" w:rsidRPr="00FE03AD" w:rsidRDefault="00B302CE" w:rsidP="00FE03AD">
      <w:pPr>
        <w:spacing w:line="276" w:lineRule="auto"/>
      </w:pPr>
    </w:p>
    <w:p w14:paraId="73AEE1E1" w14:textId="7F68D25D" w:rsidR="003D56CC" w:rsidRPr="00FE03AD" w:rsidRDefault="003D56CC" w:rsidP="00FE03AD">
      <w:pPr>
        <w:spacing w:line="276" w:lineRule="auto"/>
      </w:pPr>
      <w:r w:rsidRPr="00FE03AD">
        <w:t>Autografts are typically derived from a single pancreas, with median yields of 3,000–4,000 IEQ/kg. While overall insulin independence rates are ~30–40%, they rise to ~70% in patients receiving &gt;250,000–300,000 IEQ. Importantly, &gt;80–90% of patients preserve detectable C-peptide secretion long term, mitigating the burden of brittle post-surgical diabetes even when exogenous insulin is required.</w:t>
      </w:r>
      <w:r w:rsidR="00B24A97" w:rsidRPr="00FE03AD">
        <w:t xml:space="preserve">  </w:t>
      </w:r>
      <w:r w:rsidRPr="00FE03AD">
        <w:lastRenderedPageBreak/>
        <w:t>Unlike allogeneic transplantation, no immunosuppression is necessary, and thus long-term safety is determined primarily by the morbidity of pancreatectomy itself rather than immunologic risks.</w:t>
      </w:r>
    </w:p>
    <w:p w14:paraId="37053A53" w14:textId="77777777" w:rsidR="003D56CC" w:rsidRPr="00FE03AD" w:rsidRDefault="003D56CC" w:rsidP="00FE03AD">
      <w:pPr>
        <w:spacing w:line="276" w:lineRule="auto"/>
      </w:pPr>
    </w:p>
    <w:p w14:paraId="171C6E6D" w14:textId="22B245C2" w:rsidR="003D56CC" w:rsidRPr="00FE03AD" w:rsidRDefault="00596BC8" w:rsidP="00FE03AD">
      <w:pPr>
        <w:spacing w:line="276" w:lineRule="auto"/>
        <w:rPr>
          <w:color w:val="C00000"/>
        </w:rPr>
      </w:pPr>
      <w:r w:rsidRPr="00FE03AD">
        <w:rPr>
          <w:color w:val="C00000"/>
        </w:rPr>
        <w:t>COMPARATIVE PERSPECTIVE</w:t>
      </w:r>
    </w:p>
    <w:p w14:paraId="2D3A4077" w14:textId="77777777" w:rsidR="00B302CE" w:rsidRDefault="00B302CE" w:rsidP="00FE03AD">
      <w:pPr>
        <w:spacing w:line="276" w:lineRule="auto"/>
      </w:pPr>
    </w:p>
    <w:p w14:paraId="38C4FE7A" w14:textId="47233878" w:rsidR="003D56CC" w:rsidRDefault="003D56CC" w:rsidP="00FE03AD">
      <w:pPr>
        <w:spacing w:line="276" w:lineRule="auto"/>
      </w:pPr>
      <w:r w:rsidRPr="00FE03AD">
        <w:t xml:space="preserve">CITR highlights the contrasting logistical and biological requirements of allogeneic versus autologous transplantation. Allogeneic transplantation often requires multiple infusions and pooling of islets from several donors to reach the target threshold of ≥10,000 IEQ/kg, whereas autologous transplantation usually involves a single infusion from the patient’s own pancreas, with lower yields sufficient to preserve </w:t>
      </w:r>
      <w:r w:rsidRPr="00FE03AD">
        <w:rPr>
          <w:lang w:val="it-IT"/>
        </w:rPr>
        <w:t>β</w:t>
      </w:r>
      <w:r w:rsidRPr="00FE03AD">
        <w:t>-cell function.</w:t>
      </w:r>
    </w:p>
    <w:p w14:paraId="46BB3C41" w14:textId="77777777" w:rsidR="00B302CE" w:rsidRPr="00FE03AD" w:rsidRDefault="00B302CE" w:rsidP="00FE03AD">
      <w:pPr>
        <w:spacing w:line="276" w:lineRule="auto"/>
      </w:pPr>
    </w:p>
    <w:p w14:paraId="78634E9B" w14:textId="6D9196EF" w:rsidR="003D56CC" w:rsidRPr="00FE03AD" w:rsidRDefault="003D56CC" w:rsidP="00FE03AD">
      <w:pPr>
        <w:spacing w:line="276" w:lineRule="auto"/>
      </w:pPr>
      <w:r w:rsidRPr="00FE03AD">
        <w:t>Table 4 illustrates this difference in infusion burden and dosing requirements: while the majority of autologous recipients achieve meaningful metabolic benefit after a single infusion, allogeneic recipients typically undergo two or more infusions, reflecting both donor limitations and the need to overcome immune-mediated loss.</w:t>
      </w:r>
    </w:p>
    <w:p w14:paraId="06975F81" w14:textId="77777777" w:rsidR="00CA4023" w:rsidRPr="00FE03AD" w:rsidRDefault="00CA4023" w:rsidP="00FE03AD">
      <w:pPr>
        <w:spacing w:line="276" w:lineRule="auto"/>
      </w:pPr>
    </w:p>
    <w:tbl>
      <w:tblPr>
        <w:tblStyle w:val="TableGrid"/>
        <w:tblW w:w="10070" w:type="dxa"/>
        <w:tblLook w:val="04A0" w:firstRow="1" w:lastRow="0" w:firstColumn="1" w:lastColumn="0" w:noHBand="0" w:noVBand="1"/>
      </w:tblPr>
      <w:tblGrid>
        <w:gridCol w:w="1905"/>
        <w:gridCol w:w="4117"/>
        <w:gridCol w:w="4048"/>
      </w:tblGrid>
      <w:tr w:rsidR="00B302CE" w:rsidRPr="00FE03AD" w14:paraId="5A7D79CB" w14:textId="77777777" w:rsidTr="00B302CE">
        <w:tc>
          <w:tcPr>
            <w:tcW w:w="0" w:type="auto"/>
            <w:gridSpan w:val="3"/>
            <w:shd w:val="clear" w:color="auto" w:fill="FFFF00"/>
          </w:tcPr>
          <w:p w14:paraId="209A4CB5" w14:textId="1DC86884" w:rsidR="00B302CE" w:rsidRPr="00B302CE" w:rsidRDefault="00B302CE" w:rsidP="00B302CE">
            <w:pPr>
              <w:spacing w:line="276" w:lineRule="auto"/>
              <w:rPr>
                <w:b/>
                <w:szCs w:val="20"/>
                <w:lang w:val="it-IT"/>
              </w:rPr>
            </w:pPr>
            <w:r w:rsidRPr="00B302CE">
              <w:rPr>
                <w:b/>
              </w:rPr>
              <w:t>Table 4. Comparative Global Islet Transplant Activity Reported to CITR (1999–2023)</w:t>
            </w:r>
          </w:p>
        </w:tc>
      </w:tr>
      <w:tr w:rsidR="00D144D6" w:rsidRPr="00FE03AD" w14:paraId="1E73585C" w14:textId="77777777" w:rsidTr="00B302CE">
        <w:tc>
          <w:tcPr>
            <w:tcW w:w="0" w:type="auto"/>
            <w:hideMark/>
          </w:tcPr>
          <w:p w14:paraId="12A9D4EA" w14:textId="77777777" w:rsidR="00D144D6" w:rsidRPr="00B302CE" w:rsidRDefault="00D144D6" w:rsidP="00FE03AD">
            <w:pPr>
              <w:spacing w:line="276" w:lineRule="auto"/>
              <w:rPr>
                <w:b/>
                <w:szCs w:val="20"/>
                <w:lang w:val="it-IT"/>
              </w:rPr>
            </w:pPr>
            <w:r w:rsidRPr="00B302CE">
              <w:rPr>
                <w:b/>
                <w:szCs w:val="20"/>
                <w:lang w:val="it-IT"/>
              </w:rPr>
              <w:t>Parameter</w:t>
            </w:r>
          </w:p>
        </w:tc>
        <w:tc>
          <w:tcPr>
            <w:tcW w:w="0" w:type="auto"/>
            <w:hideMark/>
          </w:tcPr>
          <w:p w14:paraId="1859C44A" w14:textId="77777777" w:rsidR="00D144D6" w:rsidRPr="00B302CE" w:rsidRDefault="00D144D6" w:rsidP="00FE03AD">
            <w:pPr>
              <w:spacing w:line="276" w:lineRule="auto"/>
              <w:rPr>
                <w:b/>
                <w:szCs w:val="20"/>
                <w:lang w:val="it-IT"/>
              </w:rPr>
            </w:pPr>
            <w:r w:rsidRPr="00B302CE">
              <w:rPr>
                <w:b/>
                <w:szCs w:val="20"/>
                <w:lang w:val="it-IT"/>
              </w:rPr>
              <w:t>Allogeneic Islet Transplantation</w:t>
            </w:r>
          </w:p>
        </w:tc>
        <w:tc>
          <w:tcPr>
            <w:tcW w:w="0" w:type="auto"/>
            <w:hideMark/>
          </w:tcPr>
          <w:p w14:paraId="46CC15F6" w14:textId="77777777" w:rsidR="00D144D6" w:rsidRPr="00B302CE" w:rsidRDefault="00D144D6" w:rsidP="00FE03AD">
            <w:pPr>
              <w:spacing w:line="276" w:lineRule="auto"/>
              <w:rPr>
                <w:b/>
                <w:szCs w:val="20"/>
                <w:lang w:val="it-IT"/>
              </w:rPr>
            </w:pPr>
            <w:r w:rsidRPr="00B302CE">
              <w:rPr>
                <w:b/>
                <w:szCs w:val="20"/>
                <w:lang w:val="it-IT"/>
              </w:rPr>
              <w:t>Autologous Islet Transplantation</w:t>
            </w:r>
          </w:p>
        </w:tc>
      </w:tr>
      <w:tr w:rsidR="00D144D6" w:rsidRPr="00FE03AD" w14:paraId="0B5E53B5" w14:textId="77777777" w:rsidTr="00B302CE">
        <w:tc>
          <w:tcPr>
            <w:tcW w:w="0" w:type="auto"/>
            <w:hideMark/>
          </w:tcPr>
          <w:p w14:paraId="4A117AAB" w14:textId="77777777" w:rsidR="00D144D6" w:rsidRPr="00FE03AD" w:rsidRDefault="00D144D6" w:rsidP="00FE03AD">
            <w:pPr>
              <w:spacing w:line="276" w:lineRule="auto"/>
              <w:rPr>
                <w:szCs w:val="20"/>
                <w:lang w:val="it-IT"/>
              </w:rPr>
            </w:pPr>
            <w:r w:rsidRPr="00FE03AD">
              <w:rPr>
                <w:szCs w:val="20"/>
                <w:lang w:val="it-IT"/>
              </w:rPr>
              <w:t>Total recipients</w:t>
            </w:r>
          </w:p>
        </w:tc>
        <w:tc>
          <w:tcPr>
            <w:tcW w:w="0" w:type="auto"/>
            <w:hideMark/>
          </w:tcPr>
          <w:p w14:paraId="1B9BC345" w14:textId="77777777" w:rsidR="00D144D6" w:rsidRPr="00FE03AD" w:rsidRDefault="00D144D6" w:rsidP="00FE03AD">
            <w:pPr>
              <w:spacing w:line="276" w:lineRule="auto"/>
              <w:rPr>
                <w:szCs w:val="20"/>
                <w:lang w:val="it-IT"/>
              </w:rPr>
            </w:pPr>
            <w:r w:rsidRPr="00FE03AD">
              <w:rPr>
                <w:szCs w:val="20"/>
                <w:lang w:val="it-IT"/>
              </w:rPr>
              <w:t>1,477 (40 centers: 28 North America, 12 Europe/Australia)</w:t>
            </w:r>
          </w:p>
        </w:tc>
        <w:tc>
          <w:tcPr>
            <w:tcW w:w="0" w:type="auto"/>
            <w:hideMark/>
          </w:tcPr>
          <w:p w14:paraId="419EFD0B" w14:textId="77777777" w:rsidR="00D144D6" w:rsidRPr="00FE03AD" w:rsidRDefault="00D144D6" w:rsidP="00FE03AD">
            <w:pPr>
              <w:spacing w:line="276" w:lineRule="auto"/>
              <w:rPr>
                <w:szCs w:val="20"/>
                <w:lang w:val="it-IT"/>
              </w:rPr>
            </w:pPr>
            <w:r w:rsidRPr="00FE03AD">
              <w:rPr>
                <w:szCs w:val="20"/>
                <w:lang w:val="it-IT"/>
              </w:rPr>
              <w:t>1,320 (21 centers: 15 North America, 6 Europe/Australia/Asia)</w:t>
            </w:r>
          </w:p>
        </w:tc>
      </w:tr>
      <w:tr w:rsidR="00D144D6" w:rsidRPr="00FE03AD" w14:paraId="2D28C15A" w14:textId="77777777" w:rsidTr="00B302CE">
        <w:tc>
          <w:tcPr>
            <w:tcW w:w="0" w:type="auto"/>
            <w:hideMark/>
          </w:tcPr>
          <w:p w14:paraId="3CBE0FE2" w14:textId="77777777" w:rsidR="00D144D6" w:rsidRPr="00FE03AD" w:rsidRDefault="00D144D6" w:rsidP="00FE03AD">
            <w:pPr>
              <w:spacing w:line="276" w:lineRule="auto"/>
              <w:rPr>
                <w:szCs w:val="20"/>
                <w:lang w:val="it-IT"/>
              </w:rPr>
            </w:pPr>
            <w:r w:rsidRPr="00FE03AD">
              <w:rPr>
                <w:szCs w:val="20"/>
                <w:lang w:val="it-IT"/>
              </w:rPr>
              <w:t>Main indications</w:t>
            </w:r>
          </w:p>
        </w:tc>
        <w:tc>
          <w:tcPr>
            <w:tcW w:w="0" w:type="auto"/>
            <w:hideMark/>
          </w:tcPr>
          <w:p w14:paraId="627435BA" w14:textId="77777777" w:rsidR="00D144D6" w:rsidRPr="00FE03AD" w:rsidRDefault="00D144D6" w:rsidP="00FE03AD">
            <w:pPr>
              <w:spacing w:line="276" w:lineRule="auto"/>
              <w:rPr>
                <w:szCs w:val="20"/>
              </w:rPr>
            </w:pPr>
            <w:r w:rsidRPr="00FE03AD">
              <w:rPr>
                <w:szCs w:val="20"/>
              </w:rPr>
              <w:t>Type 1 diabetes with recurrent SHEs, hypoglycemia unawareness, severe lability</w:t>
            </w:r>
          </w:p>
        </w:tc>
        <w:tc>
          <w:tcPr>
            <w:tcW w:w="0" w:type="auto"/>
            <w:hideMark/>
          </w:tcPr>
          <w:p w14:paraId="1F3E1E9A" w14:textId="77777777" w:rsidR="00D144D6" w:rsidRPr="00FE03AD" w:rsidRDefault="00D144D6" w:rsidP="00FE03AD">
            <w:pPr>
              <w:spacing w:line="276" w:lineRule="auto"/>
              <w:rPr>
                <w:szCs w:val="20"/>
              </w:rPr>
            </w:pPr>
            <w:r w:rsidRPr="00FE03AD">
              <w:rPr>
                <w:szCs w:val="20"/>
              </w:rPr>
              <w:t>Chronic pancreatitis (majority), recurrent acute pancreatitis, high-risk surgery, selected neoplasia, trauma</w:t>
            </w:r>
          </w:p>
        </w:tc>
      </w:tr>
      <w:tr w:rsidR="00D144D6" w:rsidRPr="00FE03AD" w14:paraId="42F02006" w14:textId="77777777" w:rsidTr="00B302CE">
        <w:tc>
          <w:tcPr>
            <w:tcW w:w="0" w:type="auto"/>
            <w:hideMark/>
          </w:tcPr>
          <w:p w14:paraId="0F8E7782" w14:textId="77777777" w:rsidR="00D144D6" w:rsidRPr="00FE03AD" w:rsidRDefault="00D144D6" w:rsidP="00FE03AD">
            <w:pPr>
              <w:spacing w:line="276" w:lineRule="auto"/>
              <w:rPr>
                <w:szCs w:val="20"/>
                <w:lang w:val="it-IT"/>
              </w:rPr>
            </w:pPr>
            <w:r w:rsidRPr="00FE03AD">
              <w:rPr>
                <w:szCs w:val="20"/>
                <w:lang w:val="it-IT"/>
              </w:rPr>
              <w:t>Infusions (per recipient)</w:t>
            </w:r>
          </w:p>
        </w:tc>
        <w:tc>
          <w:tcPr>
            <w:tcW w:w="0" w:type="auto"/>
            <w:hideMark/>
          </w:tcPr>
          <w:p w14:paraId="34C03798" w14:textId="77777777" w:rsidR="000D029C" w:rsidRDefault="00D144D6" w:rsidP="00FE03AD">
            <w:pPr>
              <w:spacing w:line="276" w:lineRule="auto"/>
              <w:rPr>
                <w:szCs w:val="20"/>
              </w:rPr>
            </w:pPr>
            <w:r w:rsidRPr="00FE03AD">
              <w:rPr>
                <w:szCs w:val="20"/>
              </w:rPr>
              <w:t xml:space="preserve">2,947 infusions total </w:t>
            </w:r>
          </w:p>
          <w:p w14:paraId="1E4CF309" w14:textId="77777777" w:rsidR="000D029C" w:rsidRDefault="00D144D6" w:rsidP="00FE03AD">
            <w:pPr>
              <w:spacing w:line="276" w:lineRule="auto"/>
              <w:rPr>
                <w:szCs w:val="20"/>
              </w:rPr>
            </w:pPr>
            <w:r w:rsidRPr="00FE03AD">
              <w:rPr>
                <w:szCs w:val="20"/>
              </w:rPr>
              <w:t xml:space="preserve">• 29% received 1 infusion </w:t>
            </w:r>
          </w:p>
          <w:p w14:paraId="6F5E6FB5" w14:textId="77777777" w:rsidR="000D029C" w:rsidRDefault="00D144D6" w:rsidP="00FE03AD">
            <w:pPr>
              <w:spacing w:line="276" w:lineRule="auto"/>
              <w:rPr>
                <w:szCs w:val="20"/>
              </w:rPr>
            </w:pPr>
            <w:r w:rsidRPr="00FE03AD">
              <w:rPr>
                <w:szCs w:val="20"/>
              </w:rPr>
              <w:t xml:space="preserve">• 47% 2 infusions </w:t>
            </w:r>
          </w:p>
          <w:p w14:paraId="646ED5AB" w14:textId="77777777" w:rsidR="000D029C" w:rsidRDefault="00D144D6" w:rsidP="00FE03AD">
            <w:pPr>
              <w:spacing w:line="276" w:lineRule="auto"/>
              <w:rPr>
                <w:szCs w:val="20"/>
              </w:rPr>
            </w:pPr>
            <w:r w:rsidRPr="00FE03AD">
              <w:rPr>
                <w:szCs w:val="20"/>
              </w:rPr>
              <w:t xml:space="preserve">• 20% 3 infusions </w:t>
            </w:r>
          </w:p>
          <w:p w14:paraId="678B7996" w14:textId="14F05EBB" w:rsidR="00D144D6" w:rsidRPr="00FE03AD" w:rsidRDefault="00D144D6" w:rsidP="00FE03AD">
            <w:pPr>
              <w:spacing w:line="276" w:lineRule="auto"/>
              <w:rPr>
                <w:szCs w:val="20"/>
              </w:rPr>
            </w:pPr>
            <w:r w:rsidRPr="00FE03AD">
              <w:rPr>
                <w:szCs w:val="20"/>
              </w:rPr>
              <w:t>• 4% 4–6 infusions</w:t>
            </w:r>
          </w:p>
        </w:tc>
        <w:tc>
          <w:tcPr>
            <w:tcW w:w="0" w:type="auto"/>
            <w:hideMark/>
          </w:tcPr>
          <w:p w14:paraId="6CC454A5" w14:textId="77777777" w:rsidR="00D144D6" w:rsidRPr="00FE03AD" w:rsidRDefault="00D144D6" w:rsidP="00FE03AD">
            <w:pPr>
              <w:spacing w:line="276" w:lineRule="auto"/>
              <w:rPr>
                <w:szCs w:val="20"/>
              </w:rPr>
            </w:pPr>
            <w:r w:rsidRPr="00FE03AD">
              <w:rPr>
                <w:szCs w:val="20"/>
              </w:rPr>
              <w:t>Mostly single infusion per recipient Repeat infusions extremely rare (n=9, staged resections)</w:t>
            </w:r>
          </w:p>
        </w:tc>
      </w:tr>
      <w:tr w:rsidR="00D144D6" w:rsidRPr="00FE03AD" w14:paraId="59520BC5" w14:textId="77777777" w:rsidTr="00B302CE">
        <w:tc>
          <w:tcPr>
            <w:tcW w:w="0" w:type="auto"/>
            <w:hideMark/>
          </w:tcPr>
          <w:p w14:paraId="1109572E" w14:textId="77777777" w:rsidR="00D144D6" w:rsidRPr="00FE03AD" w:rsidRDefault="00D144D6" w:rsidP="00FE03AD">
            <w:pPr>
              <w:spacing w:line="276" w:lineRule="auto"/>
              <w:rPr>
                <w:szCs w:val="20"/>
                <w:lang w:val="it-IT"/>
              </w:rPr>
            </w:pPr>
            <w:r w:rsidRPr="00FE03AD">
              <w:rPr>
                <w:szCs w:val="20"/>
                <w:lang w:val="it-IT"/>
              </w:rPr>
              <w:t>Islet equivalents (IEQ) infused</w:t>
            </w:r>
          </w:p>
        </w:tc>
        <w:tc>
          <w:tcPr>
            <w:tcW w:w="0" w:type="auto"/>
            <w:hideMark/>
          </w:tcPr>
          <w:p w14:paraId="2E6240C0" w14:textId="77777777" w:rsidR="00D144D6" w:rsidRPr="00FE03AD" w:rsidRDefault="00D144D6" w:rsidP="00FE03AD">
            <w:pPr>
              <w:spacing w:line="276" w:lineRule="auto"/>
              <w:rPr>
                <w:szCs w:val="20"/>
              </w:rPr>
            </w:pPr>
            <w:r w:rsidRPr="00FE03AD">
              <w:rPr>
                <w:szCs w:val="20"/>
              </w:rPr>
              <w:t>Median: 10,000–12,000 IEQ/kg (often cumulative over &gt;1 donor) Multiple donor pooling common</w:t>
            </w:r>
          </w:p>
        </w:tc>
        <w:tc>
          <w:tcPr>
            <w:tcW w:w="0" w:type="auto"/>
            <w:hideMark/>
          </w:tcPr>
          <w:p w14:paraId="0A5AD2B4" w14:textId="77777777" w:rsidR="00D144D6" w:rsidRPr="00FE03AD" w:rsidRDefault="00D144D6" w:rsidP="00FE03AD">
            <w:pPr>
              <w:spacing w:line="276" w:lineRule="auto"/>
              <w:rPr>
                <w:szCs w:val="20"/>
              </w:rPr>
            </w:pPr>
            <w:r w:rsidRPr="00FE03AD">
              <w:rPr>
                <w:szCs w:val="20"/>
              </w:rPr>
              <w:t>Median: 3,000–4,000 IEQ/kg Insulin independence when total yield &gt;250,000–300,000 IEQ</w:t>
            </w:r>
          </w:p>
        </w:tc>
      </w:tr>
      <w:tr w:rsidR="00D144D6" w:rsidRPr="00FE03AD" w14:paraId="5A9CE3E3" w14:textId="77777777" w:rsidTr="00B302CE">
        <w:tc>
          <w:tcPr>
            <w:tcW w:w="0" w:type="auto"/>
            <w:hideMark/>
          </w:tcPr>
          <w:p w14:paraId="3B9A703D" w14:textId="77777777" w:rsidR="00D144D6" w:rsidRPr="00FE03AD" w:rsidRDefault="00D144D6" w:rsidP="00FE03AD">
            <w:pPr>
              <w:spacing w:line="276" w:lineRule="auto"/>
              <w:rPr>
                <w:szCs w:val="20"/>
                <w:lang w:val="it-IT"/>
              </w:rPr>
            </w:pPr>
            <w:r w:rsidRPr="00FE03AD">
              <w:rPr>
                <w:szCs w:val="20"/>
                <w:lang w:val="it-IT"/>
              </w:rPr>
              <w:t>Donor profile</w:t>
            </w:r>
          </w:p>
        </w:tc>
        <w:tc>
          <w:tcPr>
            <w:tcW w:w="0" w:type="auto"/>
            <w:hideMark/>
          </w:tcPr>
          <w:p w14:paraId="2ED0AEAD" w14:textId="77777777" w:rsidR="00D144D6" w:rsidRPr="00FE03AD" w:rsidRDefault="00D144D6" w:rsidP="00FE03AD">
            <w:pPr>
              <w:spacing w:line="276" w:lineRule="auto"/>
              <w:rPr>
                <w:szCs w:val="20"/>
              </w:rPr>
            </w:pPr>
            <w:r w:rsidRPr="00FE03AD">
              <w:rPr>
                <w:szCs w:val="20"/>
              </w:rPr>
              <w:t>Deceased donors (DBD/DCD) BMI 28–30 kg/m² Cause of death: CVA (61%), trauma (23%)</w:t>
            </w:r>
          </w:p>
        </w:tc>
        <w:tc>
          <w:tcPr>
            <w:tcW w:w="0" w:type="auto"/>
            <w:hideMark/>
          </w:tcPr>
          <w:p w14:paraId="16C9E683" w14:textId="6DC2E78D" w:rsidR="00D144D6" w:rsidRPr="00FE03AD" w:rsidRDefault="00D144D6" w:rsidP="00FE03AD">
            <w:pPr>
              <w:spacing w:line="276" w:lineRule="auto"/>
              <w:rPr>
                <w:szCs w:val="20"/>
              </w:rPr>
            </w:pPr>
            <w:r w:rsidRPr="00FE03AD">
              <w:rPr>
                <w:szCs w:val="20"/>
              </w:rPr>
              <w:t xml:space="preserve">Patient’s own pancreas removed at surgery </w:t>
            </w:r>
            <w:r w:rsidR="00732842">
              <w:rPr>
                <w:szCs w:val="20"/>
              </w:rPr>
              <w:t>(</w:t>
            </w:r>
            <w:r w:rsidRPr="00FE03AD">
              <w:rPr>
                <w:szCs w:val="20"/>
              </w:rPr>
              <w:t>Ischemia &lt;1 min ideal to optimize yield</w:t>
            </w:r>
            <w:r w:rsidR="00732842">
              <w:rPr>
                <w:szCs w:val="20"/>
              </w:rPr>
              <w:t>)</w:t>
            </w:r>
          </w:p>
        </w:tc>
      </w:tr>
      <w:tr w:rsidR="00D144D6" w:rsidRPr="00FE03AD" w14:paraId="054EC7A4" w14:textId="77777777" w:rsidTr="00B302CE">
        <w:tc>
          <w:tcPr>
            <w:tcW w:w="0" w:type="auto"/>
            <w:hideMark/>
          </w:tcPr>
          <w:p w14:paraId="4FDF736D" w14:textId="77777777" w:rsidR="00D144D6" w:rsidRPr="00FE03AD" w:rsidRDefault="00D144D6" w:rsidP="00FE03AD">
            <w:pPr>
              <w:spacing w:line="276" w:lineRule="auto"/>
              <w:rPr>
                <w:szCs w:val="20"/>
                <w:lang w:val="it-IT"/>
              </w:rPr>
            </w:pPr>
            <w:r w:rsidRPr="00FE03AD">
              <w:rPr>
                <w:szCs w:val="20"/>
                <w:lang w:val="it-IT"/>
              </w:rPr>
              <w:t>Viability &amp; product</w:t>
            </w:r>
          </w:p>
        </w:tc>
        <w:tc>
          <w:tcPr>
            <w:tcW w:w="0" w:type="auto"/>
            <w:hideMark/>
          </w:tcPr>
          <w:p w14:paraId="4A5BEF05" w14:textId="77777777" w:rsidR="00D144D6" w:rsidRPr="00FE03AD" w:rsidRDefault="00D144D6" w:rsidP="00FE03AD">
            <w:pPr>
              <w:spacing w:line="276" w:lineRule="auto"/>
              <w:rPr>
                <w:szCs w:val="20"/>
              </w:rPr>
            </w:pPr>
            <w:r w:rsidRPr="00FE03AD">
              <w:rPr>
                <w:szCs w:val="20"/>
              </w:rPr>
              <w:t>Viability 87–91% Purity &gt;20% Sterility and endotoxin improved over time</w:t>
            </w:r>
          </w:p>
        </w:tc>
        <w:tc>
          <w:tcPr>
            <w:tcW w:w="0" w:type="auto"/>
            <w:hideMark/>
          </w:tcPr>
          <w:p w14:paraId="43ED652A" w14:textId="77777777" w:rsidR="00D144D6" w:rsidRPr="00FE03AD" w:rsidRDefault="00D144D6" w:rsidP="00FE03AD">
            <w:pPr>
              <w:spacing w:line="276" w:lineRule="auto"/>
              <w:rPr>
                <w:szCs w:val="20"/>
              </w:rPr>
            </w:pPr>
            <w:r w:rsidRPr="00FE03AD">
              <w:rPr>
                <w:szCs w:val="20"/>
              </w:rPr>
              <w:t>Viability typically &gt;70% Purity variable (often lower acceptable due to single available organ)</w:t>
            </w:r>
          </w:p>
        </w:tc>
      </w:tr>
      <w:tr w:rsidR="00D144D6" w:rsidRPr="00FE03AD" w14:paraId="5632C9E4" w14:textId="77777777" w:rsidTr="00B302CE">
        <w:tc>
          <w:tcPr>
            <w:tcW w:w="0" w:type="auto"/>
            <w:hideMark/>
          </w:tcPr>
          <w:p w14:paraId="3A4D87B7" w14:textId="77777777" w:rsidR="00D144D6" w:rsidRPr="00FE03AD" w:rsidRDefault="00D144D6" w:rsidP="00FE03AD">
            <w:pPr>
              <w:spacing w:line="276" w:lineRule="auto"/>
              <w:rPr>
                <w:szCs w:val="20"/>
                <w:lang w:val="it-IT"/>
              </w:rPr>
            </w:pPr>
            <w:r w:rsidRPr="00FE03AD">
              <w:rPr>
                <w:szCs w:val="20"/>
                <w:lang w:val="it-IT"/>
              </w:rPr>
              <w:t>Insulin independence</w:t>
            </w:r>
          </w:p>
        </w:tc>
        <w:tc>
          <w:tcPr>
            <w:tcW w:w="0" w:type="auto"/>
            <w:hideMark/>
          </w:tcPr>
          <w:p w14:paraId="4B5C469B" w14:textId="59FF4F3B" w:rsidR="00D144D6" w:rsidRPr="00FE03AD" w:rsidRDefault="00D144D6" w:rsidP="00FE03AD">
            <w:pPr>
              <w:spacing w:line="276" w:lineRule="auto"/>
              <w:rPr>
                <w:szCs w:val="20"/>
              </w:rPr>
            </w:pPr>
            <w:r w:rsidRPr="00FE03AD">
              <w:rPr>
                <w:szCs w:val="20"/>
              </w:rPr>
              <w:t>40–60% at 1 yr</w:t>
            </w:r>
            <w:r w:rsidR="00732842">
              <w:rPr>
                <w:szCs w:val="20"/>
              </w:rPr>
              <w:t>,</w:t>
            </w:r>
            <w:r w:rsidRPr="00FE03AD">
              <w:rPr>
                <w:szCs w:val="20"/>
              </w:rPr>
              <w:t xml:space="preserve"> ~25% at 5 yrs</w:t>
            </w:r>
            <w:r w:rsidR="009744C4">
              <w:rPr>
                <w:szCs w:val="20"/>
              </w:rPr>
              <w:t>,</w:t>
            </w:r>
            <w:r w:rsidRPr="00FE03AD">
              <w:rPr>
                <w:szCs w:val="20"/>
              </w:rPr>
              <w:t xml:space="preserve"> </w:t>
            </w:r>
            <w:r w:rsidR="009744C4">
              <w:rPr>
                <w:szCs w:val="20"/>
              </w:rPr>
              <w:t>r</w:t>
            </w:r>
            <w:r w:rsidRPr="00FE03AD">
              <w:rPr>
                <w:szCs w:val="20"/>
              </w:rPr>
              <w:t>are &gt;10 yrs, but partial function persists</w:t>
            </w:r>
          </w:p>
        </w:tc>
        <w:tc>
          <w:tcPr>
            <w:tcW w:w="0" w:type="auto"/>
            <w:hideMark/>
          </w:tcPr>
          <w:p w14:paraId="2E0D7AF5" w14:textId="09648F7A" w:rsidR="00D144D6" w:rsidRPr="00FE03AD" w:rsidRDefault="00D144D6" w:rsidP="00FE03AD">
            <w:pPr>
              <w:spacing w:line="276" w:lineRule="auto"/>
              <w:rPr>
                <w:szCs w:val="20"/>
              </w:rPr>
            </w:pPr>
            <w:r w:rsidRPr="00FE03AD">
              <w:rPr>
                <w:szCs w:val="20"/>
              </w:rPr>
              <w:t>~70% if &gt;250–300k IEQ infused</w:t>
            </w:r>
            <w:r w:rsidR="009744C4">
              <w:rPr>
                <w:szCs w:val="20"/>
              </w:rPr>
              <w:t>,</w:t>
            </w:r>
            <w:r w:rsidRPr="00FE03AD">
              <w:rPr>
                <w:szCs w:val="20"/>
              </w:rPr>
              <w:t xml:space="preserve"> ~30–40%</w:t>
            </w:r>
            <w:r w:rsidR="00295357">
              <w:rPr>
                <w:szCs w:val="20"/>
              </w:rPr>
              <w:t>,</w:t>
            </w:r>
            <w:r w:rsidRPr="00FE03AD">
              <w:rPr>
                <w:szCs w:val="20"/>
              </w:rPr>
              <w:t xml:space="preserve"> overall Pediatric recipients: higher success</w:t>
            </w:r>
          </w:p>
        </w:tc>
      </w:tr>
      <w:tr w:rsidR="00D144D6" w:rsidRPr="00FE03AD" w14:paraId="60EC432A" w14:textId="77777777" w:rsidTr="00B302CE">
        <w:tc>
          <w:tcPr>
            <w:tcW w:w="0" w:type="auto"/>
            <w:hideMark/>
          </w:tcPr>
          <w:p w14:paraId="75781534" w14:textId="77777777" w:rsidR="00D144D6" w:rsidRPr="00FE03AD" w:rsidRDefault="00D144D6" w:rsidP="00FE03AD">
            <w:pPr>
              <w:spacing w:line="276" w:lineRule="auto"/>
              <w:rPr>
                <w:szCs w:val="20"/>
                <w:lang w:val="it-IT"/>
              </w:rPr>
            </w:pPr>
            <w:r w:rsidRPr="00FE03AD">
              <w:rPr>
                <w:szCs w:val="20"/>
                <w:lang w:val="it-IT"/>
              </w:rPr>
              <w:t>C-peptide outcomes</w:t>
            </w:r>
          </w:p>
        </w:tc>
        <w:tc>
          <w:tcPr>
            <w:tcW w:w="0" w:type="auto"/>
            <w:hideMark/>
          </w:tcPr>
          <w:p w14:paraId="1AD262E1" w14:textId="77777777" w:rsidR="00D144D6" w:rsidRPr="00FE03AD" w:rsidRDefault="00D144D6" w:rsidP="00FE03AD">
            <w:pPr>
              <w:spacing w:line="276" w:lineRule="auto"/>
              <w:rPr>
                <w:szCs w:val="20"/>
              </w:rPr>
            </w:pPr>
            <w:r w:rsidRPr="00FE03AD">
              <w:rPr>
                <w:szCs w:val="20"/>
              </w:rPr>
              <w:t>&gt;70% maintain ≥0.3 ng/mL long term</w:t>
            </w:r>
          </w:p>
        </w:tc>
        <w:tc>
          <w:tcPr>
            <w:tcW w:w="0" w:type="auto"/>
            <w:hideMark/>
          </w:tcPr>
          <w:p w14:paraId="1428164D" w14:textId="77777777" w:rsidR="00D144D6" w:rsidRPr="00FE03AD" w:rsidRDefault="00D144D6" w:rsidP="00FE03AD">
            <w:pPr>
              <w:spacing w:line="276" w:lineRule="auto"/>
              <w:rPr>
                <w:szCs w:val="20"/>
              </w:rPr>
            </w:pPr>
            <w:r w:rsidRPr="00FE03AD">
              <w:rPr>
                <w:szCs w:val="20"/>
              </w:rPr>
              <w:t>&gt;80–90% maintain detectable C-peptide long term</w:t>
            </w:r>
          </w:p>
        </w:tc>
      </w:tr>
      <w:tr w:rsidR="00D144D6" w:rsidRPr="00FE03AD" w14:paraId="67B2C397" w14:textId="77777777" w:rsidTr="00B302CE">
        <w:tc>
          <w:tcPr>
            <w:tcW w:w="0" w:type="auto"/>
            <w:hideMark/>
          </w:tcPr>
          <w:p w14:paraId="62D98F20" w14:textId="77777777" w:rsidR="00D144D6" w:rsidRPr="00FE03AD" w:rsidRDefault="00D144D6" w:rsidP="00FE03AD">
            <w:pPr>
              <w:spacing w:line="276" w:lineRule="auto"/>
              <w:rPr>
                <w:szCs w:val="20"/>
                <w:lang w:val="it-IT"/>
              </w:rPr>
            </w:pPr>
            <w:r w:rsidRPr="00FE03AD">
              <w:rPr>
                <w:szCs w:val="20"/>
                <w:lang w:val="it-IT"/>
              </w:rPr>
              <w:t xml:space="preserve">Hypoglycemia </w:t>
            </w:r>
            <w:r w:rsidRPr="00FE03AD">
              <w:rPr>
                <w:szCs w:val="20"/>
                <w:lang w:val="it-IT"/>
              </w:rPr>
              <w:lastRenderedPageBreak/>
              <w:t>protection</w:t>
            </w:r>
          </w:p>
        </w:tc>
        <w:tc>
          <w:tcPr>
            <w:tcW w:w="0" w:type="auto"/>
            <w:hideMark/>
          </w:tcPr>
          <w:p w14:paraId="4F54BBE8" w14:textId="77777777" w:rsidR="00D144D6" w:rsidRPr="00FE03AD" w:rsidRDefault="00D144D6" w:rsidP="00FE03AD">
            <w:pPr>
              <w:spacing w:line="276" w:lineRule="auto"/>
              <w:rPr>
                <w:szCs w:val="20"/>
              </w:rPr>
            </w:pPr>
            <w:r w:rsidRPr="00FE03AD">
              <w:rPr>
                <w:szCs w:val="20"/>
              </w:rPr>
              <w:lastRenderedPageBreak/>
              <w:t xml:space="preserve">&gt;90%, durable even with partial graft </w:t>
            </w:r>
            <w:r w:rsidRPr="00FE03AD">
              <w:rPr>
                <w:szCs w:val="20"/>
              </w:rPr>
              <w:lastRenderedPageBreak/>
              <w:t>function</w:t>
            </w:r>
          </w:p>
        </w:tc>
        <w:tc>
          <w:tcPr>
            <w:tcW w:w="0" w:type="auto"/>
            <w:hideMark/>
          </w:tcPr>
          <w:p w14:paraId="00B981BC" w14:textId="77777777" w:rsidR="00D144D6" w:rsidRPr="00FE03AD" w:rsidRDefault="00D144D6" w:rsidP="00FE03AD">
            <w:pPr>
              <w:spacing w:line="276" w:lineRule="auto"/>
              <w:rPr>
                <w:szCs w:val="20"/>
              </w:rPr>
            </w:pPr>
            <w:r w:rsidRPr="00FE03AD">
              <w:rPr>
                <w:szCs w:val="20"/>
              </w:rPr>
              <w:lastRenderedPageBreak/>
              <w:t xml:space="preserve">Not applicable (patients are </w:t>
            </w:r>
            <w:proofErr w:type="spellStart"/>
            <w:r w:rsidRPr="00FE03AD">
              <w:rPr>
                <w:szCs w:val="20"/>
              </w:rPr>
              <w:lastRenderedPageBreak/>
              <w:t>insulinopenic</w:t>
            </w:r>
            <w:proofErr w:type="spellEnd"/>
            <w:r w:rsidRPr="00FE03AD">
              <w:rPr>
                <w:szCs w:val="20"/>
              </w:rPr>
              <w:t xml:space="preserve"> only after TP); IAT prevents brittle post-surgical diabetes</w:t>
            </w:r>
          </w:p>
        </w:tc>
      </w:tr>
      <w:tr w:rsidR="00D144D6" w:rsidRPr="00FE03AD" w14:paraId="0235EE33" w14:textId="77777777" w:rsidTr="00B302CE">
        <w:tc>
          <w:tcPr>
            <w:tcW w:w="0" w:type="auto"/>
            <w:hideMark/>
          </w:tcPr>
          <w:p w14:paraId="50065DD5" w14:textId="77777777" w:rsidR="00D144D6" w:rsidRPr="00FE03AD" w:rsidRDefault="00D144D6" w:rsidP="00FE03AD">
            <w:pPr>
              <w:spacing w:line="276" w:lineRule="auto"/>
              <w:rPr>
                <w:szCs w:val="20"/>
                <w:lang w:val="it-IT"/>
              </w:rPr>
            </w:pPr>
            <w:r w:rsidRPr="00FE03AD">
              <w:rPr>
                <w:szCs w:val="20"/>
                <w:lang w:val="it-IT"/>
              </w:rPr>
              <w:lastRenderedPageBreak/>
              <w:t>Renal impact</w:t>
            </w:r>
          </w:p>
        </w:tc>
        <w:tc>
          <w:tcPr>
            <w:tcW w:w="0" w:type="auto"/>
            <w:hideMark/>
          </w:tcPr>
          <w:p w14:paraId="1F4AA1DA" w14:textId="77777777" w:rsidR="00D144D6" w:rsidRPr="00FE03AD" w:rsidRDefault="00D144D6" w:rsidP="00FE03AD">
            <w:pPr>
              <w:spacing w:line="276" w:lineRule="auto"/>
              <w:rPr>
                <w:szCs w:val="20"/>
              </w:rPr>
            </w:pPr>
            <w:r w:rsidRPr="00FE03AD">
              <w:rPr>
                <w:szCs w:val="20"/>
              </w:rPr>
              <w:t>eGFR decline (−20 ITA; −12 IAK over 5 yrs) due to immunosuppression</w:t>
            </w:r>
          </w:p>
        </w:tc>
        <w:tc>
          <w:tcPr>
            <w:tcW w:w="0" w:type="auto"/>
            <w:hideMark/>
          </w:tcPr>
          <w:p w14:paraId="0D2FEA23" w14:textId="77777777" w:rsidR="00D144D6" w:rsidRPr="00FE03AD" w:rsidRDefault="00D144D6" w:rsidP="00FE03AD">
            <w:pPr>
              <w:spacing w:line="276" w:lineRule="auto"/>
              <w:rPr>
                <w:szCs w:val="20"/>
              </w:rPr>
            </w:pPr>
            <w:r w:rsidRPr="00FE03AD">
              <w:rPr>
                <w:szCs w:val="20"/>
              </w:rPr>
              <w:t>No immunosuppression required; renal function unaffected</w:t>
            </w:r>
          </w:p>
        </w:tc>
      </w:tr>
      <w:tr w:rsidR="00D144D6" w:rsidRPr="00FE03AD" w14:paraId="4B6F8C7B" w14:textId="77777777" w:rsidTr="00B302CE">
        <w:tc>
          <w:tcPr>
            <w:tcW w:w="0" w:type="auto"/>
            <w:hideMark/>
          </w:tcPr>
          <w:p w14:paraId="69FFD7D1" w14:textId="77777777" w:rsidR="00D144D6" w:rsidRPr="00FE03AD" w:rsidRDefault="00D144D6" w:rsidP="00FE03AD">
            <w:pPr>
              <w:spacing w:line="276" w:lineRule="auto"/>
              <w:rPr>
                <w:szCs w:val="20"/>
                <w:lang w:val="it-IT"/>
              </w:rPr>
            </w:pPr>
            <w:r w:rsidRPr="00FE03AD">
              <w:rPr>
                <w:szCs w:val="20"/>
                <w:lang w:val="it-IT"/>
              </w:rPr>
              <w:t>Malignancy / safety</w:t>
            </w:r>
          </w:p>
        </w:tc>
        <w:tc>
          <w:tcPr>
            <w:tcW w:w="0" w:type="auto"/>
            <w:hideMark/>
          </w:tcPr>
          <w:p w14:paraId="17075D19" w14:textId="77777777" w:rsidR="00D144D6" w:rsidRPr="00FE03AD" w:rsidRDefault="00D144D6" w:rsidP="00FE03AD">
            <w:pPr>
              <w:spacing w:line="276" w:lineRule="auto"/>
              <w:rPr>
                <w:szCs w:val="20"/>
              </w:rPr>
            </w:pPr>
            <w:r w:rsidRPr="00FE03AD">
              <w:rPr>
                <w:szCs w:val="20"/>
              </w:rPr>
              <w:t>188 malignancies in 100 recipients (mainly skin cancers; ~60% immunosuppression-related) Mortality: 70 deaths (5%)</w:t>
            </w:r>
          </w:p>
        </w:tc>
        <w:tc>
          <w:tcPr>
            <w:tcW w:w="0" w:type="auto"/>
            <w:hideMark/>
          </w:tcPr>
          <w:p w14:paraId="108B4F58" w14:textId="1C7A28D7" w:rsidR="00D144D6" w:rsidRPr="00FE03AD" w:rsidRDefault="00D144D6" w:rsidP="00FE03AD">
            <w:pPr>
              <w:spacing w:line="276" w:lineRule="auto"/>
              <w:rPr>
                <w:szCs w:val="20"/>
              </w:rPr>
            </w:pPr>
            <w:r w:rsidRPr="00FE03AD">
              <w:rPr>
                <w:szCs w:val="20"/>
              </w:rPr>
              <w:t>Surgical morbidity from TP main risk IAT reduces brittle diabetes burden</w:t>
            </w:r>
            <w:r w:rsidR="004F731E">
              <w:rPr>
                <w:szCs w:val="20"/>
              </w:rPr>
              <w:t>.</w:t>
            </w:r>
            <w:r w:rsidRPr="00FE03AD">
              <w:rPr>
                <w:szCs w:val="20"/>
              </w:rPr>
              <w:t xml:space="preserve"> No malignancy signal from therapy</w:t>
            </w:r>
          </w:p>
        </w:tc>
      </w:tr>
    </w:tbl>
    <w:p w14:paraId="116D164A" w14:textId="77777777" w:rsidR="00D144D6" w:rsidRPr="00FE03AD" w:rsidRDefault="00D144D6" w:rsidP="00FE03AD">
      <w:pPr>
        <w:spacing w:line="276" w:lineRule="auto"/>
      </w:pPr>
    </w:p>
    <w:p w14:paraId="3B9C265B" w14:textId="77777777" w:rsidR="00CA4023" w:rsidRPr="00B302CE" w:rsidRDefault="00CA4023" w:rsidP="00FE03AD">
      <w:pPr>
        <w:spacing w:line="276" w:lineRule="auto"/>
        <w:rPr>
          <w:b/>
          <w:color w:val="00B050"/>
        </w:rPr>
      </w:pPr>
      <w:r w:rsidRPr="00B302CE">
        <w:rPr>
          <w:b/>
          <w:color w:val="00B050"/>
        </w:rPr>
        <w:t>Outside The Collaborative Islet Transplant Registry (CITR)</w:t>
      </w:r>
    </w:p>
    <w:p w14:paraId="7C858EF6" w14:textId="77777777" w:rsidR="00B302CE" w:rsidRDefault="00B302CE" w:rsidP="00FE03AD">
      <w:pPr>
        <w:spacing w:line="276" w:lineRule="auto"/>
      </w:pPr>
    </w:p>
    <w:p w14:paraId="70784E91" w14:textId="33665E70" w:rsidR="00CA4023" w:rsidRPr="00FE03AD" w:rsidRDefault="00CA4023" w:rsidP="00FE03AD">
      <w:pPr>
        <w:spacing w:line="276" w:lineRule="auto"/>
      </w:pPr>
      <w:r w:rsidRPr="00FE03AD">
        <w:t xml:space="preserve">Although CITR represents the cornerstone for outcome reporting in islet transplantation, it does not fully capture the breadth of global activity. A recent international survey underscored this limitation: across 69 responding programs, 103 active centers were identified, and 94 of these in 25 countries reported allogeneic islet transplant activity between 2000 and 2020 </w:t>
      </w:r>
      <w:r w:rsidRPr="00FE03AD">
        <w:fldChar w:fldCharType="begin"/>
      </w:r>
      <w:r w:rsidRPr="00FE03AD">
        <w:instrText xml:space="preserve"> ADDIN EN.CITE &lt;EndNote&gt;&lt;Cite&gt;&lt;Author&gt;Berney&lt;/Author&gt;&lt;Year&gt;2022&lt;/Year&gt;&lt;RecNum&gt;12473&lt;/RecNum&gt;&lt;DisplayText&gt;[55]&lt;/DisplayText&gt;&lt;record&gt;&lt;rec-number&gt;12473&lt;/rec-number&gt;&lt;foreign-keys&gt;&lt;key app="EN" db-id="2es2paeezer5fsexzvypx5whx0asxtv0s9dx" timestamp="1662570958"&gt;12473&lt;/key&gt;&lt;/foreign-keys&gt;&lt;ref-type name="Journal Article"&gt;17&lt;/ref-type&gt;&lt;contributors&gt;&lt;authors&gt;&lt;author&gt;Berney, Thierry&lt;/author&gt;&lt;author&gt;Andres, Axel&lt;/author&gt;&lt;author&gt;Bellin, Melena D&lt;/author&gt;&lt;author&gt;de Koning, Eelco JP&lt;/author&gt;&lt;author&gt;Johnson, Paul RV&lt;/author&gt;&lt;author&gt;Kay, Thomas WH&lt;/author&gt;&lt;author&gt;Lundgren, Torbjörn&lt;/author&gt;&lt;author&gt;Rickels, Michael R&lt;/author&gt;&lt;author&gt;Scholz, Hanne&lt;/author&gt;&lt;author&gt;Stock, Peter G&lt;/author&gt;&lt;/authors&gt;&lt;/contributors&gt;&lt;titles&gt;&lt;title&gt;A Worldwide Survey of Activities and Practices in Clinical Islet of Langerhans Transplantation&lt;/title&gt;&lt;secondary-title&gt;Transplant International&lt;/secondary-title&gt;&lt;/titles&gt;&lt;periodical&gt;&lt;full-title&gt;Transplant International&lt;/full-title&gt;&lt;/periodical&gt;&lt;pages&gt;135&lt;/pages&gt;&lt;dates&gt;&lt;year&gt;2022&lt;/year&gt;&lt;/dates&gt;&lt;isbn&gt;1432-2277&lt;/isbn&gt;&lt;urls&gt;&lt;/urls&gt;&lt;/record&gt;&lt;/Cite&gt;&lt;/EndNote&gt;</w:instrText>
      </w:r>
      <w:r w:rsidRPr="00FE03AD">
        <w:fldChar w:fldCharType="separate"/>
      </w:r>
      <w:r w:rsidR="00762616">
        <w:rPr>
          <w:noProof/>
        </w:rPr>
        <w:t>(</w:t>
      </w:r>
      <w:r w:rsidRPr="00FE03AD">
        <w:rPr>
          <w:noProof/>
        </w:rPr>
        <w:t>55</w:t>
      </w:r>
      <w:r w:rsidR="00762616">
        <w:rPr>
          <w:noProof/>
        </w:rPr>
        <w:t>)</w:t>
      </w:r>
      <w:r w:rsidRPr="00FE03AD">
        <w:fldChar w:fldCharType="end"/>
      </w:r>
      <w:r w:rsidRPr="00FE03AD">
        <w:t>. In total, 4,321 islet allotransplants were performed in 2,149 patients. The distribution of this activity was uneven, with Europe emerging as the leading region, accounting for nearly two-thirds of all reported procedures (2,608 transplants, 59.7%), followed by North America (1,475, 33.8%). Far fewer procedures were reported from Asia (135), Oceania (119), and South America (28). These figures emphasize that, while CITR has provided invaluable longitudinal data, much of the global experience—particularly from Europe—has historically remained underrepresented.</w:t>
      </w:r>
    </w:p>
    <w:p w14:paraId="75FF34BA" w14:textId="77777777" w:rsidR="00D95AC1" w:rsidRPr="00FE03AD" w:rsidRDefault="00D95AC1" w:rsidP="00FE03AD">
      <w:pPr>
        <w:spacing w:line="276" w:lineRule="auto"/>
      </w:pPr>
    </w:p>
    <w:p w14:paraId="526B04E4" w14:textId="77777777" w:rsidR="00CA4023" w:rsidRPr="00FE03AD" w:rsidRDefault="00CA4023" w:rsidP="00FE03AD">
      <w:pPr>
        <w:spacing w:line="276" w:lineRule="auto"/>
      </w:pPr>
      <w:r w:rsidRPr="00FE03AD">
        <w:t>Parallel to CITR, a number of regional and national registries have developed to address this gap. In the United Kingdom, the NHS-Blood and Transplant (NHS-BT) registry has systematically tracked pancreas and islet activity since 2008, when islet transplantation was recognized by NICE as a reimbursed national therapy. NHS-BT data have been instrumental in defining inclusion criteria, monitoring longitudinal outcomes, and justifying sustained public funding of the program. In Oceania, the Australia and New Zealand Islet and Pancreas Transplant Registry (ANZIPTR) provides a publicly available platform that integrates activity and outcomes across the relatively small number of centers in Melbourne, Sydney, Brisbane, and Auckland, offering a transparent account of national practice.</w:t>
      </w:r>
    </w:p>
    <w:p w14:paraId="219E4B62" w14:textId="77777777" w:rsidR="00615F03" w:rsidRPr="00FE03AD" w:rsidRDefault="00615F03" w:rsidP="00FE03AD">
      <w:pPr>
        <w:spacing w:line="276" w:lineRule="auto"/>
      </w:pPr>
    </w:p>
    <w:p w14:paraId="6EA76E2D" w14:textId="735B44A0" w:rsidR="00CA4023" w:rsidRPr="00FE03AD" w:rsidRDefault="00CA4023" w:rsidP="00FE03AD">
      <w:pPr>
        <w:spacing w:line="276" w:lineRule="auto"/>
      </w:pPr>
      <w:r w:rsidRPr="00FE03AD">
        <w:t xml:space="preserve">Most recently, Europe has taken a decisive step with the creation of the European Pancreas and Islet Transplant Registry (EPITR), launched by </w:t>
      </w:r>
      <w:r w:rsidR="0095474F" w:rsidRPr="00FE03AD">
        <w:t xml:space="preserve">The European Society </w:t>
      </w:r>
      <w:r w:rsidR="00D02BF0" w:rsidRPr="00FE03AD">
        <w:t>for</w:t>
      </w:r>
      <w:r w:rsidR="0095474F" w:rsidRPr="00FE03AD">
        <w:t xml:space="preserve"> Organ Transplantation (ESOT)/European Pancreas &amp; Islet Transplant Association (EPITA) </w:t>
      </w:r>
      <w:r w:rsidRPr="00FE03AD">
        <w:t>in 2023. EPITR is designed to consolidate data from all European centers, filling a long-standing gap in reliable activity reporting for the region. Beyond simple enumeration of procedures, EPITR aims to harmonize outcome definitions with those used in CITR, to allow for meaningful comparisons, and to provide the necessary infrastructure for compliance with the new European “Substances of Human Origin” (</w:t>
      </w:r>
      <w:proofErr w:type="spellStart"/>
      <w:r w:rsidRPr="00FE03AD">
        <w:t>SoHO</w:t>
      </w:r>
      <w:proofErr w:type="spellEnd"/>
      <w:r w:rsidRPr="00FE03AD">
        <w:t>) legislation.</w:t>
      </w:r>
    </w:p>
    <w:p w14:paraId="3D5F5F4C" w14:textId="77777777" w:rsidR="00615F03" w:rsidRPr="00FE03AD" w:rsidRDefault="00615F03" w:rsidP="00FE03AD">
      <w:pPr>
        <w:spacing w:line="276" w:lineRule="auto"/>
      </w:pPr>
    </w:p>
    <w:p w14:paraId="283A9BE6" w14:textId="77777777" w:rsidR="00CA4023" w:rsidRPr="00FE03AD" w:rsidRDefault="00CA4023" w:rsidP="00FE03AD">
      <w:pPr>
        <w:spacing w:line="276" w:lineRule="auto"/>
      </w:pPr>
      <w:r w:rsidRPr="00FE03AD">
        <w:t>Taken together, these registries complement each other: CITR provides an unparalleled longitudinal reference framework, while NHS-BT, ANZIPTR, and EPITR ensure that regional specificities are captured in greater detail. Their coexistence reflects the maturation of the field, in which accurate benchmarking and regulatory compliance are recognized as fundamental not only for scientific progress but also for sustained health system integration and reimbursement.</w:t>
      </w:r>
    </w:p>
    <w:p w14:paraId="6AAF6CF9" w14:textId="77777777" w:rsidR="000B11EA" w:rsidRPr="00FE03AD" w:rsidRDefault="000B11EA" w:rsidP="00FE03AD">
      <w:pPr>
        <w:spacing w:line="276" w:lineRule="auto"/>
      </w:pPr>
    </w:p>
    <w:p w14:paraId="76986FFA" w14:textId="77777777" w:rsidR="000B11EA" w:rsidRPr="00B302CE" w:rsidRDefault="000B11EA" w:rsidP="00FE03AD">
      <w:pPr>
        <w:spacing w:line="276" w:lineRule="auto"/>
        <w:rPr>
          <w:b/>
          <w:color w:val="4F81BD" w:themeColor="accent1"/>
        </w:rPr>
      </w:pPr>
      <w:r w:rsidRPr="00B302CE">
        <w:rPr>
          <w:b/>
          <w:color w:val="4F81BD" w:themeColor="accent1"/>
        </w:rPr>
        <w:t>CLINICAL MANAGEMENT OF ISLET TRANSPLANT RECIPIENTS</w:t>
      </w:r>
    </w:p>
    <w:p w14:paraId="5BBDD5CB" w14:textId="77777777" w:rsidR="0048627B" w:rsidRPr="00FE03AD" w:rsidRDefault="0048627B" w:rsidP="00FE03AD">
      <w:pPr>
        <w:spacing w:line="276" w:lineRule="auto"/>
        <w:rPr>
          <w:bCs/>
          <w:color w:val="4F81BD" w:themeColor="accent1"/>
        </w:rPr>
      </w:pPr>
    </w:p>
    <w:p w14:paraId="510CC946" w14:textId="77777777" w:rsidR="000B11EA" w:rsidRPr="00FE03AD" w:rsidRDefault="000B11EA" w:rsidP="00FE03AD">
      <w:pPr>
        <w:spacing w:line="276" w:lineRule="auto"/>
      </w:pPr>
      <w:r w:rsidRPr="00FE03AD">
        <w:t>The clinical management of islet transplant recipients requires the coordinated efforts of endocrinologists, transplant surgeons, and immunologists. Long-term success depends not only on the technical quality of the infusion but also on the prevention of immune-mediated graft loss, infectious complications, thromboembolic events, and metabolic stress during engraftment.</w:t>
      </w:r>
    </w:p>
    <w:p w14:paraId="3A85965D" w14:textId="77777777" w:rsidR="000B11EA" w:rsidRPr="00FE03AD" w:rsidRDefault="000B11EA" w:rsidP="00FE03AD">
      <w:pPr>
        <w:spacing w:line="276" w:lineRule="auto"/>
        <w:rPr>
          <w:bCs/>
        </w:rPr>
      </w:pPr>
    </w:p>
    <w:p w14:paraId="72925B38" w14:textId="503C75F2" w:rsidR="000B11EA" w:rsidRPr="00B302CE" w:rsidRDefault="000B11EA" w:rsidP="00FE03AD">
      <w:pPr>
        <w:spacing w:line="276" w:lineRule="auto"/>
        <w:rPr>
          <w:b/>
          <w:color w:val="00B050"/>
        </w:rPr>
      </w:pPr>
      <w:r w:rsidRPr="00B302CE">
        <w:rPr>
          <w:b/>
          <w:color w:val="00B050"/>
        </w:rPr>
        <w:t>Immunosuppression</w:t>
      </w:r>
    </w:p>
    <w:p w14:paraId="30A71D7B" w14:textId="77777777" w:rsidR="00B302CE" w:rsidRDefault="00B302CE" w:rsidP="00FE03AD">
      <w:pPr>
        <w:spacing w:line="276" w:lineRule="auto"/>
      </w:pPr>
    </w:p>
    <w:p w14:paraId="73C2568C" w14:textId="2ACA5EE4" w:rsidR="000B11EA" w:rsidRPr="00FE03AD" w:rsidRDefault="000B11EA" w:rsidP="00FE03AD">
      <w:pPr>
        <w:spacing w:line="276" w:lineRule="auto"/>
      </w:pPr>
      <w:r w:rsidRPr="00FE03AD">
        <w:t>Immunosuppression remains a central component of islet transplantation, as both alloimmune and autoimmune responses contribute to graft failure, compounded by innate inflammatory activation triggered by infusion into the hepatic microcirculation. Unlike solid organ rejection, islet graft rejection occurs without clear clinical symptoms, and careful immunological and metabolic monitoring is required.</w:t>
      </w:r>
    </w:p>
    <w:p w14:paraId="3A414006" w14:textId="77777777" w:rsidR="000F19FF" w:rsidRPr="00FE03AD" w:rsidRDefault="000F19FF" w:rsidP="00FE03AD">
      <w:pPr>
        <w:spacing w:line="276" w:lineRule="auto"/>
      </w:pPr>
    </w:p>
    <w:p w14:paraId="017F2596" w14:textId="0F649E4C" w:rsidR="000B11EA" w:rsidRPr="00FE03AD" w:rsidRDefault="000B11EA" w:rsidP="00FE03AD">
      <w:pPr>
        <w:spacing w:line="276" w:lineRule="auto"/>
      </w:pPr>
      <w:r w:rsidRPr="00FE03AD">
        <w:t xml:space="preserve">Over the past two decades, practice has evolved significantly. In the early years of the CITR registry, induction was most commonly achieved with interleukin-2 receptor antagonists, particularly daclizumab, used alone in more than half of cases. By contrast, in the most recent era reported by CITR, the majority of centers have adopted T-cell–depleting induction, often using alemtuzumab or </w:t>
      </w:r>
      <w:proofErr w:type="spellStart"/>
      <w:r w:rsidRPr="00FE03AD">
        <w:t>antithymocyte</w:t>
      </w:r>
      <w:proofErr w:type="spellEnd"/>
      <w:r w:rsidRPr="00FE03AD">
        <w:t xml:space="preserve"> globulin, sometimes in combination with</w:t>
      </w:r>
      <w:r w:rsidR="00E2508C" w:rsidRPr="00FE03AD">
        <w:t xml:space="preserve"> tumor necrosis factor (</w:t>
      </w:r>
      <w:r w:rsidRPr="00FE03AD">
        <w:t>TNF</w:t>
      </w:r>
      <w:r w:rsidR="00E2508C" w:rsidRPr="00FE03AD">
        <w:t>)</w:t>
      </w:r>
      <w:r w:rsidRPr="00FE03AD">
        <w:t xml:space="preserve"> blockade. These regimens are associated with more durable graft function and lower rates of sensitization. Maintenance therapy has also shifted. Whereas calcineurin inhibitors combined with</w:t>
      </w:r>
      <w:r w:rsidR="00E27BE5" w:rsidRPr="00FE03AD">
        <w:t xml:space="preserve"> mechanistic target of rapamycin</w:t>
      </w:r>
      <w:r w:rsidRPr="00FE03AD">
        <w:t xml:space="preserve"> </w:t>
      </w:r>
      <w:r w:rsidR="00E27BE5" w:rsidRPr="00FE03AD">
        <w:t>(</w:t>
      </w:r>
      <w:r w:rsidRPr="00FE03AD">
        <w:t>mTOR</w:t>
      </w:r>
      <w:r w:rsidR="00E27BE5" w:rsidRPr="00FE03AD">
        <w:t>)</w:t>
      </w:r>
      <w:r w:rsidRPr="00FE03AD">
        <w:t xml:space="preserve"> inhibitors once dominated, today the most common approach is the pairing of a calcineurin inhibitor</w:t>
      </w:r>
      <w:r w:rsidR="00970D12" w:rsidRPr="00FE03AD">
        <w:t xml:space="preserve"> (CNI)</w:t>
      </w:r>
      <w:r w:rsidRPr="00FE03AD">
        <w:t xml:space="preserve"> with an</w:t>
      </w:r>
      <w:r w:rsidR="00803FD6" w:rsidRPr="00FE03AD">
        <w:t xml:space="preserve"> inosine monophosphate dehydrogenase</w:t>
      </w:r>
      <w:r w:rsidRPr="00FE03AD">
        <w:t xml:space="preserve"> </w:t>
      </w:r>
      <w:r w:rsidR="00803FD6" w:rsidRPr="00FE03AD">
        <w:t>(</w:t>
      </w:r>
      <w:r w:rsidRPr="00FE03AD">
        <w:t>IMPDH</w:t>
      </w:r>
      <w:r w:rsidR="00803FD6" w:rsidRPr="00FE03AD">
        <w:t>)</w:t>
      </w:r>
      <w:r w:rsidRPr="00FE03AD">
        <w:t xml:space="preserve"> inhibitor such as mycophenolate, representing over 60% of new cases, while the </w:t>
      </w:r>
      <w:proofErr w:type="spellStart"/>
      <w:r w:rsidRPr="00FE03AD">
        <w:t>CNI+mTOR</w:t>
      </w:r>
      <w:proofErr w:type="spellEnd"/>
      <w:r w:rsidRPr="00FE03AD">
        <w:t xml:space="preserve"> combination has fallen to around 15%. Increasing attention has been given to calcineurin-free regimens, including </w:t>
      </w:r>
      <w:proofErr w:type="spellStart"/>
      <w:r w:rsidRPr="00FE03AD">
        <w:t>belatacept</w:t>
      </w:r>
      <w:proofErr w:type="spellEnd"/>
      <w:r w:rsidRPr="00FE03AD">
        <w:t xml:space="preserve"> or other </w:t>
      </w:r>
      <w:proofErr w:type="spellStart"/>
      <w:r w:rsidRPr="00FE03AD">
        <w:t>costimulation</w:t>
      </w:r>
      <w:proofErr w:type="spellEnd"/>
      <w:r w:rsidRPr="00FE03AD">
        <w:t xml:space="preserve"> blockade strategies, with the aim of reducing nephrotoxicity. In addition, new biologics targeting pathways such as </w:t>
      </w:r>
      <w:r w:rsidR="00A74D5F" w:rsidRPr="00FE03AD">
        <w:t xml:space="preserve">programmed cell death </w:t>
      </w:r>
      <w:r w:rsidR="00EB5870" w:rsidRPr="00FE03AD">
        <w:t>(</w:t>
      </w:r>
      <w:r w:rsidRPr="00FE03AD">
        <w:t>PD</w:t>
      </w:r>
      <w:r w:rsidR="00EB5870" w:rsidRPr="00FE03AD">
        <w:t>)</w:t>
      </w:r>
      <w:r w:rsidRPr="00FE03AD">
        <w:t>-1/PD-L1, CD40/CD154, or chemokine receptors are under clinical evaluation. These shifts reflect a collective effort to balance immunosuppressive efficacy with long-term safety, minimizing toxicity to both islets and host organs.</w:t>
      </w:r>
    </w:p>
    <w:p w14:paraId="67235BA7" w14:textId="77777777" w:rsidR="000B11EA" w:rsidRPr="00FE03AD" w:rsidRDefault="000B11EA" w:rsidP="00FE03AD">
      <w:pPr>
        <w:spacing w:line="276" w:lineRule="auto"/>
        <w:rPr>
          <w:bCs/>
        </w:rPr>
      </w:pPr>
    </w:p>
    <w:p w14:paraId="05D18E30" w14:textId="31E63245" w:rsidR="000B11EA" w:rsidRPr="00B302CE" w:rsidRDefault="000B11EA" w:rsidP="00FE03AD">
      <w:pPr>
        <w:spacing w:line="276" w:lineRule="auto"/>
        <w:rPr>
          <w:b/>
          <w:color w:val="00B050"/>
        </w:rPr>
      </w:pPr>
      <w:r w:rsidRPr="00B302CE">
        <w:rPr>
          <w:b/>
          <w:color w:val="00B050"/>
        </w:rPr>
        <w:t>Antibiotic and Antiviral Prophylaxis</w:t>
      </w:r>
    </w:p>
    <w:p w14:paraId="4FC17F61" w14:textId="77777777" w:rsidR="00B302CE" w:rsidRDefault="00B302CE" w:rsidP="00FE03AD">
      <w:pPr>
        <w:spacing w:line="276" w:lineRule="auto"/>
      </w:pPr>
    </w:p>
    <w:p w14:paraId="53487EBC" w14:textId="1622CA8F" w:rsidR="000B11EA" w:rsidRPr="00FE03AD" w:rsidRDefault="000B11EA" w:rsidP="00FE03AD">
      <w:pPr>
        <w:spacing w:line="276" w:lineRule="auto"/>
      </w:pPr>
      <w:r w:rsidRPr="00FE03AD">
        <w:t>Patients undergoing islet transplantation are subject to the same infectious risks as other solid organ recipients, with added concerns about immunosuppression intensity in the early engraftment phase. Pneumocystis carinii pneumonia remains a well-recognized hazard, and trimethoprim–sulfamethoxazole prophylaxis three times weekly has become standard practice for at least the first six months post-transplant. Cytomegalovirus remains a significant risk factor for graft loss, as shown in solid organ transplantation, and prophylaxis with valganciclovir is typically prescribed during the first three months. Epstein-Barr virus monitoring has also become routine, given the potential for post-transplant lymphoproliferative disease, although this remains rare in islet recipients. Increasingly, centers rely on PCR-based monitoring of viral loads to detect early reactivation and allow preemptive treatment, reducing the risk of both systemic disease and negative graft impact.</w:t>
      </w:r>
    </w:p>
    <w:p w14:paraId="0A31638F" w14:textId="77777777" w:rsidR="000B11EA" w:rsidRPr="00FE03AD" w:rsidRDefault="000B11EA" w:rsidP="00FE03AD">
      <w:pPr>
        <w:spacing w:line="276" w:lineRule="auto"/>
        <w:rPr>
          <w:bCs/>
        </w:rPr>
      </w:pPr>
    </w:p>
    <w:p w14:paraId="1F32D995" w14:textId="02D03FEF" w:rsidR="000B11EA" w:rsidRPr="00B302CE" w:rsidRDefault="000B11EA" w:rsidP="00FE03AD">
      <w:pPr>
        <w:spacing w:line="276" w:lineRule="auto"/>
        <w:rPr>
          <w:b/>
          <w:color w:val="00B050"/>
        </w:rPr>
      </w:pPr>
      <w:r w:rsidRPr="00B302CE">
        <w:rPr>
          <w:b/>
          <w:color w:val="00B050"/>
        </w:rPr>
        <w:lastRenderedPageBreak/>
        <w:t>Thromboembolism Prophylaxis</w:t>
      </w:r>
    </w:p>
    <w:p w14:paraId="3F44E05C" w14:textId="77777777" w:rsidR="00B302CE" w:rsidRPr="00B302CE" w:rsidRDefault="00B302CE" w:rsidP="00FE03AD">
      <w:pPr>
        <w:spacing w:line="276" w:lineRule="auto"/>
        <w:rPr>
          <w:b/>
        </w:rPr>
      </w:pPr>
    </w:p>
    <w:p w14:paraId="7CD1F733" w14:textId="30FA3C9D" w:rsidR="000B11EA" w:rsidRPr="00FE03AD" w:rsidRDefault="000B11EA" w:rsidP="00FE03AD">
      <w:pPr>
        <w:spacing w:line="276" w:lineRule="auto"/>
      </w:pPr>
      <w:r w:rsidRPr="00FE03AD">
        <w:t>The intraportal infusion of islets exposes them to the instant blood-mediated inflammatory reaction (IBMIR), initiated by tissue factor expression and other proinflammatory mediators released from islets. This leads to platelet activation, complement cascade engagement, and formation of microthrombi within hepatic sinusoids, causing the early loss of a substantial proportion of transplanted cells. To counter this, unfractionated heparin is routinely added to the infusion solution, and low-molecular-weight heparin is administered for several days post-procedure. These measures have markedly reduced the incidence of portal vein thrombosis, now rare, but IBMIR remains a significant biological obstacle, underscoring the need for adjunctive therapies. Experimental approaches such as complement inhibition and anti-TNF therapy are under investigation for their potential to further reduce peri</w:t>
      </w:r>
      <w:r w:rsidR="00D91AF0">
        <w:t>-</w:t>
      </w:r>
      <w:r w:rsidRPr="00FE03AD">
        <w:t>transplant islet loss.</w:t>
      </w:r>
    </w:p>
    <w:p w14:paraId="5994E9CA" w14:textId="77777777" w:rsidR="000B11EA" w:rsidRPr="00FE03AD" w:rsidRDefault="000B11EA" w:rsidP="00FE03AD">
      <w:pPr>
        <w:spacing w:line="276" w:lineRule="auto"/>
        <w:rPr>
          <w:bCs/>
        </w:rPr>
      </w:pPr>
    </w:p>
    <w:p w14:paraId="1E056A12" w14:textId="23C50D1D" w:rsidR="000B11EA" w:rsidRDefault="000B11EA" w:rsidP="00FE03AD">
      <w:pPr>
        <w:spacing w:line="276" w:lineRule="auto"/>
        <w:rPr>
          <w:b/>
          <w:color w:val="00B050"/>
        </w:rPr>
      </w:pPr>
      <w:r w:rsidRPr="00B302CE">
        <w:rPr>
          <w:b/>
          <w:color w:val="00B050"/>
        </w:rPr>
        <w:t>Peri-transplant Insulin Management</w:t>
      </w:r>
    </w:p>
    <w:p w14:paraId="52ACD317" w14:textId="77777777" w:rsidR="00D91AF0" w:rsidRPr="00B302CE" w:rsidRDefault="00D91AF0" w:rsidP="00FE03AD">
      <w:pPr>
        <w:spacing w:line="276" w:lineRule="auto"/>
        <w:rPr>
          <w:b/>
          <w:color w:val="00B050"/>
        </w:rPr>
      </w:pPr>
    </w:p>
    <w:p w14:paraId="50C308D5" w14:textId="77777777" w:rsidR="000B11EA" w:rsidRPr="00FE03AD" w:rsidRDefault="000B11EA" w:rsidP="00FE03AD">
      <w:pPr>
        <w:spacing w:line="276" w:lineRule="auto"/>
      </w:pPr>
      <w:r w:rsidRPr="00FE03AD">
        <w:t xml:space="preserve">Islets require a period of engraftment and neovascularization following infusion, during which they are highly susceptible to metabolic stress. Intensive glycemic control in the immediate post-transplant phase is therefore essential, not only to protect against hypoglycemia but also to prevent glucotoxicity and </w:t>
      </w:r>
      <w:r w:rsidRPr="00FE03AD">
        <w:rPr>
          <w:lang w:val="it-IT"/>
        </w:rPr>
        <w:t>β</w:t>
      </w:r>
      <w:r w:rsidRPr="00FE03AD">
        <w:t>-cell exhaustion. Most protocols provide basal exogenous insulin during the early weeks, even in the presence of recovering endogenous secretion, with doses progressively reduced and eventually withdrawn as graft function stabilizes. Continuous glucose monitoring is increasingly employed to guide adjustments, and emerging evidence suggests that hybrid closed-loop insulin delivery systems may optimize glucose stability during this vulnerable period. Such strategies may reduce both hypoglycemic risk and metabolic stress, supporting long-term graft survival.</w:t>
      </w:r>
    </w:p>
    <w:p w14:paraId="4A63F381" w14:textId="77777777" w:rsidR="000B11EA" w:rsidRPr="00FE03AD" w:rsidRDefault="000B11EA" w:rsidP="00FE03AD">
      <w:pPr>
        <w:spacing w:line="276" w:lineRule="auto"/>
      </w:pPr>
    </w:p>
    <w:p w14:paraId="129AF4C8" w14:textId="77777777" w:rsidR="000B11EA" w:rsidRPr="00B302CE" w:rsidRDefault="000B11EA" w:rsidP="00FE03AD">
      <w:pPr>
        <w:spacing w:line="276" w:lineRule="auto"/>
        <w:rPr>
          <w:b/>
          <w:color w:val="4F81BD" w:themeColor="accent1"/>
        </w:rPr>
      </w:pPr>
      <w:r w:rsidRPr="00B302CE">
        <w:rPr>
          <w:b/>
          <w:color w:val="4F81BD" w:themeColor="accent1"/>
        </w:rPr>
        <w:t>POST-TRANSPLANT CLINICAL MONITORING</w:t>
      </w:r>
    </w:p>
    <w:p w14:paraId="76649ED2" w14:textId="77777777" w:rsidR="000B11EA" w:rsidRPr="00FE03AD" w:rsidRDefault="000B11EA" w:rsidP="00FE03AD">
      <w:pPr>
        <w:spacing w:line="276" w:lineRule="auto"/>
        <w:rPr>
          <w:bCs/>
        </w:rPr>
      </w:pPr>
    </w:p>
    <w:p w14:paraId="5DAD61BD" w14:textId="074E13FE" w:rsidR="000B11EA" w:rsidRPr="00B302CE" w:rsidRDefault="000B11EA" w:rsidP="00FE03AD">
      <w:pPr>
        <w:spacing w:line="276" w:lineRule="auto"/>
        <w:rPr>
          <w:b/>
          <w:color w:val="00B050"/>
        </w:rPr>
      </w:pPr>
      <w:r w:rsidRPr="00B302CE">
        <w:rPr>
          <w:b/>
          <w:color w:val="00B050"/>
        </w:rPr>
        <w:t xml:space="preserve">Hematologic </w:t>
      </w:r>
      <w:r w:rsidR="00596BC8" w:rsidRPr="00B302CE">
        <w:rPr>
          <w:b/>
          <w:color w:val="00B050"/>
        </w:rPr>
        <w:t>Monitoring</w:t>
      </w:r>
    </w:p>
    <w:p w14:paraId="0F6407C3" w14:textId="77777777" w:rsidR="00B302CE" w:rsidRDefault="00B302CE" w:rsidP="00FE03AD">
      <w:pPr>
        <w:spacing w:line="276" w:lineRule="auto"/>
      </w:pPr>
    </w:p>
    <w:p w14:paraId="5F8B7BA1" w14:textId="506009C7" w:rsidR="000B11EA" w:rsidRPr="00FE03AD" w:rsidRDefault="000B11EA" w:rsidP="00FE03AD">
      <w:pPr>
        <w:spacing w:line="276" w:lineRule="auto"/>
      </w:pPr>
      <w:r w:rsidRPr="00FE03AD">
        <w:t>Complete blood counts, including erythrocytes, leukocytes with differential, hemoglobin, platelets, and coagulation markers, are systematically monitored after islet transplantation. These parameters are essential to detect early bone marrow suppression related to induction or maintenance immunosuppressive regimens. Anemia of mild degree is common and generally managed with iron supplementation, while clinically relevant anemia requires erythropoietin. Severe neutropenia, more frequently observed after lymphocyte-depleting induction, is promptly managed with granulocyte colony–stimulating factor (G-CSF), which permits hematologic recovery without interruption of immunosuppression.</w:t>
      </w:r>
    </w:p>
    <w:p w14:paraId="32F70285" w14:textId="77777777" w:rsidR="000B11EA" w:rsidRPr="00FE03AD" w:rsidRDefault="000B11EA" w:rsidP="00FE03AD">
      <w:pPr>
        <w:spacing w:line="276" w:lineRule="auto"/>
        <w:rPr>
          <w:bCs/>
        </w:rPr>
      </w:pPr>
    </w:p>
    <w:p w14:paraId="0512C5E1" w14:textId="288E269E" w:rsidR="000B11EA" w:rsidRPr="00B302CE" w:rsidRDefault="000B11EA" w:rsidP="00FE03AD">
      <w:pPr>
        <w:spacing w:line="276" w:lineRule="auto"/>
        <w:rPr>
          <w:b/>
          <w:color w:val="00B050"/>
        </w:rPr>
      </w:pPr>
      <w:r w:rsidRPr="00B302CE">
        <w:rPr>
          <w:b/>
          <w:color w:val="00B050"/>
        </w:rPr>
        <w:t xml:space="preserve">Renal </w:t>
      </w:r>
      <w:r w:rsidR="00596BC8" w:rsidRPr="00B302CE">
        <w:rPr>
          <w:b/>
          <w:color w:val="00B050"/>
        </w:rPr>
        <w:t>Function</w:t>
      </w:r>
    </w:p>
    <w:p w14:paraId="5DC1E58C" w14:textId="77777777" w:rsidR="00B302CE" w:rsidRDefault="00B302CE" w:rsidP="00FE03AD">
      <w:pPr>
        <w:spacing w:line="276" w:lineRule="auto"/>
      </w:pPr>
    </w:p>
    <w:p w14:paraId="3C3DFBEA" w14:textId="0B8A8FF8" w:rsidR="000B11EA" w:rsidRPr="00FE03AD" w:rsidRDefault="000B11EA" w:rsidP="00FE03AD">
      <w:pPr>
        <w:spacing w:line="276" w:lineRule="auto"/>
      </w:pPr>
      <w:r w:rsidRPr="00FE03AD">
        <w:t xml:space="preserve">Renal function is closely followed both to monitor the natural course of diabetic nephropathy and to detect nephrotoxicity induced by calcineurin inhibitors or mTOR inhibitors. Periodic assessments include serum creatinine, blood urea nitrogen, and urinalysis, with 24-hour urine collections when indicated. </w:t>
      </w:r>
      <w:r w:rsidR="00661097" w:rsidRPr="00FE03AD">
        <w:t xml:space="preserve">Estimated </w:t>
      </w:r>
      <w:r w:rsidRPr="00FE03AD">
        <w:t>Glomerular filtration rate</w:t>
      </w:r>
      <w:r w:rsidR="00661097" w:rsidRPr="00FE03AD">
        <w:t xml:space="preserve"> (eGFR)</w:t>
      </w:r>
      <w:r w:rsidRPr="00FE03AD">
        <w:t xml:space="preserve"> is calculated using standardized formulas such </w:t>
      </w:r>
      <w:r w:rsidRPr="00FE03AD">
        <w:lastRenderedPageBreak/>
        <w:t xml:space="preserve">as </w:t>
      </w:r>
      <w:r w:rsidR="00B43115" w:rsidRPr="00FE03AD">
        <w:t>Modification of Diet in Renal Disease</w:t>
      </w:r>
      <w:r w:rsidR="00B43115" w:rsidRPr="00FE03AD">
        <w:rPr>
          <w:bCs/>
        </w:rPr>
        <w:t xml:space="preserve"> (</w:t>
      </w:r>
      <w:r w:rsidRPr="00FE03AD">
        <w:t>MDRD</w:t>
      </w:r>
      <w:r w:rsidR="00B43115" w:rsidRPr="00FE03AD">
        <w:t>)</w:t>
      </w:r>
      <w:r w:rsidRPr="00FE03AD">
        <w:t xml:space="preserve"> or </w:t>
      </w:r>
      <w:r w:rsidR="00D72E8B" w:rsidRPr="00FE03AD">
        <w:t>Chronic Kidney Disease Epidemiology Collaboration (</w:t>
      </w:r>
      <w:r w:rsidRPr="00FE03AD">
        <w:t>CKD-EPI</w:t>
      </w:r>
      <w:r w:rsidR="00D72E8B" w:rsidRPr="00FE03AD">
        <w:t>)</w:t>
      </w:r>
      <w:r w:rsidRPr="00FE03AD">
        <w:t>. Long-term registry data confirm that progressive decline in eGFR is a significant complication of allogeneic islet transplantation, underscoring the need for preventive strategies. The use of ACE inhibitors or angiotensin receptor blockers has a proven nephroprotective effect in diabetes and is strongly recommended in transplant recipients. Hypertension, defined as blood pressure consistently exceeding 130/80 mmHg, requires pharmacologic treatment.</w:t>
      </w:r>
    </w:p>
    <w:p w14:paraId="018D1DDA" w14:textId="77777777" w:rsidR="000B11EA" w:rsidRPr="00FE03AD" w:rsidRDefault="000B11EA" w:rsidP="00FE03AD">
      <w:pPr>
        <w:spacing w:line="276" w:lineRule="auto"/>
        <w:rPr>
          <w:bCs/>
        </w:rPr>
      </w:pPr>
    </w:p>
    <w:p w14:paraId="30F61C2C" w14:textId="206FF069" w:rsidR="000B11EA" w:rsidRPr="00B302CE" w:rsidRDefault="000B11EA" w:rsidP="00FE03AD">
      <w:pPr>
        <w:spacing w:line="276" w:lineRule="auto"/>
        <w:rPr>
          <w:b/>
          <w:color w:val="00B050"/>
        </w:rPr>
      </w:pPr>
      <w:r w:rsidRPr="00B302CE">
        <w:rPr>
          <w:b/>
          <w:color w:val="00B050"/>
        </w:rPr>
        <w:t xml:space="preserve">Lipid </w:t>
      </w:r>
      <w:r w:rsidR="00596BC8" w:rsidRPr="00B302CE">
        <w:rPr>
          <w:b/>
          <w:color w:val="00B050"/>
        </w:rPr>
        <w:t>Monitoring</w:t>
      </w:r>
    </w:p>
    <w:p w14:paraId="1DEEEAE5" w14:textId="77777777" w:rsidR="00B302CE" w:rsidRDefault="00B302CE" w:rsidP="00FE03AD">
      <w:pPr>
        <w:spacing w:line="276" w:lineRule="auto"/>
      </w:pPr>
    </w:p>
    <w:p w14:paraId="6CA3877E" w14:textId="72901E7F" w:rsidR="000B11EA" w:rsidRPr="00FE03AD" w:rsidRDefault="000B11EA" w:rsidP="00FE03AD">
      <w:pPr>
        <w:spacing w:line="276" w:lineRule="auto"/>
      </w:pPr>
      <w:r w:rsidRPr="00FE03AD">
        <w:t>Dyslipidemia is frequently observed in the post-transplant period, particularly in recipients treated with mTOR inhibitors. Elevated lipid levels not only increase cardiovascular risk but may also create an unfavorable hepatic microenvironment, potentially impairing islet engraftment and survival. For this reason, lipid panels are monitored regularly, and statin therapy is commonly introduced with the objective of maintaining LDL cholesterol below 100 mg/dL. This approach is consistent with preventive strategies used in solid organ transplantation and is particularly relevant in the context of intraportal islet grafts.</w:t>
      </w:r>
    </w:p>
    <w:p w14:paraId="7A9A14A3" w14:textId="77777777" w:rsidR="000B11EA" w:rsidRPr="00FE03AD" w:rsidRDefault="000B11EA" w:rsidP="00FE03AD">
      <w:pPr>
        <w:spacing w:line="276" w:lineRule="auto"/>
        <w:rPr>
          <w:bCs/>
        </w:rPr>
      </w:pPr>
    </w:p>
    <w:p w14:paraId="5891DFDD" w14:textId="5B84A2BA" w:rsidR="000B11EA" w:rsidRPr="00B302CE" w:rsidRDefault="000B11EA" w:rsidP="00FE03AD">
      <w:pPr>
        <w:spacing w:line="276" w:lineRule="auto"/>
        <w:rPr>
          <w:b/>
          <w:color w:val="00B050"/>
        </w:rPr>
      </w:pPr>
      <w:r w:rsidRPr="00B302CE">
        <w:rPr>
          <w:b/>
          <w:color w:val="00B050"/>
        </w:rPr>
        <w:t xml:space="preserve">Liver </w:t>
      </w:r>
      <w:r w:rsidR="00596BC8" w:rsidRPr="00B302CE">
        <w:rPr>
          <w:b/>
          <w:color w:val="00B050"/>
        </w:rPr>
        <w:t>Function</w:t>
      </w:r>
    </w:p>
    <w:p w14:paraId="71A8C314" w14:textId="77777777" w:rsidR="00B302CE" w:rsidRDefault="00B302CE" w:rsidP="00FE03AD">
      <w:pPr>
        <w:spacing w:line="276" w:lineRule="auto"/>
      </w:pPr>
    </w:p>
    <w:p w14:paraId="6F45FB1F" w14:textId="71B6174C" w:rsidR="000B11EA" w:rsidRPr="00FE03AD" w:rsidRDefault="000B11EA" w:rsidP="00FE03AD">
      <w:pPr>
        <w:spacing w:line="276" w:lineRule="auto"/>
      </w:pPr>
      <w:r w:rsidRPr="00FE03AD">
        <w:t>Because the liver is the standard implantation site, monitoring hepatic function is an integral part of follow-up. Transient elevation of aminotransferases is frequently observed after islet infusion, reflecting embolization and localized inflammatory reaction within the hepatic sinusoids. In most cases, this phenomenon is self-limited and resolves without intervention. Ultrasonography typically reveals a transient hyperechogenic pattern of the parenchyma. Nevertheless, early imaging is essential to rule out significant complications such as portal vein thrombosis, intra-abdominal bleeding, or structural abnormalities of the parenchyma that might compromise graft function.</w:t>
      </w:r>
    </w:p>
    <w:p w14:paraId="30BA39DA" w14:textId="77777777" w:rsidR="000B11EA" w:rsidRPr="00FE03AD" w:rsidRDefault="000B11EA" w:rsidP="00FE03AD">
      <w:pPr>
        <w:spacing w:line="276" w:lineRule="auto"/>
        <w:rPr>
          <w:bCs/>
        </w:rPr>
      </w:pPr>
    </w:p>
    <w:p w14:paraId="6ABFCC4B" w14:textId="419EBE67" w:rsidR="000B11EA" w:rsidRPr="00B302CE" w:rsidRDefault="000B11EA" w:rsidP="00FE03AD">
      <w:pPr>
        <w:spacing w:line="276" w:lineRule="auto"/>
        <w:rPr>
          <w:b/>
          <w:color w:val="00B050"/>
        </w:rPr>
      </w:pPr>
      <w:r w:rsidRPr="00B302CE">
        <w:rPr>
          <w:b/>
          <w:color w:val="00B050"/>
        </w:rPr>
        <w:t xml:space="preserve">Immune </w:t>
      </w:r>
      <w:r w:rsidR="00596BC8" w:rsidRPr="00B302CE">
        <w:rPr>
          <w:b/>
          <w:color w:val="00B050"/>
        </w:rPr>
        <w:t>Monitoring</w:t>
      </w:r>
    </w:p>
    <w:p w14:paraId="230F8208" w14:textId="77777777" w:rsidR="00B302CE" w:rsidRDefault="00B302CE" w:rsidP="00FE03AD">
      <w:pPr>
        <w:spacing w:line="276" w:lineRule="auto"/>
      </w:pPr>
    </w:p>
    <w:p w14:paraId="5B0D5926" w14:textId="7250DBDC" w:rsidR="000B11EA" w:rsidRPr="00FE03AD" w:rsidRDefault="000B11EA" w:rsidP="00FE03AD">
      <w:pPr>
        <w:spacing w:line="276" w:lineRule="auto"/>
      </w:pPr>
      <w:r w:rsidRPr="00FE03AD">
        <w:t xml:space="preserve">Immune surveillance after islet transplantation is conducted according to principles established in solid organ transplantation. Panel reactive antibody testing is performed to evaluate </w:t>
      </w:r>
      <w:proofErr w:type="spellStart"/>
      <w:r w:rsidRPr="00FE03AD">
        <w:t>allo</w:t>
      </w:r>
      <w:proofErr w:type="spellEnd"/>
      <w:r w:rsidRPr="00FE03AD">
        <w:t xml:space="preserve">-sensitization against HLA class I and II antigens. Adequate maintenance of immunosuppression generally prevents donor-specific antibody formation, but interruptions due to infection, toxicity, or drug conversion may lead to alloantibody development and eventual graft dysfunction. A distinctive feature of islet transplantation in type 1 diabetes is the risk of autoimmune recurrence. Autoantibody titers against </w:t>
      </w:r>
      <w:r w:rsidR="00892858" w:rsidRPr="00FE03AD">
        <w:t>glutamic acid decarboxylase</w:t>
      </w:r>
      <w:r w:rsidR="00212680" w:rsidRPr="00FE03AD">
        <w:t>-65 (</w:t>
      </w:r>
      <w:r w:rsidRPr="00FE03AD">
        <w:t>GAD65</w:t>
      </w:r>
      <w:r w:rsidR="00212680" w:rsidRPr="00FE03AD">
        <w:t>)</w:t>
      </w:r>
      <w:r w:rsidRPr="00FE03AD">
        <w:t xml:space="preserve">, </w:t>
      </w:r>
      <w:r w:rsidR="00212680" w:rsidRPr="00FE03AD">
        <w:t>islet antigen-1 (</w:t>
      </w:r>
      <w:r w:rsidRPr="00FE03AD">
        <w:t>IA-2</w:t>
      </w:r>
      <w:r w:rsidR="00212680" w:rsidRPr="00FE03AD">
        <w:t>)</w:t>
      </w:r>
      <w:r w:rsidRPr="00FE03AD">
        <w:t xml:space="preserve">, insulin, and more recently </w:t>
      </w:r>
      <w:r w:rsidR="00212680" w:rsidRPr="00FE03AD">
        <w:t>zinc transporter-8 (</w:t>
      </w:r>
      <w:r w:rsidRPr="00FE03AD">
        <w:t>ZnT8</w:t>
      </w:r>
      <w:r w:rsidR="00212680" w:rsidRPr="00FE03AD">
        <w:t>)</w:t>
      </w:r>
      <w:r w:rsidRPr="00FE03AD">
        <w:t xml:space="preserve"> are monitored longitudinally, as seroconversion or rising titers have been associated with lower rates of insulin independence and shorter graft survival. Parallel development of assays for autoreactive T cells provides an additional tool to detect early autoimmune recurrence and may in the future support timely immunologic interventions aimed at preserving islet function.</w:t>
      </w:r>
    </w:p>
    <w:p w14:paraId="679C1841" w14:textId="77777777" w:rsidR="00527492" w:rsidRPr="00FE03AD" w:rsidRDefault="00527492" w:rsidP="00FE03AD">
      <w:pPr>
        <w:spacing w:line="276" w:lineRule="auto"/>
      </w:pPr>
    </w:p>
    <w:p w14:paraId="0942F303" w14:textId="77777777" w:rsidR="00527492" w:rsidRPr="00B302CE" w:rsidRDefault="00527492" w:rsidP="00FE03AD">
      <w:pPr>
        <w:spacing w:line="276" w:lineRule="auto"/>
        <w:rPr>
          <w:b/>
          <w:color w:val="4F81BD" w:themeColor="accent1"/>
        </w:rPr>
      </w:pPr>
      <w:r w:rsidRPr="00B302CE">
        <w:rPr>
          <w:b/>
          <w:color w:val="4F81BD" w:themeColor="accent1"/>
        </w:rPr>
        <w:t>MONITORING ISLET GRAFT FUNCTION</w:t>
      </w:r>
    </w:p>
    <w:p w14:paraId="7ED120E3" w14:textId="77777777" w:rsidR="0048627B" w:rsidRPr="00FE03AD" w:rsidRDefault="0048627B" w:rsidP="00FE03AD">
      <w:pPr>
        <w:spacing w:line="276" w:lineRule="auto"/>
        <w:rPr>
          <w:bCs/>
          <w:color w:val="4F81BD" w:themeColor="accent1"/>
        </w:rPr>
      </w:pPr>
    </w:p>
    <w:p w14:paraId="68717F3F" w14:textId="5521F622" w:rsidR="00527492" w:rsidRPr="00FE03AD" w:rsidRDefault="00527492" w:rsidP="00FE03AD">
      <w:pPr>
        <w:spacing w:line="276" w:lineRule="auto"/>
      </w:pPr>
      <w:r w:rsidRPr="00FE03AD">
        <w:t xml:space="preserve">The assessment of islet graft function relies on a broad spectrum of metabolic measurements that, </w:t>
      </w:r>
      <w:r w:rsidRPr="00FE03AD">
        <w:lastRenderedPageBreak/>
        <w:t xml:space="preserve">when considered together, provide a reliable picture of </w:t>
      </w:r>
      <w:r w:rsidRPr="00FE03AD">
        <w:rPr>
          <w:lang w:val="it-IT"/>
        </w:rPr>
        <w:t>β</w:t>
      </w:r>
      <w:r w:rsidRPr="00FE03AD">
        <w:t xml:space="preserve">-cell activity after transplantation </w:t>
      </w:r>
      <w:r w:rsidRPr="00FE03AD">
        <w:rPr>
          <w:bCs/>
        </w:rPr>
        <w:t>(Table 5).</w:t>
      </w:r>
      <w:r w:rsidRPr="00FE03AD">
        <w:t xml:space="preserve"> Since candidates for transplantation are individuals with type 1 diabetes and undetectable stimulated C-peptide before the procedure, the appearance of measurable C-peptide secretion is the clearest biomarker of graft activity. Both basal and stimulated C-peptide levels are therefore central to follow-up, as they document endogenous insulin secretion even in patients who continue to require exogenous insulin.</w:t>
      </w:r>
    </w:p>
    <w:p w14:paraId="22C3DFA6" w14:textId="77777777" w:rsidR="00C839AB" w:rsidRPr="00FE03AD" w:rsidRDefault="00C839AB" w:rsidP="00FE03AD">
      <w:pPr>
        <w:spacing w:line="276" w:lineRule="auto"/>
        <w:rPr>
          <w:bCs/>
        </w:rPr>
      </w:pPr>
    </w:p>
    <w:p w14:paraId="7E4F3AE7" w14:textId="77777777" w:rsidR="0048627B" w:rsidRPr="00FE03AD" w:rsidRDefault="0048627B" w:rsidP="00FE03AD">
      <w:pPr>
        <w:spacing w:line="276" w:lineRule="auto"/>
      </w:pPr>
      <w:r w:rsidRPr="00FE03AD">
        <w:t>Traditional parameters such as HbA1c, fasting and postprandial glucose, and daily insulin requirement remain essential in routine practice, offering simple and reproducible information on long-term control and graft contribution. However, these measures alone are insufficient to detect early functional decline. Continuous glucose monitoring, with analysis of time in range, glycemic variability, and hypoglycemia burden, has gained increasing importance in recent years, as it allows a more detailed understanding of the clinical benefit of graft function, particularly with regard to hypoglycemia prevention.</w:t>
      </w:r>
    </w:p>
    <w:p w14:paraId="4093B91D" w14:textId="77777777" w:rsidR="0048627B" w:rsidRPr="00FE03AD" w:rsidRDefault="0048627B" w:rsidP="00FE03AD">
      <w:pPr>
        <w:spacing w:line="276" w:lineRule="auto"/>
      </w:pPr>
    </w:p>
    <w:p w14:paraId="7E31577C" w14:textId="77777777" w:rsidR="0048627B" w:rsidRPr="00FE03AD" w:rsidRDefault="0048627B" w:rsidP="00FE03AD">
      <w:pPr>
        <w:spacing w:line="276" w:lineRule="auto"/>
      </w:pPr>
      <w:r w:rsidRPr="00FE03AD">
        <w:t xml:space="preserve">Dynamic stimulation tests continue to represent a key tool for quantifying </w:t>
      </w:r>
      <w:r w:rsidRPr="00FE03AD">
        <w:rPr>
          <w:lang w:val="it-IT"/>
        </w:rPr>
        <w:t>β</w:t>
      </w:r>
      <w:r w:rsidRPr="00FE03AD">
        <w:t>-cell reserve. Mixed meal tolerance testing is the most widely applied physiological stimulus, while intravenous glucose and arginine stimulation provide complementary information on first-phase insulin release and maximal secretory capacity. These tests, though more labor-intensive, are particularly useful for detecting early deterioration in graft function or evaluating the potency of new cell products in clinical trials.</w:t>
      </w:r>
    </w:p>
    <w:p w14:paraId="4D8E8EB8" w14:textId="77777777" w:rsidR="0048627B" w:rsidRPr="00FE03AD" w:rsidRDefault="0048627B" w:rsidP="00FE03AD">
      <w:pPr>
        <w:spacing w:line="276" w:lineRule="auto"/>
      </w:pPr>
    </w:p>
    <w:p w14:paraId="217BEE7C" w14:textId="0284B0B6" w:rsidR="0048627B" w:rsidRPr="00FE03AD" w:rsidRDefault="0048627B" w:rsidP="00FE03AD">
      <w:pPr>
        <w:spacing w:line="276" w:lineRule="auto"/>
      </w:pPr>
      <w:r w:rsidRPr="00FE03AD">
        <w:t xml:space="preserve">To facilitate objective interpretation, several composite indices have been proposed. The </w:t>
      </w:r>
      <w:r w:rsidRPr="00FE03AD">
        <w:rPr>
          <w:lang w:val="it-IT"/>
        </w:rPr>
        <w:t>β</w:t>
      </w:r>
      <w:r w:rsidRPr="00FE03AD">
        <w:t xml:space="preserve">-score remains the most widely used, integrating HbA1c, stimulated C-peptide, insulin use, and glycemia into a single measure that correlates with clinical outcomes. Other indices such as the </w:t>
      </w:r>
      <w:r w:rsidRPr="00FE03AD">
        <w:rPr>
          <w:lang w:val="it-IT"/>
        </w:rPr>
        <w:t>β</w:t>
      </w:r>
      <w:r w:rsidRPr="00FE03AD">
        <w:t xml:space="preserve">2-score, basal C-peptide/glucose ratio, </w:t>
      </w:r>
      <w:r w:rsidR="00FA3E63" w:rsidRPr="00FE03AD">
        <w:t xml:space="preserve">Homeostatic Model </w:t>
      </w:r>
      <w:proofErr w:type="spellStart"/>
      <w:r w:rsidR="00FA3E63" w:rsidRPr="00FE03AD">
        <w:t>Assement</w:t>
      </w:r>
      <w:proofErr w:type="spellEnd"/>
      <w:r w:rsidR="00FA3E63" w:rsidRPr="00FE03AD">
        <w:t xml:space="preserve"> (</w:t>
      </w:r>
      <w:r w:rsidRPr="00FE03AD">
        <w:t>HOMA</w:t>
      </w:r>
      <w:r w:rsidR="00FA3E63" w:rsidRPr="00FE03AD">
        <w:t>)</w:t>
      </w:r>
      <w:r w:rsidRPr="00FE03AD">
        <w:t>-derived measures, and the Transplant Estimated Function (TEF) index provide additional granularity by accounting for insulin resistance, variability, or basal secretion in relation to glucose levels. Each of these tools has strengths and limitations, and none is sufficient in isolation; instead, they complement each other and are increasingly applied together in clinical follow-up and registry analyses.</w:t>
      </w:r>
    </w:p>
    <w:p w14:paraId="2A78D5FA" w14:textId="77777777" w:rsidR="0048627B" w:rsidRPr="00FE03AD" w:rsidRDefault="0048627B" w:rsidP="00FE03AD">
      <w:pPr>
        <w:spacing w:line="276" w:lineRule="auto"/>
      </w:pPr>
    </w:p>
    <w:p w14:paraId="78B5A3DF" w14:textId="77777777" w:rsidR="0048627B" w:rsidRPr="00FE03AD" w:rsidRDefault="0048627B" w:rsidP="00FE03AD">
      <w:pPr>
        <w:spacing w:line="276" w:lineRule="auto"/>
      </w:pPr>
      <w:r w:rsidRPr="00FE03AD">
        <w:t>Overall, the monitoring of islet graft function has evolved into a multidimensional process that combines routine laboratory tests, dynamic stimulation studies, continuous glucose monitoring, and composite indices. This integrated approach allows early recognition of functional impairment, guides decisions on immunosuppression and insulin therapy, and provides a standardized framework for evaluating outcomes across clinical centers and international registries.</w:t>
      </w:r>
    </w:p>
    <w:p w14:paraId="543B6663" w14:textId="24FC312B" w:rsidR="00C839AB" w:rsidRPr="00FE03AD" w:rsidRDefault="00C839AB" w:rsidP="00FE03AD">
      <w:pPr>
        <w:spacing w:line="276" w:lineRule="auto"/>
        <w:rPr>
          <w:bCs/>
        </w:rPr>
      </w:pPr>
    </w:p>
    <w:tbl>
      <w:tblPr>
        <w:tblStyle w:val="TableGrid"/>
        <w:tblW w:w="10165" w:type="dxa"/>
        <w:tblInd w:w="-95" w:type="dxa"/>
        <w:tblLook w:val="04A0" w:firstRow="1" w:lastRow="0" w:firstColumn="1" w:lastColumn="0" w:noHBand="0" w:noVBand="1"/>
      </w:tblPr>
      <w:tblGrid>
        <w:gridCol w:w="1901"/>
        <w:gridCol w:w="4407"/>
        <w:gridCol w:w="3857"/>
      </w:tblGrid>
      <w:tr w:rsidR="00B302CE" w:rsidRPr="00FE03AD" w14:paraId="05B3CEA9" w14:textId="77777777" w:rsidTr="00051F95">
        <w:tc>
          <w:tcPr>
            <w:tcW w:w="10165" w:type="dxa"/>
            <w:gridSpan w:val="3"/>
            <w:shd w:val="clear" w:color="auto" w:fill="FFFF00"/>
          </w:tcPr>
          <w:p w14:paraId="44E44EE7" w14:textId="5F0B7EFC" w:rsidR="00B302CE" w:rsidRPr="003925C8" w:rsidRDefault="00B302CE" w:rsidP="00FE03AD">
            <w:pPr>
              <w:spacing w:line="276" w:lineRule="auto"/>
              <w:rPr>
                <w:b/>
                <w:bCs/>
                <w:szCs w:val="20"/>
                <w:lang w:val="it-IT"/>
              </w:rPr>
            </w:pPr>
            <w:r w:rsidRPr="003925C8">
              <w:rPr>
                <w:b/>
                <w:bCs/>
                <w:szCs w:val="20"/>
                <w:lang w:val="it-IT"/>
              </w:rPr>
              <w:t>Table 5. Monitoring of Islet Graft Function</w:t>
            </w:r>
          </w:p>
        </w:tc>
      </w:tr>
      <w:tr w:rsidR="00D144D6" w:rsidRPr="00FE03AD" w14:paraId="1C8F040C" w14:textId="77777777" w:rsidTr="00051F95">
        <w:tc>
          <w:tcPr>
            <w:tcW w:w="1901" w:type="dxa"/>
            <w:hideMark/>
          </w:tcPr>
          <w:p w14:paraId="0723EDDF" w14:textId="77777777" w:rsidR="00D144D6" w:rsidRPr="003925C8" w:rsidRDefault="00D144D6" w:rsidP="00FE03AD">
            <w:pPr>
              <w:spacing w:line="276" w:lineRule="auto"/>
              <w:rPr>
                <w:b/>
                <w:bCs/>
                <w:szCs w:val="20"/>
                <w:lang w:val="it-IT"/>
              </w:rPr>
            </w:pPr>
            <w:r w:rsidRPr="003925C8">
              <w:rPr>
                <w:b/>
                <w:bCs/>
                <w:szCs w:val="20"/>
                <w:lang w:val="it-IT"/>
              </w:rPr>
              <w:t>Parameter</w:t>
            </w:r>
          </w:p>
        </w:tc>
        <w:tc>
          <w:tcPr>
            <w:tcW w:w="4407" w:type="dxa"/>
            <w:hideMark/>
          </w:tcPr>
          <w:p w14:paraId="08694B59" w14:textId="77777777" w:rsidR="00D144D6" w:rsidRPr="003925C8" w:rsidRDefault="00D144D6" w:rsidP="00FE03AD">
            <w:pPr>
              <w:spacing w:line="276" w:lineRule="auto"/>
              <w:rPr>
                <w:b/>
                <w:bCs/>
                <w:szCs w:val="20"/>
                <w:lang w:val="it-IT"/>
              </w:rPr>
            </w:pPr>
            <w:r w:rsidRPr="003925C8">
              <w:rPr>
                <w:b/>
                <w:bCs/>
                <w:szCs w:val="20"/>
                <w:lang w:val="it-IT"/>
              </w:rPr>
              <w:t>Strengths</w:t>
            </w:r>
          </w:p>
        </w:tc>
        <w:tc>
          <w:tcPr>
            <w:tcW w:w="3857" w:type="dxa"/>
            <w:hideMark/>
          </w:tcPr>
          <w:p w14:paraId="4A7C45CF" w14:textId="77777777" w:rsidR="00D144D6" w:rsidRPr="003925C8" w:rsidRDefault="00D144D6" w:rsidP="00FE03AD">
            <w:pPr>
              <w:spacing w:line="276" w:lineRule="auto"/>
              <w:rPr>
                <w:b/>
                <w:bCs/>
                <w:szCs w:val="20"/>
                <w:lang w:val="it-IT"/>
              </w:rPr>
            </w:pPr>
            <w:r w:rsidRPr="003925C8">
              <w:rPr>
                <w:b/>
                <w:bCs/>
                <w:szCs w:val="20"/>
                <w:lang w:val="it-IT"/>
              </w:rPr>
              <w:t>Limitations</w:t>
            </w:r>
          </w:p>
        </w:tc>
      </w:tr>
      <w:tr w:rsidR="00D144D6" w:rsidRPr="00FE03AD" w14:paraId="539AEC62" w14:textId="77777777" w:rsidTr="00051F95">
        <w:tc>
          <w:tcPr>
            <w:tcW w:w="1901" w:type="dxa"/>
            <w:hideMark/>
          </w:tcPr>
          <w:p w14:paraId="359AFEC7" w14:textId="77777777" w:rsidR="00D144D6" w:rsidRPr="00FE03AD" w:rsidRDefault="00D144D6" w:rsidP="00FE03AD">
            <w:pPr>
              <w:spacing w:line="276" w:lineRule="auto"/>
              <w:rPr>
                <w:szCs w:val="20"/>
                <w:lang w:val="it-IT"/>
              </w:rPr>
            </w:pPr>
            <w:r w:rsidRPr="00FE03AD">
              <w:rPr>
                <w:szCs w:val="20"/>
                <w:lang w:val="it-IT"/>
              </w:rPr>
              <w:t>HbA1c</w:t>
            </w:r>
          </w:p>
        </w:tc>
        <w:tc>
          <w:tcPr>
            <w:tcW w:w="4407" w:type="dxa"/>
            <w:hideMark/>
          </w:tcPr>
          <w:p w14:paraId="162CD789" w14:textId="77777777" w:rsidR="00D144D6" w:rsidRPr="00FE03AD" w:rsidRDefault="00D144D6" w:rsidP="00FE03AD">
            <w:pPr>
              <w:spacing w:line="276" w:lineRule="auto"/>
              <w:rPr>
                <w:szCs w:val="20"/>
              </w:rPr>
            </w:pPr>
            <w:r w:rsidRPr="00FE03AD">
              <w:rPr>
                <w:szCs w:val="20"/>
              </w:rPr>
              <w:t>Widely available, standardized, reflects integrated glycemic control over 2–3 months; useful for long-term follow-up and registry reporting.</w:t>
            </w:r>
          </w:p>
        </w:tc>
        <w:tc>
          <w:tcPr>
            <w:tcW w:w="3857" w:type="dxa"/>
            <w:hideMark/>
          </w:tcPr>
          <w:p w14:paraId="515561EF" w14:textId="77777777" w:rsidR="00D144D6" w:rsidRPr="00FE03AD" w:rsidRDefault="00D144D6" w:rsidP="00FE03AD">
            <w:pPr>
              <w:spacing w:line="276" w:lineRule="auto"/>
              <w:rPr>
                <w:szCs w:val="20"/>
              </w:rPr>
            </w:pPr>
            <w:r w:rsidRPr="00FE03AD">
              <w:rPr>
                <w:szCs w:val="20"/>
              </w:rPr>
              <w:t xml:space="preserve">Insensitive to short-term changes; affected by anemia, transfusions, erythropoietin; does not distinguish cause of </w:t>
            </w:r>
            <w:proofErr w:type="spellStart"/>
            <w:r w:rsidRPr="00FE03AD">
              <w:rPr>
                <w:szCs w:val="20"/>
              </w:rPr>
              <w:t>dysglycemia</w:t>
            </w:r>
            <w:proofErr w:type="spellEnd"/>
            <w:r w:rsidRPr="00FE03AD">
              <w:rPr>
                <w:szCs w:val="20"/>
              </w:rPr>
              <w:t xml:space="preserve"> (graft loss vs insulin resistance).</w:t>
            </w:r>
          </w:p>
        </w:tc>
      </w:tr>
      <w:tr w:rsidR="00D144D6" w:rsidRPr="00FE03AD" w14:paraId="10D5D6BD" w14:textId="77777777" w:rsidTr="00051F95">
        <w:tc>
          <w:tcPr>
            <w:tcW w:w="1901" w:type="dxa"/>
            <w:hideMark/>
          </w:tcPr>
          <w:p w14:paraId="796B4E47" w14:textId="77777777" w:rsidR="00D144D6" w:rsidRPr="00FE03AD" w:rsidRDefault="00D144D6" w:rsidP="00FE03AD">
            <w:pPr>
              <w:spacing w:line="276" w:lineRule="auto"/>
              <w:rPr>
                <w:szCs w:val="20"/>
                <w:lang w:val="it-IT"/>
              </w:rPr>
            </w:pPr>
            <w:r w:rsidRPr="00FE03AD">
              <w:rPr>
                <w:szCs w:val="20"/>
                <w:lang w:val="it-IT"/>
              </w:rPr>
              <w:t>Fasting glycemia</w:t>
            </w:r>
          </w:p>
        </w:tc>
        <w:tc>
          <w:tcPr>
            <w:tcW w:w="4407" w:type="dxa"/>
            <w:hideMark/>
          </w:tcPr>
          <w:p w14:paraId="24A70277" w14:textId="77777777" w:rsidR="00D144D6" w:rsidRPr="00FE03AD" w:rsidRDefault="00D144D6" w:rsidP="00FE03AD">
            <w:pPr>
              <w:spacing w:line="276" w:lineRule="auto"/>
              <w:rPr>
                <w:szCs w:val="20"/>
              </w:rPr>
            </w:pPr>
            <w:r w:rsidRPr="00FE03AD">
              <w:rPr>
                <w:szCs w:val="20"/>
              </w:rPr>
              <w:t xml:space="preserve">Simple, inexpensive, reproducible; detects </w:t>
            </w:r>
            <w:r w:rsidRPr="00FE03AD">
              <w:rPr>
                <w:szCs w:val="20"/>
              </w:rPr>
              <w:lastRenderedPageBreak/>
              <w:t>persistent basal hyperglycemia suggestive of declining graft function.</w:t>
            </w:r>
          </w:p>
        </w:tc>
        <w:tc>
          <w:tcPr>
            <w:tcW w:w="3857" w:type="dxa"/>
            <w:hideMark/>
          </w:tcPr>
          <w:p w14:paraId="36164EB2" w14:textId="77777777" w:rsidR="00D144D6" w:rsidRPr="00FE03AD" w:rsidRDefault="00D144D6" w:rsidP="00FE03AD">
            <w:pPr>
              <w:spacing w:line="276" w:lineRule="auto"/>
              <w:rPr>
                <w:szCs w:val="20"/>
              </w:rPr>
            </w:pPr>
            <w:r w:rsidRPr="00FE03AD">
              <w:rPr>
                <w:szCs w:val="20"/>
              </w:rPr>
              <w:lastRenderedPageBreak/>
              <w:t xml:space="preserve">Single time-point measurement, </w:t>
            </w:r>
            <w:r w:rsidRPr="00FE03AD">
              <w:rPr>
                <w:szCs w:val="20"/>
              </w:rPr>
              <w:lastRenderedPageBreak/>
              <w:t>influenced by stress, diet, intercurrent illness; limited sensitivity to early dysfunction.</w:t>
            </w:r>
          </w:p>
        </w:tc>
      </w:tr>
      <w:tr w:rsidR="00D144D6" w:rsidRPr="00FE03AD" w14:paraId="54E4739A" w14:textId="77777777" w:rsidTr="00051F95">
        <w:tc>
          <w:tcPr>
            <w:tcW w:w="1901" w:type="dxa"/>
            <w:hideMark/>
          </w:tcPr>
          <w:p w14:paraId="769BBC7D" w14:textId="77777777" w:rsidR="00D144D6" w:rsidRPr="00FE03AD" w:rsidRDefault="00D144D6" w:rsidP="00FE03AD">
            <w:pPr>
              <w:spacing w:line="276" w:lineRule="auto"/>
              <w:rPr>
                <w:szCs w:val="20"/>
                <w:lang w:val="it-IT"/>
              </w:rPr>
            </w:pPr>
            <w:r w:rsidRPr="00FE03AD">
              <w:rPr>
                <w:szCs w:val="20"/>
                <w:lang w:val="it-IT"/>
              </w:rPr>
              <w:lastRenderedPageBreak/>
              <w:t>Postprandial glycemia</w:t>
            </w:r>
          </w:p>
        </w:tc>
        <w:tc>
          <w:tcPr>
            <w:tcW w:w="4407" w:type="dxa"/>
            <w:hideMark/>
          </w:tcPr>
          <w:p w14:paraId="4F9B1194" w14:textId="77777777" w:rsidR="00D144D6" w:rsidRPr="00FE03AD" w:rsidRDefault="00D144D6" w:rsidP="00FE03AD">
            <w:pPr>
              <w:spacing w:line="276" w:lineRule="auto"/>
              <w:rPr>
                <w:szCs w:val="20"/>
              </w:rPr>
            </w:pPr>
            <w:r w:rsidRPr="00FE03AD">
              <w:rPr>
                <w:szCs w:val="20"/>
              </w:rPr>
              <w:t>Sensitive to early defects in first-phase insulin secretion; clinically relevant for detecting graft decline before fasting hyperglycemia develops.</w:t>
            </w:r>
          </w:p>
        </w:tc>
        <w:tc>
          <w:tcPr>
            <w:tcW w:w="3857" w:type="dxa"/>
            <w:hideMark/>
          </w:tcPr>
          <w:p w14:paraId="0AFE3283" w14:textId="77777777" w:rsidR="00D144D6" w:rsidRPr="00FE03AD" w:rsidRDefault="00D144D6" w:rsidP="00FE03AD">
            <w:pPr>
              <w:spacing w:line="276" w:lineRule="auto"/>
              <w:rPr>
                <w:szCs w:val="20"/>
              </w:rPr>
            </w:pPr>
            <w:r w:rsidRPr="00FE03AD">
              <w:rPr>
                <w:szCs w:val="20"/>
              </w:rPr>
              <w:t>Strongly affected by meal composition, gastric emptying, and patient compliance; variable reproducibility.</w:t>
            </w:r>
          </w:p>
        </w:tc>
      </w:tr>
      <w:tr w:rsidR="00D144D6" w:rsidRPr="00FE03AD" w14:paraId="6A7F2B1E" w14:textId="77777777" w:rsidTr="00051F95">
        <w:tc>
          <w:tcPr>
            <w:tcW w:w="1901" w:type="dxa"/>
            <w:hideMark/>
          </w:tcPr>
          <w:p w14:paraId="5B33B4A2" w14:textId="77777777" w:rsidR="00D144D6" w:rsidRPr="00FE03AD" w:rsidRDefault="00D144D6" w:rsidP="00FE03AD">
            <w:pPr>
              <w:spacing w:line="276" w:lineRule="auto"/>
              <w:rPr>
                <w:szCs w:val="20"/>
              </w:rPr>
            </w:pPr>
            <w:r w:rsidRPr="00FE03AD">
              <w:rPr>
                <w:szCs w:val="20"/>
              </w:rPr>
              <w:t>MAGE (Mean Amplitude of Glycemic Excursions)</w:t>
            </w:r>
          </w:p>
        </w:tc>
        <w:tc>
          <w:tcPr>
            <w:tcW w:w="4407" w:type="dxa"/>
            <w:hideMark/>
          </w:tcPr>
          <w:p w14:paraId="69A594F3" w14:textId="77777777" w:rsidR="00D144D6" w:rsidRPr="00FE03AD" w:rsidRDefault="00D144D6" w:rsidP="00FE03AD">
            <w:pPr>
              <w:spacing w:line="276" w:lineRule="auto"/>
              <w:rPr>
                <w:szCs w:val="20"/>
              </w:rPr>
            </w:pPr>
            <w:r w:rsidRPr="00FE03AD">
              <w:rPr>
                <w:szCs w:val="20"/>
              </w:rPr>
              <w:t xml:space="preserve">Captures glycemic variability, highly sensitive to subtle changes in </w:t>
            </w:r>
            <w:r w:rsidRPr="00FE03AD">
              <w:rPr>
                <w:szCs w:val="20"/>
                <w:lang w:val="it-IT"/>
              </w:rPr>
              <w:t>β</w:t>
            </w:r>
            <w:r w:rsidRPr="00FE03AD">
              <w:rPr>
                <w:szCs w:val="20"/>
              </w:rPr>
              <w:t>-cell function; derived from CGM.</w:t>
            </w:r>
          </w:p>
        </w:tc>
        <w:tc>
          <w:tcPr>
            <w:tcW w:w="3857" w:type="dxa"/>
            <w:hideMark/>
          </w:tcPr>
          <w:p w14:paraId="10500FEA" w14:textId="77777777" w:rsidR="00D144D6" w:rsidRPr="00FE03AD" w:rsidRDefault="00D144D6" w:rsidP="00FE03AD">
            <w:pPr>
              <w:spacing w:line="276" w:lineRule="auto"/>
              <w:rPr>
                <w:szCs w:val="20"/>
              </w:rPr>
            </w:pPr>
            <w:r w:rsidRPr="00FE03AD">
              <w:rPr>
                <w:szCs w:val="20"/>
              </w:rPr>
              <w:t>Requires multiple samples or CGM; influenced by patient adherence and sensor accuracy; not uniformly standardized.</w:t>
            </w:r>
          </w:p>
        </w:tc>
      </w:tr>
      <w:tr w:rsidR="00D144D6" w:rsidRPr="00FE03AD" w14:paraId="4958AF0C" w14:textId="77777777" w:rsidTr="00051F95">
        <w:tc>
          <w:tcPr>
            <w:tcW w:w="1901" w:type="dxa"/>
            <w:hideMark/>
          </w:tcPr>
          <w:p w14:paraId="2BA6170F" w14:textId="77777777" w:rsidR="00D144D6" w:rsidRPr="00FE03AD" w:rsidRDefault="00D144D6" w:rsidP="00FE03AD">
            <w:pPr>
              <w:spacing w:line="276" w:lineRule="auto"/>
              <w:rPr>
                <w:szCs w:val="20"/>
              </w:rPr>
            </w:pPr>
            <w:r w:rsidRPr="00FE03AD">
              <w:rPr>
                <w:szCs w:val="20"/>
              </w:rPr>
              <w:t>CGM (Continuous Glucose Monitoring: Time in Range, % hypoglycemia)</w:t>
            </w:r>
          </w:p>
        </w:tc>
        <w:tc>
          <w:tcPr>
            <w:tcW w:w="4407" w:type="dxa"/>
            <w:hideMark/>
          </w:tcPr>
          <w:p w14:paraId="1DCF6947" w14:textId="77777777" w:rsidR="00D144D6" w:rsidRPr="00FE03AD" w:rsidRDefault="00D144D6" w:rsidP="00FE03AD">
            <w:pPr>
              <w:spacing w:line="276" w:lineRule="auto"/>
              <w:rPr>
                <w:szCs w:val="20"/>
              </w:rPr>
            </w:pPr>
            <w:r w:rsidRPr="00FE03AD">
              <w:rPr>
                <w:szCs w:val="20"/>
              </w:rPr>
              <w:t>Provides detailed, dynamic assessment of glucose patterns; allows quantification of hypoglycemia burden and time in target range; documents clinical benefit even in insulin-requiring patients.</w:t>
            </w:r>
          </w:p>
        </w:tc>
        <w:tc>
          <w:tcPr>
            <w:tcW w:w="3857" w:type="dxa"/>
            <w:hideMark/>
          </w:tcPr>
          <w:p w14:paraId="39067F91" w14:textId="77777777" w:rsidR="00D144D6" w:rsidRPr="00FE03AD" w:rsidRDefault="00D144D6" w:rsidP="00FE03AD">
            <w:pPr>
              <w:spacing w:line="276" w:lineRule="auto"/>
              <w:rPr>
                <w:szCs w:val="20"/>
              </w:rPr>
            </w:pPr>
            <w:r w:rsidRPr="00FE03AD">
              <w:rPr>
                <w:szCs w:val="20"/>
              </w:rPr>
              <w:t>Device-dependent accuracy; requires patient adherence and infrastructure; interpretation varies with algorithms.</w:t>
            </w:r>
          </w:p>
        </w:tc>
      </w:tr>
      <w:tr w:rsidR="00D144D6" w:rsidRPr="00FE03AD" w14:paraId="59192CC4" w14:textId="77777777" w:rsidTr="00051F95">
        <w:tc>
          <w:tcPr>
            <w:tcW w:w="1901" w:type="dxa"/>
            <w:hideMark/>
          </w:tcPr>
          <w:p w14:paraId="6A40433D" w14:textId="77777777" w:rsidR="00D144D6" w:rsidRPr="00FE03AD" w:rsidRDefault="00D144D6" w:rsidP="00FE03AD">
            <w:pPr>
              <w:spacing w:line="276" w:lineRule="auto"/>
              <w:rPr>
                <w:szCs w:val="20"/>
                <w:lang w:val="it-IT"/>
              </w:rPr>
            </w:pPr>
            <w:r w:rsidRPr="00FE03AD">
              <w:rPr>
                <w:szCs w:val="20"/>
                <w:lang w:val="it-IT"/>
              </w:rPr>
              <w:t>Basal C-peptide</w:t>
            </w:r>
          </w:p>
        </w:tc>
        <w:tc>
          <w:tcPr>
            <w:tcW w:w="4407" w:type="dxa"/>
            <w:hideMark/>
          </w:tcPr>
          <w:p w14:paraId="3E6059DF" w14:textId="77777777" w:rsidR="00D144D6" w:rsidRPr="00FE03AD" w:rsidRDefault="00D144D6" w:rsidP="00FE03AD">
            <w:pPr>
              <w:spacing w:line="276" w:lineRule="auto"/>
              <w:rPr>
                <w:szCs w:val="20"/>
              </w:rPr>
            </w:pPr>
            <w:r w:rsidRPr="00FE03AD">
              <w:rPr>
                <w:szCs w:val="20"/>
              </w:rPr>
              <w:t>Direct biomarker of endogenous insulin secretion; easy to measure; values ≥0.3 ng/mL indicate clinically meaningful graft activity.</w:t>
            </w:r>
          </w:p>
        </w:tc>
        <w:tc>
          <w:tcPr>
            <w:tcW w:w="3857" w:type="dxa"/>
            <w:hideMark/>
          </w:tcPr>
          <w:p w14:paraId="11648A45" w14:textId="77777777" w:rsidR="00D144D6" w:rsidRPr="00FE03AD" w:rsidRDefault="00D144D6" w:rsidP="00FE03AD">
            <w:pPr>
              <w:spacing w:line="276" w:lineRule="auto"/>
              <w:rPr>
                <w:szCs w:val="20"/>
              </w:rPr>
            </w:pPr>
            <w:r w:rsidRPr="00FE03AD">
              <w:rPr>
                <w:szCs w:val="20"/>
              </w:rPr>
              <w:t>Single measures vary with stress, renal clearance, or residual native secretion; cannot fully capture secretory reserve.</w:t>
            </w:r>
          </w:p>
        </w:tc>
      </w:tr>
      <w:tr w:rsidR="00D144D6" w:rsidRPr="00FE03AD" w14:paraId="71901F48" w14:textId="77777777" w:rsidTr="00051F95">
        <w:tc>
          <w:tcPr>
            <w:tcW w:w="1901" w:type="dxa"/>
            <w:hideMark/>
          </w:tcPr>
          <w:p w14:paraId="35D741C8" w14:textId="77777777" w:rsidR="00D144D6" w:rsidRPr="00FE03AD" w:rsidRDefault="00D144D6" w:rsidP="00FE03AD">
            <w:pPr>
              <w:spacing w:line="276" w:lineRule="auto"/>
              <w:rPr>
                <w:szCs w:val="20"/>
                <w:lang w:val="it-IT"/>
              </w:rPr>
            </w:pPr>
            <w:r w:rsidRPr="00FE03AD">
              <w:rPr>
                <w:szCs w:val="20"/>
                <w:lang w:val="it-IT"/>
              </w:rPr>
              <w:t>Daily insulin requirement</w:t>
            </w:r>
          </w:p>
        </w:tc>
        <w:tc>
          <w:tcPr>
            <w:tcW w:w="4407" w:type="dxa"/>
            <w:hideMark/>
          </w:tcPr>
          <w:p w14:paraId="1E0362AF" w14:textId="77777777" w:rsidR="00D144D6" w:rsidRPr="00FE03AD" w:rsidRDefault="00D144D6" w:rsidP="00FE03AD">
            <w:pPr>
              <w:spacing w:line="276" w:lineRule="auto"/>
              <w:rPr>
                <w:szCs w:val="20"/>
              </w:rPr>
            </w:pPr>
            <w:r w:rsidRPr="00FE03AD">
              <w:rPr>
                <w:szCs w:val="20"/>
              </w:rPr>
              <w:t xml:space="preserve">Practical measure of graft contribution; reduction in dose demonstrates </w:t>
            </w:r>
            <w:r w:rsidRPr="00FE03AD">
              <w:rPr>
                <w:szCs w:val="20"/>
                <w:lang w:val="it-IT"/>
              </w:rPr>
              <w:t>β</w:t>
            </w:r>
            <w:r w:rsidRPr="00FE03AD">
              <w:rPr>
                <w:szCs w:val="20"/>
              </w:rPr>
              <w:t>-cell support even without independence.</w:t>
            </w:r>
          </w:p>
        </w:tc>
        <w:tc>
          <w:tcPr>
            <w:tcW w:w="3857" w:type="dxa"/>
            <w:hideMark/>
          </w:tcPr>
          <w:p w14:paraId="02EDA2ED" w14:textId="77777777" w:rsidR="00D144D6" w:rsidRPr="00FE03AD" w:rsidRDefault="00D144D6" w:rsidP="00FE03AD">
            <w:pPr>
              <w:spacing w:line="276" w:lineRule="auto"/>
              <w:rPr>
                <w:szCs w:val="20"/>
              </w:rPr>
            </w:pPr>
            <w:r w:rsidRPr="00FE03AD">
              <w:rPr>
                <w:szCs w:val="20"/>
              </w:rPr>
              <w:t>Influenced by changes in insulin sensitivity, weight, concomitant drugs; does not directly measure graft mass.</w:t>
            </w:r>
          </w:p>
        </w:tc>
      </w:tr>
      <w:tr w:rsidR="00D144D6" w:rsidRPr="00FE03AD" w14:paraId="0D4FBDAC" w14:textId="77777777" w:rsidTr="00051F95">
        <w:tc>
          <w:tcPr>
            <w:tcW w:w="1901" w:type="dxa"/>
            <w:hideMark/>
          </w:tcPr>
          <w:p w14:paraId="410D0E69" w14:textId="77777777" w:rsidR="00D144D6" w:rsidRPr="00FE03AD" w:rsidRDefault="00D144D6" w:rsidP="00FE03AD">
            <w:pPr>
              <w:spacing w:line="276" w:lineRule="auto"/>
              <w:rPr>
                <w:szCs w:val="20"/>
                <w:lang w:val="it-IT"/>
              </w:rPr>
            </w:pPr>
            <w:r w:rsidRPr="00FE03AD">
              <w:rPr>
                <w:szCs w:val="20"/>
                <w:lang w:val="it-IT"/>
              </w:rPr>
              <w:t>Stimulated C-peptide (MMTT)</w:t>
            </w:r>
          </w:p>
        </w:tc>
        <w:tc>
          <w:tcPr>
            <w:tcW w:w="4407" w:type="dxa"/>
            <w:hideMark/>
          </w:tcPr>
          <w:p w14:paraId="2CEEA94A" w14:textId="77777777" w:rsidR="00D144D6" w:rsidRPr="00FE03AD" w:rsidRDefault="00D144D6" w:rsidP="00FE03AD">
            <w:pPr>
              <w:spacing w:line="276" w:lineRule="auto"/>
              <w:rPr>
                <w:szCs w:val="20"/>
              </w:rPr>
            </w:pPr>
            <w:r w:rsidRPr="00FE03AD">
              <w:rPr>
                <w:szCs w:val="20"/>
              </w:rPr>
              <w:t xml:space="preserve">Physiological stimulus; reproducible and standardized; gold standard for assessing </w:t>
            </w:r>
            <w:r w:rsidRPr="00FE03AD">
              <w:rPr>
                <w:szCs w:val="20"/>
                <w:lang w:val="it-IT"/>
              </w:rPr>
              <w:t>β</w:t>
            </w:r>
            <w:r w:rsidRPr="00FE03AD">
              <w:rPr>
                <w:szCs w:val="20"/>
              </w:rPr>
              <w:t>-cell secretory reserve; sensitive to early graft decline.</w:t>
            </w:r>
          </w:p>
        </w:tc>
        <w:tc>
          <w:tcPr>
            <w:tcW w:w="3857" w:type="dxa"/>
            <w:hideMark/>
          </w:tcPr>
          <w:p w14:paraId="5AE138E0" w14:textId="77777777" w:rsidR="00D144D6" w:rsidRPr="00FE03AD" w:rsidRDefault="00D144D6" w:rsidP="00FE03AD">
            <w:pPr>
              <w:spacing w:line="276" w:lineRule="auto"/>
              <w:rPr>
                <w:szCs w:val="20"/>
              </w:rPr>
            </w:pPr>
            <w:r w:rsidRPr="00FE03AD">
              <w:rPr>
                <w:szCs w:val="20"/>
              </w:rPr>
              <w:t>Time-consuming, requires patient cooperation and repeated sampling; influenced by gastric emptying and nutrient absorption.</w:t>
            </w:r>
          </w:p>
        </w:tc>
      </w:tr>
      <w:tr w:rsidR="00D144D6" w:rsidRPr="00FE03AD" w14:paraId="55DF8E4B" w14:textId="77777777" w:rsidTr="00051F95">
        <w:tc>
          <w:tcPr>
            <w:tcW w:w="1901" w:type="dxa"/>
            <w:hideMark/>
          </w:tcPr>
          <w:p w14:paraId="472C3039" w14:textId="77777777" w:rsidR="00D144D6" w:rsidRPr="00FE03AD" w:rsidRDefault="00D144D6" w:rsidP="00FE03AD">
            <w:pPr>
              <w:spacing w:line="276" w:lineRule="auto"/>
              <w:rPr>
                <w:szCs w:val="20"/>
                <w:lang w:val="it-IT"/>
              </w:rPr>
            </w:pPr>
            <w:r w:rsidRPr="00FE03AD">
              <w:rPr>
                <w:szCs w:val="20"/>
                <w:lang w:val="it-IT"/>
              </w:rPr>
              <w:t>Stimulated C-peptide (IVGTT)</w:t>
            </w:r>
          </w:p>
        </w:tc>
        <w:tc>
          <w:tcPr>
            <w:tcW w:w="4407" w:type="dxa"/>
            <w:hideMark/>
          </w:tcPr>
          <w:p w14:paraId="0542D227" w14:textId="77777777" w:rsidR="00D144D6" w:rsidRPr="00FE03AD" w:rsidRDefault="00D144D6" w:rsidP="00FE03AD">
            <w:pPr>
              <w:spacing w:line="276" w:lineRule="auto"/>
              <w:rPr>
                <w:szCs w:val="20"/>
              </w:rPr>
            </w:pPr>
            <w:r w:rsidRPr="00FE03AD">
              <w:rPr>
                <w:szCs w:val="20"/>
              </w:rPr>
              <w:t>Quantifies first-phase insulin release; highly sensitive to early graft dysfunction.</w:t>
            </w:r>
          </w:p>
        </w:tc>
        <w:tc>
          <w:tcPr>
            <w:tcW w:w="3857" w:type="dxa"/>
            <w:hideMark/>
          </w:tcPr>
          <w:p w14:paraId="6F84D4AB" w14:textId="77777777" w:rsidR="00D144D6" w:rsidRPr="00FE03AD" w:rsidRDefault="00D144D6" w:rsidP="00FE03AD">
            <w:pPr>
              <w:spacing w:line="276" w:lineRule="auto"/>
              <w:rPr>
                <w:szCs w:val="20"/>
              </w:rPr>
            </w:pPr>
            <w:r w:rsidRPr="00FE03AD">
              <w:rPr>
                <w:szCs w:val="20"/>
              </w:rPr>
              <w:t>Less physiological; requires IV access, standardized glucose bolus; more invasive.</w:t>
            </w:r>
          </w:p>
        </w:tc>
      </w:tr>
      <w:tr w:rsidR="00D144D6" w:rsidRPr="00FE03AD" w14:paraId="197BD541" w14:textId="77777777" w:rsidTr="00051F95">
        <w:tc>
          <w:tcPr>
            <w:tcW w:w="1901" w:type="dxa"/>
            <w:hideMark/>
          </w:tcPr>
          <w:p w14:paraId="7C62BBEB" w14:textId="77777777" w:rsidR="00D144D6" w:rsidRPr="00FE03AD" w:rsidRDefault="00D144D6" w:rsidP="00FE03AD">
            <w:pPr>
              <w:spacing w:line="276" w:lineRule="auto"/>
              <w:rPr>
                <w:szCs w:val="20"/>
                <w:lang w:val="it-IT"/>
              </w:rPr>
            </w:pPr>
            <w:r w:rsidRPr="00FE03AD">
              <w:rPr>
                <w:szCs w:val="20"/>
                <w:lang w:val="it-IT"/>
              </w:rPr>
              <w:t>Stimulated C-peptide (arginine)</w:t>
            </w:r>
          </w:p>
        </w:tc>
        <w:tc>
          <w:tcPr>
            <w:tcW w:w="4407" w:type="dxa"/>
            <w:hideMark/>
          </w:tcPr>
          <w:p w14:paraId="72D01D0E" w14:textId="77777777" w:rsidR="00D144D6" w:rsidRPr="00FE03AD" w:rsidRDefault="00D144D6" w:rsidP="00FE03AD">
            <w:pPr>
              <w:spacing w:line="276" w:lineRule="auto"/>
              <w:rPr>
                <w:szCs w:val="20"/>
              </w:rPr>
            </w:pPr>
            <w:r w:rsidRPr="00FE03AD">
              <w:rPr>
                <w:szCs w:val="20"/>
              </w:rPr>
              <w:t xml:space="preserve">Potent </w:t>
            </w:r>
            <w:r w:rsidRPr="00FE03AD">
              <w:rPr>
                <w:szCs w:val="20"/>
                <w:lang w:val="it-IT"/>
              </w:rPr>
              <w:t>β</w:t>
            </w:r>
            <w:r w:rsidRPr="00FE03AD">
              <w:rPr>
                <w:szCs w:val="20"/>
              </w:rPr>
              <w:t>-cell secretagogue; used when glucose-based tests are inconclusive; informative on maximal secretory capacity.</w:t>
            </w:r>
          </w:p>
        </w:tc>
        <w:tc>
          <w:tcPr>
            <w:tcW w:w="3857" w:type="dxa"/>
            <w:hideMark/>
          </w:tcPr>
          <w:p w14:paraId="34F79780" w14:textId="77777777" w:rsidR="00D144D6" w:rsidRPr="00FE03AD" w:rsidRDefault="00D144D6" w:rsidP="00FE03AD">
            <w:pPr>
              <w:spacing w:line="276" w:lineRule="auto"/>
              <w:rPr>
                <w:szCs w:val="20"/>
              </w:rPr>
            </w:pPr>
            <w:r w:rsidRPr="00FE03AD">
              <w:rPr>
                <w:szCs w:val="20"/>
              </w:rPr>
              <w:t>Requires IV administration and multiple blood samples; less standardized across centers.</w:t>
            </w:r>
          </w:p>
        </w:tc>
      </w:tr>
      <w:tr w:rsidR="00D144D6" w:rsidRPr="00FE03AD" w14:paraId="2732C05B" w14:textId="77777777" w:rsidTr="00051F95">
        <w:tc>
          <w:tcPr>
            <w:tcW w:w="1901" w:type="dxa"/>
            <w:hideMark/>
          </w:tcPr>
          <w:p w14:paraId="3EB0EA97" w14:textId="77777777" w:rsidR="00D144D6" w:rsidRPr="00FE03AD" w:rsidRDefault="00D144D6" w:rsidP="00FE03AD">
            <w:pPr>
              <w:spacing w:line="276" w:lineRule="auto"/>
              <w:rPr>
                <w:szCs w:val="20"/>
                <w:lang w:val="it-IT"/>
              </w:rPr>
            </w:pPr>
            <w:r w:rsidRPr="00FE03AD">
              <w:rPr>
                <w:szCs w:val="20"/>
                <w:lang w:val="it-IT"/>
              </w:rPr>
              <w:t>Hypoglycemia score</w:t>
            </w:r>
          </w:p>
        </w:tc>
        <w:tc>
          <w:tcPr>
            <w:tcW w:w="4407" w:type="dxa"/>
            <w:hideMark/>
          </w:tcPr>
          <w:p w14:paraId="242483BD" w14:textId="77777777" w:rsidR="00D144D6" w:rsidRPr="00FE03AD" w:rsidRDefault="00D144D6" w:rsidP="00FE03AD">
            <w:pPr>
              <w:spacing w:line="276" w:lineRule="auto"/>
              <w:rPr>
                <w:szCs w:val="20"/>
              </w:rPr>
            </w:pPr>
            <w:r w:rsidRPr="00FE03AD">
              <w:rPr>
                <w:szCs w:val="20"/>
              </w:rPr>
              <w:t>Objectively quantifies frequency and severity of hypoglycemia; directly relevant to patient safety and quality of life.</w:t>
            </w:r>
          </w:p>
        </w:tc>
        <w:tc>
          <w:tcPr>
            <w:tcW w:w="3857" w:type="dxa"/>
            <w:hideMark/>
          </w:tcPr>
          <w:p w14:paraId="27DEBE2E" w14:textId="77777777" w:rsidR="00D144D6" w:rsidRPr="00FE03AD" w:rsidRDefault="00D144D6" w:rsidP="00FE03AD">
            <w:pPr>
              <w:spacing w:line="276" w:lineRule="auto"/>
              <w:rPr>
                <w:szCs w:val="20"/>
              </w:rPr>
            </w:pPr>
            <w:r w:rsidRPr="00FE03AD">
              <w:rPr>
                <w:szCs w:val="20"/>
              </w:rPr>
              <w:t>Dependent on accurate patient reporting and/or CGM; scoring systems vary.</w:t>
            </w:r>
          </w:p>
        </w:tc>
      </w:tr>
      <w:tr w:rsidR="00D144D6" w:rsidRPr="00FE03AD" w14:paraId="2ACC6426" w14:textId="77777777" w:rsidTr="00051F95">
        <w:tc>
          <w:tcPr>
            <w:tcW w:w="1901" w:type="dxa"/>
            <w:hideMark/>
          </w:tcPr>
          <w:p w14:paraId="610A2E23" w14:textId="77777777" w:rsidR="00D144D6" w:rsidRPr="00FE03AD" w:rsidRDefault="00D144D6" w:rsidP="00FE03AD">
            <w:pPr>
              <w:spacing w:line="276" w:lineRule="auto"/>
              <w:rPr>
                <w:szCs w:val="20"/>
                <w:lang w:val="it-IT"/>
              </w:rPr>
            </w:pPr>
            <w:r w:rsidRPr="00FE03AD">
              <w:rPr>
                <w:szCs w:val="20"/>
                <w:lang w:val="it-IT"/>
              </w:rPr>
              <w:t>Liability index</w:t>
            </w:r>
          </w:p>
        </w:tc>
        <w:tc>
          <w:tcPr>
            <w:tcW w:w="4407" w:type="dxa"/>
            <w:hideMark/>
          </w:tcPr>
          <w:p w14:paraId="5E98CEB4" w14:textId="77777777" w:rsidR="00D144D6" w:rsidRPr="00FE03AD" w:rsidRDefault="00D144D6" w:rsidP="00FE03AD">
            <w:pPr>
              <w:spacing w:line="276" w:lineRule="auto"/>
              <w:rPr>
                <w:szCs w:val="20"/>
              </w:rPr>
            </w:pPr>
            <w:r w:rsidRPr="00FE03AD">
              <w:rPr>
                <w:szCs w:val="20"/>
              </w:rPr>
              <w:t>Summarizes glycemic variability into a single measure; sensitive to graft dysfunction not captured by HbA1c.</w:t>
            </w:r>
          </w:p>
        </w:tc>
        <w:tc>
          <w:tcPr>
            <w:tcW w:w="3857" w:type="dxa"/>
            <w:hideMark/>
          </w:tcPr>
          <w:p w14:paraId="273EAF00" w14:textId="77777777" w:rsidR="00D144D6" w:rsidRPr="00FE03AD" w:rsidRDefault="00D144D6" w:rsidP="00FE03AD">
            <w:pPr>
              <w:spacing w:line="276" w:lineRule="auto"/>
              <w:rPr>
                <w:szCs w:val="20"/>
              </w:rPr>
            </w:pPr>
            <w:r w:rsidRPr="00FE03AD">
              <w:rPr>
                <w:szCs w:val="20"/>
              </w:rPr>
              <w:t>Complex calculation; not widely used in routine practice; limited external validation.</w:t>
            </w:r>
          </w:p>
        </w:tc>
      </w:tr>
      <w:tr w:rsidR="00D144D6" w:rsidRPr="00FE03AD" w14:paraId="7E84F44A" w14:textId="77777777" w:rsidTr="00051F95">
        <w:tc>
          <w:tcPr>
            <w:tcW w:w="1901" w:type="dxa"/>
            <w:hideMark/>
          </w:tcPr>
          <w:p w14:paraId="7E2AD4C7" w14:textId="77777777" w:rsidR="00D144D6" w:rsidRPr="00FE03AD" w:rsidRDefault="00D144D6" w:rsidP="00FE03AD">
            <w:pPr>
              <w:spacing w:line="276" w:lineRule="auto"/>
              <w:rPr>
                <w:szCs w:val="20"/>
                <w:lang w:val="it-IT"/>
              </w:rPr>
            </w:pPr>
            <w:r w:rsidRPr="00FE03AD">
              <w:rPr>
                <w:szCs w:val="20"/>
                <w:lang w:val="it-IT"/>
              </w:rPr>
              <w:t>β-score</w:t>
            </w:r>
          </w:p>
        </w:tc>
        <w:tc>
          <w:tcPr>
            <w:tcW w:w="4407" w:type="dxa"/>
            <w:hideMark/>
          </w:tcPr>
          <w:p w14:paraId="4C31C15D" w14:textId="77777777" w:rsidR="00D144D6" w:rsidRPr="00FE03AD" w:rsidRDefault="00D144D6" w:rsidP="00FE03AD">
            <w:pPr>
              <w:spacing w:line="276" w:lineRule="auto"/>
              <w:rPr>
                <w:szCs w:val="20"/>
              </w:rPr>
            </w:pPr>
            <w:r w:rsidRPr="00FE03AD">
              <w:rPr>
                <w:szCs w:val="20"/>
              </w:rPr>
              <w:t xml:space="preserve">Composite index (HbA1c, stimulated C-peptide, insulin use, glycemia); widely </w:t>
            </w:r>
            <w:r w:rsidRPr="00FE03AD">
              <w:rPr>
                <w:szCs w:val="20"/>
              </w:rPr>
              <w:lastRenderedPageBreak/>
              <w:t>used in CITR analyses; correlates with clinical outcomes.</w:t>
            </w:r>
          </w:p>
        </w:tc>
        <w:tc>
          <w:tcPr>
            <w:tcW w:w="3857" w:type="dxa"/>
            <w:hideMark/>
          </w:tcPr>
          <w:p w14:paraId="2BD3FC5B" w14:textId="77777777" w:rsidR="00D144D6" w:rsidRPr="00FE03AD" w:rsidRDefault="00D144D6" w:rsidP="00FE03AD">
            <w:pPr>
              <w:spacing w:line="276" w:lineRule="auto"/>
              <w:rPr>
                <w:szCs w:val="20"/>
              </w:rPr>
            </w:pPr>
            <w:r w:rsidRPr="00FE03AD">
              <w:rPr>
                <w:szCs w:val="20"/>
              </w:rPr>
              <w:lastRenderedPageBreak/>
              <w:t xml:space="preserve">Requires multiple data points; somewhat arbitrary scoring; less </w:t>
            </w:r>
            <w:r w:rsidRPr="00FE03AD">
              <w:rPr>
                <w:szCs w:val="20"/>
              </w:rPr>
              <w:lastRenderedPageBreak/>
              <w:t>sensitive to small functional changes.</w:t>
            </w:r>
          </w:p>
        </w:tc>
      </w:tr>
      <w:tr w:rsidR="00D144D6" w:rsidRPr="00FE03AD" w14:paraId="60C42BE3" w14:textId="77777777" w:rsidTr="00051F95">
        <w:tc>
          <w:tcPr>
            <w:tcW w:w="1901" w:type="dxa"/>
            <w:hideMark/>
          </w:tcPr>
          <w:p w14:paraId="4D9CB4CA" w14:textId="77777777" w:rsidR="00D144D6" w:rsidRPr="00FE03AD" w:rsidRDefault="00D144D6" w:rsidP="00FE03AD">
            <w:pPr>
              <w:spacing w:line="276" w:lineRule="auto"/>
              <w:rPr>
                <w:szCs w:val="20"/>
                <w:lang w:val="it-IT"/>
              </w:rPr>
            </w:pPr>
            <w:r w:rsidRPr="00FE03AD">
              <w:rPr>
                <w:szCs w:val="20"/>
                <w:lang w:val="it-IT"/>
              </w:rPr>
              <w:t>β2-score</w:t>
            </w:r>
          </w:p>
        </w:tc>
        <w:tc>
          <w:tcPr>
            <w:tcW w:w="4407" w:type="dxa"/>
            <w:hideMark/>
          </w:tcPr>
          <w:p w14:paraId="0FD0979B" w14:textId="77777777" w:rsidR="00D144D6" w:rsidRPr="00FE03AD" w:rsidRDefault="00D144D6" w:rsidP="00FE03AD">
            <w:pPr>
              <w:spacing w:line="276" w:lineRule="auto"/>
              <w:rPr>
                <w:szCs w:val="20"/>
              </w:rPr>
            </w:pPr>
            <w:r w:rsidRPr="00FE03AD">
              <w:rPr>
                <w:szCs w:val="20"/>
              </w:rPr>
              <w:t>Revised composite score incorporating glycemic variability; more sensitive to partial graft function.</w:t>
            </w:r>
          </w:p>
        </w:tc>
        <w:tc>
          <w:tcPr>
            <w:tcW w:w="3857" w:type="dxa"/>
            <w:hideMark/>
          </w:tcPr>
          <w:p w14:paraId="5054D034" w14:textId="77777777" w:rsidR="00D144D6" w:rsidRPr="00FE03AD" w:rsidRDefault="00D144D6" w:rsidP="00FE03AD">
            <w:pPr>
              <w:spacing w:line="276" w:lineRule="auto"/>
              <w:rPr>
                <w:szCs w:val="20"/>
              </w:rPr>
            </w:pPr>
            <w:r w:rsidRPr="00FE03AD">
              <w:rPr>
                <w:szCs w:val="20"/>
              </w:rPr>
              <w:t>Still under validation; not uniformly applied; limited long-term data.</w:t>
            </w:r>
          </w:p>
        </w:tc>
      </w:tr>
      <w:tr w:rsidR="00D144D6" w:rsidRPr="00FE03AD" w14:paraId="007752D4" w14:textId="77777777" w:rsidTr="00051F95">
        <w:tc>
          <w:tcPr>
            <w:tcW w:w="1901" w:type="dxa"/>
            <w:hideMark/>
          </w:tcPr>
          <w:p w14:paraId="60D48ADD" w14:textId="77777777" w:rsidR="00D144D6" w:rsidRPr="00FE03AD" w:rsidRDefault="00D144D6" w:rsidP="00FE03AD">
            <w:pPr>
              <w:spacing w:line="276" w:lineRule="auto"/>
              <w:rPr>
                <w:szCs w:val="20"/>
                <w:lang w:val="it-IT"/>
              </w:rPr>
            </w:pPr>
            <w:r w:rsidRPr="00FE03AD">
              <w:rPr>
                <w:szCs w:val="20"/>
                <w:lang w:val="it-IT"/>
              </w:rPr>
              <w:t>Basal C-peptide/Glucose ratio</w:t>
            </w:r>
          </w:p>
        </w:tc>
        <w:tc>
          <w:tcPr>
            <w:tcW w:w="4407" w:type="dxa"/>
            <w:hideMark/>
          </w:tcPr>
          <w:p w14:paraId="54E03399" w14:textId="77777777" w:rsidR="00D144D6" w:rsidRPr="00FE03AD" w:rsidRDefault="00D144D6" w:rsidP="00FE03AD">
            <w:pPr>
              <w:spacing w:line="276" w:lineRule="auto"/>
              <w:rPr>
                <w:szCs w:val="20"/>
              </w:rPr>
            </w:pPr>
            <w:r w:rsidRPr="00FE03AD">
              <w:rPr>
                <w:szCs w:val="20"/>
              </w:rPr>
              <w:t>Simple index adjusting C-peptide for prevailing glycemia; improves interpretability of basal secretion.</w:t>
            </w:r>
          </w:p>
        </w:tc>
        <w:tc>
          <w:tcPr>
            <w:tcW w:w="3857" w:type="dxa"/>
            <w:hideMark/>
          </w:tcPr>
          <w:p w14:paraId="38286354" w14:textId="77777777" w:rsidR="00D144D6" w:rsidRPr="00FE03AD" w:rsidRDefault="00D144D6" w:rsidP="00FE03AD">
            <w:pPr>
              <w:spacing w:line="276" w:lineRule="auto"/>
              <w:rPr>
                <w:szCs w:val="20"/>
              </w:rPr>
            </w:pPr>
            <w:r w:rsidRPr="00FE03AD">
              <w:rPr>
                <w:szCs w:val="20"/>
              </w:rPr>
              <w:t>Sensitive to fluctuations in glucose at time of sampling; lacks standardized thresholds.</w:t>
            </w:r>
          </w:p>
        </w:tc>
      </w:tr>
      <w:tr w:rsidR="00D144D6" w:rsidRPr="00FE03AD" w14:paraId="16DC55D8" w14:textId="77777777" w:rsidTr="00051F95">
        <w:tc>
          <w:tcPr>
            <w:tcW w:w="1901" w:type="dxa"/>
            <w:hideMark/>
          </w:tcPr>
          <w:p w14:paraId="7CB1432A" w14:textId="77777777" w:rsidR="00D144D6" w:rsidRPr="00FE03AD" w:rsidRDefault="00D144D6" w:rsidP="00FE03AD">
            <w:pPr>
              <w:spacing w:line="276" w:lineRule="auto"/>
              <w:rPr>
                <w:szCs w:val="20"/>
              </w:rPr>
            </w:pPr>
            <w:r w:rsidRPr="00FE03AD">
              <w:rPr>
                <w:szCs w:val="20"/>
              </w:rPr>
              <w:t>HOMA-B (</w:t>
            </w:r>
            <w:r w:rsidRPr="00FE03AD">
              <w:rPr>
                <w:szCs w:val="20"/>
                <w:lang w:val="it-IT"/>
              </w:rPr>
              <w:t>β</w:t>
            </w:r>
            <w:r w:rsidRPr="00FE03AD">
              <w:rPr>
                <w:szCs w:val="20"/>
              </w:rPr>
              <w:t>-cell function)</w:t>
            </w:r>
          </w:p>
        </w:tc>
        <w:tc>
          <w:tcPr>
            <w:tcW w:w="4407" w:type="dxa"/>
            <w:hideMark/>
          </w:tcPr>
          <w:p w14:paraId="376A8C49" w14:textId="77777777" w:rsidR="00D144D6" w:rsidRPr="00FE03AD" w:rsidRDefault="00D144D6" w:rsidP="00FE03AD">
            <w:pPr>
              <w:spacing w:line="276" w:lineRule="auto"/>
              <w:rPr>
                <w:szCs w:val="20"/>
              </w:rPr>
            </w:pPr>
            <w:r w:rsidRPr="00FE03AD">
              <w:rPr>
                <w:szCs w:val="20"/>
              </w:rPr>
              <w:t xml:space="preserve">Provides estimate of </w:t>
            </w:r>
            <w:r w:rsidRPr="00FE03AD">
              <w:rPr>
                <w:szCs w:val="20"/>
                <w:lang w:val="it-IT"/>
              </w:rPr>
              <w:t>β</w:t>
            </w:r>
            <w:r w:rsidRPr="00FE03AD">
              <w:rPr>
                <w:szCs w:val="20"/>
              </w:rPr>
              <w:t>-cell function relative to insulin sensitivity; easily calculated from fasting glucose and insulin/C-peptide.</w:t>
            </w:r>
          </w:p>
        </w:tc>
        <w:tc>
          <w:tcPr>
            <w:tcW w:w="3857" w:type="dxa"/>
            <w:hideMark/>
          </w:tcPr>
          <w:p w14:paraId="0D948C70" w14:textId="77777777" w:rsidR="00D144D6" w:rsidRPr="00FE03AD" w:rsidRDefault="00D144D6" w:rsidP="00FE03AD">
            <w:pPr>
              <w:spacing w:line="276" w:lineRule="auto"/>
              <w:rPr>
                <w:szCs w:val="20"/>
              </w:rPr>
            </w:pPr>
            <w:r w:rsidRPr="00FE03AD">
              <w:rPr>
                <w:szCs w:val="20"/>
              </w:rPr>
              <w:t>Assumes steady-state conditions; inaccurate in insulin-treated patients; limited sensitivity to partial function.</w:t>
            </w:r>
          </w:p>
        </w:tc>
      </w:tr>
      <w:tr w:rsidR="00D144D6" w:rsidRPr="00FE03AD" w14:paraId="2E771A8D" w14:textId="77777777" w:rsidTr="00051F95">
        <w:tc>
          <w:tcPr>
            <w:tcW w:w="1901" w:type="dxa"/>
            <w:hideMark/>
          </w:tcPr>
          <w:p w14:paraId="1DD5F8F1" w14:textId="77777777" w:rsidR="00D144D6" w:rsidRPr="00FE03AD" w:rsidRDefault="00D144D6" w:rsidP="00FE03AD">
            <w:pPr>
              <w:spacing w:line="276" w:lineRule="auto"/>
              <w:rPr>
                <w:szCs w:val="20"/>
                <w:lang w:val="it-IT"/>
              </w:rPr>
            </w:pPr>
            <w:r w:rsidRPr="00FE03AD">
              <w:rPr>
                <w:szCs w:val="20"/>
                <w:lang w:val="it-IT"/>
              </w:rPr>
              <w:t>HOMA-IR (insulin resistance)</w:t>
            </w:r>
          </w:p>
        </w:tc>
        <w:tc>
          <w:tcPr>
            <w:tcW w:w="4407" w:type="dxa"/>
            <w:hideMark/>
          </w:tcPr>
          <w:p w14:paraId="34BBF53E" w14:textId="77777777" w:rsidR="00D144D6" w:rsidRPr="00FE03AD" w:rsidRDefault="00D144D6" w:rsidP="00FE03AD">
            <w:pPr>
              <w:spacing w:line="276" w:lineRule="auto"/>
              <w:rPr>
                <w:szCs w:val="20"/>
              </w:rPr>
            </w:pPr>
            <w:r w:rsidRPr="00FE03AD">
              <w:rPr>
                <w:szCs w:val="20"/>
              </w:rPr>
              <w:t>Allows differentiation between graft failure and peripheral insulin resistance as cause of poor control.</w:t>
            </w:r>
          </w:p>
        </w:tc>
        <w:tc>
          <w:tcPr>
            <w:tcW w:w="3857" w:type="dxa"/>
            <w:hideMark/>
          </w:tcPr>
          <w:p w14:paraId="29BC0E23" w14:textId="77777777" w:rsidR="00D144D6" w:rsidRPr="00FE03AD" w:rsidRDefault="00D144D6" w:rsidP="00FE03AD">
            <w:pPr>
              <w:spacing w:line="276" w:lineRule="auto"/>
              <w:rPr>
                <w:szCs w:val="20"/>
              </w:rPr>
            </w:pPr>
            <w:r w:rsidRPr="00FE03AD">
              <w:rPr>
                <w:szCs w:val="20"/>
              </w:rPr>
              <w:t>Dependent on fasting steady state; confounded by exogenous insulin use; less informative in T1D setting.</w:t>
            </w:r>
          </w:p>
        </w:tc>
      </w:tr>
      <w:tr w:rsidR="00D144D6" w:rsidRPr="00FE03AD" w14:paraId="025BD31C" w14:textId="77777777" w:rsidTr="00051F95">
        <w:tc>
          <w:tcPr>
            <w:tcW w:w="1901" w:type="dxa"/>
            <w:hideMark/>
          </w:tcPr>
          <w:p w14:paraId="2A4251CA" w14:textId="77777777" w:rsidR="00D144D6" w:rsidRPr="00FE03AD" w:rsidRDefault="00D144D6" w:rsidP="00FE03AD">
            <w:pPr>
              <w:spacing w:line="276" w:lineRule="auto"/>
              <w:rPr>
                <w:szCs w:val="20"/>
                <w:lang w:val="it-IT"/>
              </w:rPr>
            </w:pPr>
            <w:r w:rsidRPr="00FE03AD">
              <w:rPr>
                <w:szCs w:val="20"/>
                <w:lang w:val="it-IT"/>
              </w:rPr>
              <w:t>TEF (Transplant Estimated Function)</w:t>
            </w:r>
          </w:p>
        </w:tc>
        <w:tc>
          <w:tcPr>
            <w:tcW w:w="4407" w:type="dxa"/>
            <w:hideMark/>
          </w:tcPr>
          <w:p w14:paraId="4D487F8F" w14:textId="77777777" w:rsidR="00D144D6" w:rsidRPr="00FE03AD" w:rsidRDefault="00D144D6" w:rsidP="00FE03AD">
            <w:pPr>
              <w:spacing w:line="276" w:lineRule="auto"/>
              <w:rPr>
                <w:szCs w:val="20"/>
              </w:rPr>
            </w:pPr>
            <w:r w:rsidRPr="00FE03AD">
              <w:rPr>
                <w:szCs w:val="20"/>
              </w:rPr>
              <w:t>Integrates insulin requirement, HbA1c, and C-peptide into a single index; offers standardized functional assessment across centers.</w:t>
            </w:r>
          </w:p>
        </w:tc>
        <w:tc>
          <w:tcPr>
            <w:tcW w:w="3857" w:type="dxa"/>
            <w:hideMark/>
          </w:tcPr>
          <w:p w14:paraId="71526E3B" w14:textId="77777777" w:rsidR="00D144D6" w:rsidRPr="00FE03AD" w:rsidRDefault="00D144D6" w:rsidP="00FE03AD">
            <w:pPr>
              <w:spacing w:line="276" w:lineRule="auto"/>
              <w:rPr>
                <w:szCs w:val="20"/>
              </w:rPr>
            </w:pPr>
            <w:r w:rsidRPr="00FE03AD">
              <w:rPr>
                <w:szCs w:val="20"/>
              </w:rPr>
              <w:t>Requires multiple parameters; calculations not yet widely standardized; limited familiarity outside research.</w:t>
            </w:r>
          </w:p>
        </w:tc>
      </w:tr>
    </w:tbl>
    <w:p w14:paraId="0064FD5D" w14:textId="77777777" w:rsidR="00D144D6" w:rsidRPr="00FE03AD" w:rsidRDefault="00D144D6" w:rsidP="00FE03AD">
      <w:pPr>
        <w:spacing w:line="276" w:lineRule="auto"/>
      </w:pPr>
    </w:p>
    <w:p w14:paraId="20A25F24" w14:textId="77777777" w:rsidR="002677D0" w:rsidRPr="003925C8" w:rsidRDefault="002677D0" w:rsidP="00FE03AD">
      <w:pPr>
        <w:spacing w:line="276" w:lineRule="auto"/>
        <w:rPr>
          <w:b/>
          <w:color w:val="4F81BD" w:themeColor="accent1"/>
        </w:rPr>
      </w:pPr>
      <w:r w:rsidRPr="003925C8">
        <w:rPr>
          <w:b/>
          <w:color w:val="4F81BD" w:themeColor="accent1"/>
        </w:rPr>
        <w:t>THE IGLS SCORE</w:t>
      </w:r>
    </w:p>
    <w:p w14:paraId="4920DD3F" w14:textId="77777777" w:rsidR="0048627B" w:rsidRPr="00FE03AD" w:rsidRDefault="0048627B" w:rsidP="00FE03AD">
      <w:pPr>
        <w:spacing w:line="276" w:lineRule="auto"/>
        <w:rPr>
          <w:bCs/>
          <w:color w:val="4F81BD" w:themeColor="accent1"/>
        </w:rPr>
      </w:pPr>
    </w:p>
    <w:p w14:paraId="1028B170" w14:textId="65685208" w:rsidR="002677D0" w:rsidRPr="00FE03AD" w:rsidRDefault="002677D0" w:rsidP="00FE03AD">
      <w:pPr>
        <w:spacing w:line="276" w:lineRule="auto"/>
      </w:pPr>
      <w:r w:rsidRPr="00FE03AD">
        <w:t xml:space="preserve">One of the persistent challenges in the field of </w:t>
      </w:r>
      <w:r w:rsidRPr="00FE03AD">
        <w:rPr>
          <w:lang w:val="it-IT"/>
        </w:rPr>
        <w:t>β</w:t>
      </w:r>
      <w:r w:rsidRPr="00FE03AD">
        <w:t>-cell replacement therapy has been the absence of a standardized definition of graft function and clinical outcome</w:t>
      </w:r>
      <w:r w:rsidR="00BE194D" w:rsidRPr="00FE03AD">
        <w:t xml:space="preserve"> </w:t>
      </w:r>
      <w:r w:rsidR="00BE194D" w:rsidRPr="00FE03AD">
        <w:fldChar w:fldCharType="begin">
          <w:fldData xml:space="preserve">PEVuZE5vdGU+PENpdGU+PEF1dGhvcj5QaWVtb250aTwvQXV0aG9yPjxZZWFyPjIwMTg8L1llYXI+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EyMzEzNTQ5PC9jdXN0b20yPjxlbGVjdHJvbmljLXJlc291cmNlLW51bT4xMC4zMzg5
L3RpLjIwMjUuMTQ3MTQ8L2VsZWN0cm9uaWMtcmVzb3VyY2UtbnVtPjxyZW1vdGUtZGF0YWJhc2Ut
cHJvdmlkZXI+TkxNPC9yZW1vdGUtZGF0YWJhc2UtcHJvdmlkZXI+PGxhbmd1YWdlPmVuZzwvbGFu
Z3VhZ2U+PC9yZWNvcmQ+PC9DaXRlPjwvRW5kTm90ZT4A
</w:fldData>
        </w:fldChar>
      </w:r>
      <w:r w:rsidR="00BE194D" w:rsidRPr="00FE03AD">
        <w:instrText xml:space="preserve"> ADDIN EN.CITE </w:instrText>
      </w:r>
      <w:r w:rsidR="00BE194D" w:rsidRPr="00FE03AD">
        <w:fldChar w:fldCharType="begin">
          <w:fldData xml:space="preserve">PEVuZE5vdGU+PENpdGU+PEF1dGhvcj5QaWVtb250aTwvQXV0aG9yPjxZZWFyPjIwMTg8L1llYXI+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EyMzEzNTQ5PC9jdXN0b20yPjxlbGVjdHJvbmljLXJlc291cmNlLW51bT4xMC4zMzg5
L3RpLjIwMjUuMTQ3MTQ8L2VsZWN0cm9uaWMtcmVzb3VyY2UtbnVtPjxyZW1vdGUtZGF0YWJhc2Ut
cHJvdmlkZXI+TkxNPC9yZW1vdGUtZGF0YWJhc2UtcHJvdmlkZXI+PGxhbmd1YWdlPmVuZzwvbGFu
Z3VhZ2U+PC9yZWNvcmQ+PC9DaXRlPjwvRW5kTm90ZT4A
</w:fldData>
        </w:fldChar>
      </w:r>
      <w:r w:rsidR="00BE194D" w:rsidRPr="00FE03AD">
        <w:instrText xml:space="preserve"> ADDIN EN.CITE.DATA </w:instrText>
      </w:r>
      <w:r w:rsidR="00BE194D" w:rsidRPr="00FE03AD">
        <w:fldChar w:fldCharType="end"/>
      </w:r>
      <w:r w:rsidR="00BE194D" w:rsidRPr="00FE03AD">
        <w:fldChar w:fldCharType="separate"/>
      </w:r>
      <w:r w:rsidR="00762616">
        <w:rPr>
          <w:noProof/>
        </w:rPr>
        <w:t>(</w:t>
      </w:r>
      <w:r w:rsidR="00BE194D" w:rsidRPr="00FE03AD">
        <w:rPr>
          <w:noProof/>
        </w:rPr>
        <w:t>56, 57</w:t>
      </w:r>
      <w:r w:rsidR="00762616">
        <w:rPr>
          <w:noProof/>
        </w:rPr>
        <w:t>)</w:t>
      </w:r>
      <w:r w:rsidR="00BE194D" w:rsidRPr="00FE03AD">
        <w:fldChar w:fldCharType="end"/>
      </w:r>
      <w:r w:rsidRPr="00FE03AD">
        <w:t>. This lack of consensus has complicated the recognition of islet transplantation as a valid therapeutic option within the wider endocrinology community and has limited the comparability of outcomes across studies and centers</w:t>
      </w:r>
      <w:r w:rsidR="00BE194D" w:rsidRPr="00FE03AD">
        <w:t xml:space="preserve"> </w:t>
      </w:r>
      <w:r w:rsidR="00BE194D" w:rsidRPr="00FE03AD">
        <w:fldChar w:fldCharType="begin">
          <w:fldData xml:space="preserve">PEVuZE5vdGU+PENpdGU+PEF1dGhvcj5DYXRhcmluZWxsYTwvQXV0aG9yPjxZZWFyPjIwMjU8L1ll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MxMzU0OTwvY3VzdG9tMj48ZWxlY3Ryb25pYy1yZXNvdXJjZS1udW0+MTAuMzM4OS90aS4yMDI1
LjE0NzE0PC9lbGVjdHJvbmljLXJlc291cmNlLW51bT48cmVtb3RlLWRhdGFiYXNlLXByb3ZpZGVy
Pk5MTTwvcmVtb3RlLWRhdGFiYXNlLXByb3ZpZGVyPjxsYW5ndWFnZT5lbmc8L2xhbmd1YWdlPjwv
cmVjb3JkPjwvQ2l0ZT48L0VuZE5vdGU+
</w:fldData>
        </w:fldChar>
      </w:r>
      <w:r w:rsidR="00BE194D" w:rsidRPr="00FE03AD">
        <w:instrText xml:space="preserve"> ADDIN EN.CITE </w:instrText>
      </w:r>
      <w:r w:rsidR="00BE194D" w:rsidRPr="00FE03AD">
        <w:fldChar w:fldCharType="begin">
          <w:fldData xml:space="preserve">PEVuZE5vdGU+PENpdGU+PEF1dGhvcj5DYXRhcmluZWxsYTwvQXV0aG9yPjxZZWFyPjIwMjU8L1ll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jMxMzU0OTwvY3VzdG9tMj48ZWxlY3Ryb25pYy1yZXNvdXJjZS1udW0+MTAuMzM4OS90aS4yMDI1
LjE0NzE0PC9lbGVjdHJvbmljLXJlc291cmNlLW51bT48cmVtb3RlLWRhdGFiYXNlLXByb3ZpZGVy
Pk5MTTwvcmVtb3RlLWRhdGFiYXNlLXByb3ZpZGVyPjxsYW5ndWFnZT5lbmc8L2xhbmd1YWdlPjwv
cmVjb3JkPjwvQ2l0ZT48L0VuZE5vdGU+
</w:fldData>
        </w:fldChar>
      </w:r>
      <w:r w:rsidR="00BE194D" w:rsidRPr="00FE03AD">
        <w:instrText xml:space="preserve"> ADDIN EN.CITE.DATA </w:instrText>
      </w:r>
      <w:r w:rsidR="00BE194D" w:rsidRPr="00FE03AD">
        <w:fldChar w:fldCharType="end"/>
      </w:r>
      <w:r w:rsidR="00BE194D" w:rsidRPr="00FE03AD">
        <w:fldChar w:fldCharType="separate"/>
      </w:r>
      <w:r w:rsidR="00762616">
        <w:rPr>
          <w:noProof/>
        </w:rPr>
        <w:t>(</w:t>
      </w:r>
      <w:r w:rsidR="00BE194D" w:rsidRPr="00FE03AD">
        <w:rPr>
          <w:noProof/>
        </w:rPr>
        <w:t>57</w:t>
      </w:r>
      <w:r w:rsidR="00762616">
        <w:rPr>
          <w:noProof/>
        </w:rPr>
        <w:t>)</w:t>
      </w:r>
      <w:r w:rsidR="00BE194D" w:rsidRPr="00FE03AD">
        <w:fldChar w:fldCharType="end"/>
      </w:r>
      <w:r w:rsidRPr="00FE03AD">
        <w:t>.</w:t>
      </w:r>
    </w:p>
    <w:p w14:paraId="21D004A4" w14:textId="77777777" w:rsidR="00615F03" w:rsidRPr="00FE03AD" w:rsidRDefault="00615F03" w:rsidP="00FE03AD">
      <w:pPr>
        <w:spacing w:line="276" w:lineRule="auto"/>
      </w:pPr>
    </w:p>
    <w:p w14:paraId="042BC280" w14:textId="5A38841F" w:rsidR="002677D0" w:rsidRPr="00FE03AD" w:rsidRDefault="002677D0" w:rsidP="00FE03AD">
      <w:pPr>
        <w:spacing w:line="276" w:lineRule="auto"/>
      </w:pPr>
      <w:r w:rsidRPr="00FE03AD">
        <w:t xml:space="preserve">To address this gap, the International Pancreas &amp; Islet Transplant Association (IPITA) and EPITA convened a dedicated workshop in </w:t>
      </w:r>
      <w:proofErr w:type="spellStart"/>
      <w:r w:rsidRPr="00FE03AD">
        <w:t>Igls</w:t>
      </w:r>
      <w:proofErr w:type="spellEnd"/>
      <w:r w:rsidRPr="00FE03AD">
        <w:t xml:space="preserve">, Austria, in January 2017 </w:t>
      </w:r>
      <w:r w:rsidRPr="00FE03AD">
        <w:fldChar w:fldCharType="begin"/>
      </w:r>
      <w:r w:rsidR="00BE194D" w:rsidRPr="00FE03AD">
        <w:instrText xml:space="preserve"> ADDIN EN.CITE &lt;EndNote&gt;&lt;Cite&gt;&lt;Author&gt;Rickels&lt;/Author&gt;&lt;Year&gt;2018&lt;/Year&gt;&lt;RecNum&gt;12824&lt;/RecNum&gt;&lt;DisplayText&gt;[58]&lt;/DisplayText&gt;&lt;record&gt;&lt;rec-number&gt;12824&lt;/rec-number&gt;&lt;foreign-keys&gt;&lt;key app="EN" db-id="2es2paeezer5fsexzvypx5whx0asxtv0s9dx" timestamp="1695927493"&gt;12824&lt;/key&gt;&lt;/foreign-keys&gt;&lt;ref-type name="Journal Article"&gt;17&lt;/ref-type&gt;&lt;contributors&gt;&lt;authors&gt;&lt;author&gt;Rickels, Michael R&lt;/author&gt;&lt;author&gt;Stock, Peter G&lt;/author&gt;&lt;author&gt;De Koning, Eelco JP&lt;/author&gt;&lt;author&gt;Piemonti, Lorenzo&lt;/author&gt;&lt;author&gt;Pratschke, Johann&lt;/author&gt;&lt;author&gt;Alejandro, Rodolfo&lt;/author&gt;&lt;author&gt;Bellin, Melena D&lt;/author&gt;&lt;author&gt;Berney, Thierry&lt;/author&gt;&lt;author&gt;Choudhary, Pratik&lt;/author&gt;&lt;author&gt;Johnson, Paul R&lt;/author&gt;&lt;/authors&gt;&lt;/contributors&gt;&lt;titles&gt;&lt;title&gt;Defining outcomes for β</w:instrText>
      </w:r>
      <w:r w:rsidR="00BE194D" w:rsidRPr="00FE03AD">
        <w:rPr>
          <w:rFonts w:ascii="Cambria Math" w:hAnsi="Cambria Math" w:cs="Cambria Math"/>
        </w:rPr>
        <w:instrText>‐</w:instrText>
      </w:r>
      <w:r w:rsidR="00BE194D" w:rsidRPr="00FE03AD">
        <w:instrText>cell replacement therapy in the treatment of diabetes: a consensus report on the Igls criteria from the IPITA/EPITA opinion leaders workshop&lt;/title&gt;&lt;secondary-title&gt;Transplant International&lt;/secondary-title&gt;&lt;/titles&gt;&lt;periodical&gt;&lt;full-title&gt;Transplant International&lt;/full-title&gt;&lt;/periodical&gt;&lt;pages&gt;343-352&lt;/pages&gt;&lt;volume&gt;31&lt;/volume&gt;&lt;number&gt;4&lt;/number&gt;&lt;dates&gt;&lt;year&gt;2018&lt;/year&gt;&lt;/dates&gt;&lt;isbn&gt;0934-0874&lt;/isbn&gt;&lt;urls&gt;&lt;/urls&gt;&lt;/record&gt;&lt;/Cite&gt;&lt;/EndNote&gt;</w:instrText>
      </w:r>
      <w:r w:rsidRPr="00FE03AD">
        <w:fldChar w:fldCharType="separate"/>
      </w:r>
      <w:r w:rsidR="00762616">
        <w:rPr>
          <w:noProof/>
        </w:rPr>
        <w:t>(</w:t>
      </w:r>
      <w:r w:rsidR="00BE194D" w:rsidRPr="00FE03AD">
        <w:rPr>
          <w:noProof/>
        </w:rPr>
        <w:t>58</w:t>
      </w:r>
      <w:r w:rsidR="00762616">
        <w:rPr>
          <w:noProof/>
        </w:rPr>
        <w:t>)</w:t>
      </w:r>
      <w:r w:rsidRPr="00FE03AD">
        <w:fldChar w:fldCharType="end"/>
      </w:r>
      <w:r w:rsidRPr="00FE03AD">
        <w:t xml:space="preserve">. The primary objective was to reach consensus on definitions of graft function, graft failure, and clinical success applicable to both current and future forms of </w:t>
      </w:r>
      <w:r w:rsidRPr="00FE03AD">
        <w:rPr>
          <w:lang w:val="it-IT"/>
        </w:rPr>
        <w:t>β</w:t>
      </w:r>
      <w:r w:rsidRPr="00FE03AD">
        <w:t>-cell replacement therapies. The outcome of this initiative was an IPITA/EPITA Statement, subsequently published and endorsed internationally, which proposed a new classification system based on widely available clinical parameters: HbA1c, occurrence of severe hypoglycemia, exogenous insulin requirements, and stimulated C-peptide levels.</w:t>
      </w:r>
    </w:p>
    <w:p w14:paraId="1BD534FA" w14:textId="77777777" w:rsidR="00615F03" w:rsidRPr="00FE03AD" w:rsidRDefault="00615F03" w:rsidP="00FE03AD">
      <w:pPr>
        <w:spacing w:line="276" w:lineRule="auto"/>
      </w:pPr>
    </w:p>
    <w:p w14:paraId="1DD14D71" w14:textId="77777777" w:rsidR="002677D0" w:rsidRDefault="002677D0" w:rsidP="00FE03AD">
      <w:pPr>
        <w:spacing w:line="276" w:lineRule="auto"/>
      </w:pPr>
      <w:r w:rsidRPr="00FE03AD">
        <w:t xml:space="preserve">This consensus statement introduced a four-tiered system of functional outcome: optimal function, defined by excellent metabolic control, absence of severe hypoglycemia, insulin independence, and increased C-peptide compared with pre-transplant values; good function, with HbA1c &lt;7%, freedom from severe hypoglycemia, a reduction of more than 50% in insulin requirements, and measurable C-peptide; marginal function, characterized by persistent insulin need and little improvement in HbA1c, but with partial protection from hypoglycemia and detectable C-peptide; and failure, reflecting the absence of measurable benefit on metabolic control, hypoglycemia burden, or insulin use, together with minimal or absent C-peptide. According to this framework, both optimal and good outcomes qualify as clinically successful, emphasizing that continued need for insulin or oral agents does not necessarily </w:t>
      </w:r>
      <w:r w:rsidRPr="00FE03AD">
        <w:lastRenderedPageBreak/>
        <w:t>equate to graft failure. Conversely, marginal and failed grafts are not considered clinically successful, although even marginal function may retain clinical value if it significantly improves hypoglycemia awareness, reduces severe episodes, or stabilizes glycemic variability.</w:t>
      </w:r>
    </w:p>
    <w:p w14:paraId="3B4BB618" w14:textId="77777777" w:rsidR="003925C8" w:rsidRPr="00FE03AD" w:rsidRDefault="003925C8" w:rsidP="00FE03AD">
      <w:pPr>
        <w:spacing w:line="276" w:lineRule="auto"/>
      </w:pPr>
    </w:p>
    <w:p w14:paraId="0194B096" w14:textId="77777777" w:rsidR="002677D0" w:rsidRDefault="002677D0" w:rsidP="00FE03AD">
      <w:pPr>
        <w:spacing w:line="276" w:lineRule="auto"/>
      </w:pPr>
      <w:r w:rsidRPr="00FE03AD">
        <w:t xml:space="preserve">The introduction of the </w:t>
      </w:r>
      <w:proofErr w:type="spellStart"/>
      <w:r w:rsidRPr="00FE03AD">
        <w:t>Igls</w:t>
      </w:r>
      <w:proofErr w:type="spellEnd"/>
      <w:r w:rsidRPr="00FE03AD">
        <w:t xml:space="preserve"> criteria represented a major advance, providing for the first time a structured and consensus-based approach to defining success in </w:t>
      </w:r>
      <w:r w:rsidRPr="00FE03AD">
        <w:rPr>
          <w:lang w:val="it-IT"/>
        </w:rPr>
        <w:t>β</w:t>
      </w:r>
      <w:r w:rsidRPr="00FE03AD">
        <w:t>-cell replacement. Implementation in publications and registries has been critical to allow reliable comparison of outcomes across centers and therapeutic modalities.</w:t>
      </w:r>
    </w:p>
    <w:p w14:paraId="1D873EC1" w14:textId="77777777" w:rsidR="003925C8" w:rsidRPr="00FE03AD" w:rsidRDefault="003925C8" w:rsidP="00FE03AD">
      <w:pPr>
        <w:spacing w:line="276" w:lineRule="auto"/>
      </w:pPr>
    </w:p>
    <w:p w14:paraId="40471760" w14:textId="16FC6865" w:rsidR="002677D0" w:rsidRPr="00FE03AD" w:rsidRDefault="002677D0" w:rsidP="00FE03AD">
      <w:pPr>
        <w:spacing w:line="276" w:lineRule="auto"/>
      </w:pPr>
      <w:r w:rsidRPr="00FE03AD">
        <w:t>Two years after the initial statement, the criteria were revisited at the 17th IPITA World Congress (2019)</w:t>
      </w:r>
      <w:r w:rsidRPr="00FE03AD">
        <w:fldChar w:fldCharType="begin"/>
      </w:r>
      <w:r w:rsidR="00BE194D" w:rsidRPr="00FE03AD">
        <w:instrText xml:space="preserve"> ADDIN EN.CITE &lt;EndNote&gt;&lt;Cite&gt;&lt;Author&gt;Landstra&lt;/Author&gt;&lt;Year&gt;2021&lt;/Year&gt;&lt;RecNum&gt;12477&lt;/RecNum&gt;&lt;DisplayText&gt;[59]&lt;/DisplayText&gt;&lt;record&gt;&lt;rec-number&gt;12477&lt;/rec-number&gt;&lt;foreign-keys&gt;&lt;key app="EN" db-id="2es2paeezer5fsexzvypx5whx0asxtv0s9dx" timestamp="1662573494"&gt;12477&lt;/key&gt;&lt;/foreign-keys&gt;&lt;ref-type name="Journal Article"&gt;17&lt;/ref-type&gt;&lt;contributors&gt;&lt;authors&gt;&lt;author&gt;Landstra, Cyril P&lt;/author&gt;&lt;author&gt;Andres, Axel&lt;/author&gt;&lt;author&gt;Chetboun, Mikael&lt;/author&gt;&lt;author&gt;Conte, Caterina&lt;/author&gt;&lt;author&gt;Kelly, Yvonne&lt;/author&gt;&lt;author&gt;Berney, Thierry&lt;/author&gt;&lt;author&gt;De Koning, Eelco JP&lt;/author&gt;&lt;author&gt;Piemonti, Lorenzo&lt;/author&gt;&lt;author&gt;Stock, Peter G&lt;/author&gt;&lt;author&gt;Pattou, François&lt;/author&gt;&lt;/authors&gt;&lt;/contributors&gt;&lt;titles&gt;&lt;title&gt;Examination of the Igls Criteria for Defining Functional Outcomes of β-cell Replacement Therapy: IPITA Symposium Report&lt;/title&gt;&lt;secondary-title&gt;The Journal of Clinical Endocrinology &amp;amp; Metabolism&lt;/secondary-title&gt;&lt;/titles&gt;&lt;periodical&gt;&lt;full-title&gt;The Journal of Clinical Endocrinology &amp;amp; Metabolism&lt;/full-title&gt;&lt;/periodical&gt;&lt;pages&gt;3049-3059&lt;/pages&gt;&lt;volume&gt;106&lt;/volume&gt;&lt;number&gt;10&lt;/number&gt;&lt;dates&gt;&lt;year&gt;2021&lt;/year&gt;&lt;/dates&gt;&lt;isbn&gt;0021-972X&lt;/isbn&gt;&lt;urls&gt;&lt;/urls&gt;&lt;/record&gt;&lt;/Cite&gt;&lt;/EndNote&gt;</w:instrText>
      </w:r>
      <w:r w:rsidRPr="00FE03AD">
        <w:fldChar w:fldCharType="separate"/>
      </w:r>
      <w:r w:rsidR="00762616">
        <w:rPr>
          <w:noProof/>
        </w:rPr>
        <w:t>(</w:t>
      </w:r>
      <w:r w:rsidR="00BE194D" w:rsidRPr="00FE03AD">
        <w:rPr>
          <w:noProof/>
        </w:rPr>
        <w:t>59</w:t>
      </w:r>
      <w:r w:rsidR="00762616">
        <w:rPr>
          <w:noProof/>
        </w:rPr>
        <w:t>)</w:t>
      </w:r>
      <w:r w:rsidRPr="00FE03AD">
        <w:fldChar w:fldCharType="end"/>
      </w:r>
      <w:r w:rsidRPr="00FE03AD">
        <w:t xml:space="preserve">. Validation studies, including correlation with continuous glucose monitoring (CGM) metrics, suggested the need for refinement. This led to the proposal of an </w:t>
      </w:r>
      <w:proofErr w:type="spellStart"/>
      <w:r w:rsidRPr="00FE03AD">
        <w:t>Igls</w:t>
      </w:r>
      <w:proofErr w:type="spellEnd"/>
      <w:r w:rsidRPr="00FE03AD">
        <w:t xml:space="preserve"> 2.0 system, which separates the assessment of clinical treatment outcome, based on glycemic control and hypoglycemia burden, from the assessment of </w:t>
      </w:r>
      <w:r w:rsidRPr="00FE03AD">
        <w:rPr>
          <w:lang w:val="it-IT"/>
        </w:rPr>
        <w:t>β</w:t>
      </w:r>
      <w:r w:rsidRPr="00FE03AD">
        <w:t xml:space="preserve">-cell graft function, primarily evaluated through C-peptide secretion and insulin requirements. By distinguishing between these two dimensions, </w:t>
      </w:r>
      <w:proofErr w:type="spellStart"/>
      <w:r w:rsidRPr="00FE03AD">
        <w:t>Igls</w:t>
      </w:r>
      <w:proofErr w:type="spellEnd"/>
      <w:r w:rsidRPr="00FE03AD">
        <w:t xml:space="preserve"> 2.0 allows more precise evaluation of </w:t>
      </w:r>
      <w:r w:rsidRPr="00FE03AD">
        <w:rPr>
          <w:lang w:val="it-IT"/>
        </w:rPr>
        <w:t>β</w:t>
      </w:r>
      <w:r w:rsidRPr="00FE03AD">
        <w:t>-cell replacement strategies and facilitates comparison with advanced diabetes technologies such as hybrid closed-loop systems.</w:t>
      </w:r>
    </w:p>
    <w:p w14:paraId="7C6B6A5F" w14:textId="77777777" w:rsidR="00615F03" w:rsidRPr="00FE03AD" w:rsidRDefault="00615F03" w:rsidP="00FE03AD">
      <w:pPr>
        <w:spacing w:line="276" w:lineRule="auto"/>
      </w:pPr>
    </w:p>
    <w:p w14:paraId="600979CD" w14:textId="1E125AE6" w:rsidR="005E0677" w:rsidRPr="00FE03AD" w:rsidRDefault="002677D0" w:rsidP="00FE03AD">
      <w:pPr>
        <w:spacing w:line="276" w:lineRule="auto"/>
        <w:rPr>
          <w:bCs/>
        </w:rPr>
      </w:pPr>
      <w:r w:rsidRPr="00FE03AD">
        <w:t>Tables 6 summarize</w:t>
      </w:r>
      <w:r w:rsidR="009175A9" w:rsidRPr="00FE03AD">
        <w:t>s</w:t>
      </w:r>
      <w:r w:rsidRPr="00FE03AD">
        <w:t xml:space="preserve"> the proposed </w:t>
      </w:r>
      <w:proofErr w:type="spellStart"/>
      <w:r w:rsidRPr="00FE03AD">
        <w:t>Igls</w:t>
      </w:r>
      <w:proofErr w:type="spellEnd"/>
      <w:r w:rsidRPr="00FE03AD">
        <w:t xml:space="preserve"> 2.0 criteria, detailing the definitions of treatment outcome and graft function according to measurable clinical and biochemical parameters.</w:t>
      </w:r>
    </w:p>
    <w:p w14:paraId="5667F6CE" w14:textId="4DA8B578" w:rsidR="00585DFF" w:rsidRPr="00FE03AD" w:rsidRDefault="00585DFF" w:rsidP="00FE03AD">
      <w:pPr>
        <w:spacing w:line="276" w:lineRule="auto"/>
        <w:rPr>
          <w:bCs/>
        </w:rPr>
      </w:pPr>
    </w:p>
    <w:tbl>
      <w:tblPr>
        <w:tblStyle w:val="TableGrid"/>
        <w:tblW w:w="10070" w:type="dxa"/>
        <w:tblLook w:val="04A0" w:firstRow="1" w:lastRow="0" w:firstColumn="1" w:lastColumn="0" w:noHBand="0" w:noVBand="1"/>
      </w:tblPr>
      <w:tblGrid>
        <w:gridCol w:w="1171"/>
        <w:gridCol w:w="1364"/>
        <w:gridCol w:w="1755"/>
        <w:gridCol w:w="1761"/>
        <w:gridCol w:w="1551"/>
        <w:gridCol w:w="1128"/>
        <w:gridCol w:w="1340"/>
      </w:tblGrid>
      <w:tr w:rsidR="00E817FC" w:rsidRPr="00FE03AD" w14:paraId="75912567" w14:textId="77777777" w:rsidTr="00E817FC">
        <w:tc>
          <w:tcPr>
            <w:tcW w:w="0" w:type="auto"/>
            <w:gridSpan w:val="7"/>
            <w:shd w:val="clear" w:color="auto" w:fill="FFFF00"/>
          </w:tcPr>
          <w:p w14:paraId="12056F72" w14:textId="3A86A283" w:rsidR="00E817FC" w:rsidRPr="00E817FC" w:rsidRDefault="00E817FC" w:rsidP="00FE03AD">
            <w:pPr>
              <w:spacing w:line="276" w:lineRule="auto"/>
              <w:rPr>
                <w:b/>
                <w:bCs/>
                <w:szCs w:val="20"/>
                <w:lang w:val="it-IT"/>
              </w:rPr>
            </w:pPr>
            <w:r w:rsidRPr="00E817FC">
              <w:rPr>
                <w:b/>
                <w:bCs/>
                <w:szCs w:val="20"/>
                <w:lang w:val="it-IT"/>
              </w:rPr>
              <w:t>Table 6. Igls 2.0 Criteria for Clinical Outcome and β-Cell Graft Function</w:t>
            </w:r>
          </w:p>
        </w:tc>
      </w:tr>
      <w:tr w:rsidR="00C839AB" w:rsidRPr="00FE03AD" w14:paraId="778C69ED" w14:textId="77777777" w:rsidTr="00E817FC">
        <w:tc>
          <w:tcPr>
            <w:tcW w:w="0" w:type="auto"/>
            <w:hideMark/>
          </w:tcPr>
          <w:p w14:paraId="0392841A" w14:textId="77777777" w:rsidR="00C839AB" w:rsidRPr="00E817FC" w:rsidRDefault="00C839AB" w:rsidP="00FE03AD">
            <w:pPr>
              <w:spacing w:line="276" w:lineRule="auto"/>
              <w:rPr>
                <w:b/>
                <w:bCs/>
                <w:szCs w:val="20"/>
                <w:lang w:val="it-IT"/>
              </w:rPr>
            </w:pPr>
            <w:r w:rsidRPr="00E817FC">
              <w:rPr>
                <w:b/>
                <w:bCs/>
                <w:szCs w:val="20"/>
                <w:lang w:val="it-IT"/>
              </w:rPr>
              <w:t>Category</w:t>
            </w:r>
          </w:p>
        </w:tc>
        <w:tc>
          <w:tcPr>
            <w:tcW w:w="0" w:type="auto"/>
            <w:hideMark/>
          </w:tcPr>
          <w:p w14:paraId="26E27CBD" w14:textId="77777777" w:rsidR="00C839AB" w:rsidRPr="00E817FC" w:rsidRDefault="00C839AB" w:rsidP="00FE03AD">
            <w:pPr>
              <w:spacing w:line="276" w:lineRule="auto"/>
              <w:rPr>
                <w:b/>
                <w:bCs/>
                <w:szCs w:val="20"/>
                <w:lang w:val="it-IT"/>
              </w:rPr>
            </w:pPr>
            <w:r w:rsidRPr="00E817FC">
              <w:rPr>
                <w:b/>
                <w:bCs/>
                <w:szCs w:val="20"/>
                <w:lang w:val="it-IT"/>
              </w:rPr>
              <w:t>HbA1c / Glycemic Control</w:t>
            </w:r>
          </w:p>
        </w:tc>
        <w:tc>
          <w:tcPr>
            <w:tcW w:w="0" w:type="auto"/>
            <w:hideMark/>
          </w:tcPr>
          <w:p w14:paraId="59D82757" w14:textId="77777777" w:rsidR="00C839AB" w:rsidRPr="00E817FC" w:rsidRDefault="00C839AB" w:rsidP="00FE03AD">
            <w:pPr>
              <w:spacing w:line="276" w:lineRule="auto"/>
              <w:rPr>
                <w:b/>
                <w:bCs/>
                <w:szCs w:val="20"/>
              </w:rPr>
            </w:pPr>
            <w:r w:rsidRPr="00E817FC">
              <w:rPr>
                <w:b/>
                <w:bCs/>
                <w:szCs w:val="20"/>
              </w:rPr>
              <w:t>CGM (% Time in Range / % &lt;54 mg/dL)</w:t>
            </w:r>
          </w:p>
        </w:tc>
        <w:tc>
          <w:tcPr>
            <w:tcW w:w="0" w:type="auto"/>
            <w:hideMark/>
          </w:tcPr>
          <w:p w14:paraId="546A15C9" w14:textId="77777777" w:rsidR="00C839AB" w:rsidRPr="00E817FC" w:rsidRDefault="00C839AB" w:rsidP="00FE03AD">
            <w:pPr>
              <w:spacing w:line="276" w:lineRule="auto"/>
              <w:rPr>
                <w:b/>
                <w:bCs/>
                <w:szCs w:val="20"/>
                <w:lang w:val="it-IT"/>
              </w:rPr>
            </w:pPr>
            <w:r w:rsidRPr="00E817FC">
              <w:rPr>
                <w:b/>
                <w:bCs/>
                <w:szCs w:val="20"/>
                <w:lang w:val="it-IT"/>
              </w:rPr>
              <w:t>Severe Hypoglycemia</w:t>
            </w:r>
          </w:p>
        </w:tc>
        <w:tc>
          <w:tcPr>
            <w:tcW w:w="0" w:type="auto"/>
            <w:hideMark/>
          </w:tcPr>
          <w:p w14:paraId="04D2B06A" w14:textId="77777777" w:rsidR="00C839AB" w:rsidRPr="00E817FC" w:rsidRDefault="00C839AB" w:rsidP="00FE03AD">
            <w:pPr>
              <w:spacing w:line="276" w:lineRule="auto"/>
              <w:rPr>
                <w:b/>
                <w:bCs/>
                <w:szCs w:val="20"/>
              </w:rPr>
            </w:pPr>
            <w:r w:rsidRPr="00E817FC">
              <w:rPr>
                <w:b/>
                <w:bCs/>
                <w:szCs w:val="20"/>
              </w:rPr>
              <w:t>C-peptide (ng/mL; nmol/L)</w:t>
            </w:r>
          </w:p>
        </w:tc>
        <w:tc>
          <w:tcPr>
            <w:tcW w:w="0" w:type="auto"/>
            <w:hideMark/>
          </w:tcPr>
          <w:p w14:paraId="21C697AB" w14:textId="77777777" w:rsidR="00C839AB" w:rsidRPr="00E817FC" w:rsidRDefault="00C839AB" w:rsidP="00FE03AD">
            <w:pPr>
              <w:spacing w:line="276" w:lineRule="auto"/>
              <w:rPr>
                <w:b/>
                <w:bCs/>
                <w:szCs w:val="20"/>
                <w:lang w:val="it-IT"/>
              </w:rPr>
            </w:pPr>
            <w:r w:rsidRPr="00E817FC">
              <w:rPr>
                <w:b/>
                <w:bCs/>
                <w:szCs w:val="20"/>
                <w:lang w:val="it-IT"/>
              </w:rPr>
              <w:t>Insulin / Therapy</w:t>
            </w:r>
          </w:p>
        </w:tc>
        <w:tc>
          <w:tcPr>
            <w:tcW w:w="0" w:type="auto"/>
            <w:hideMark/>
          </w:tcPr>
          <w:p w14:paraId="5AB547B2" w14:textId="77777777" w:rsidR="00C839AB" w:rsidRPr="00E817FC" w:rsidRDefault="00C839AB" w:rsidP="00FE03AD">
            <w:pPr>
              <w:spacing w:line="276" w:lineRule="auto"/>
              <w:rPr>
                <w:b/>
                <w:bCs/>
                <w:szCs w:val="20"/>
                <w:lang w:val="it-IT"/>
              </w:rPr>
            </w:pPr>
            <w:r w:rsidRPr="00E817FC">
              <w:rPr>
                <w:b/>
                <w:bCs/>
                <w:szCs w:val="20"/>
                <w:lang w:val="it-IT"/>
              </w:rPr>
              <w:t>Treatment Success</w:t>
            </w:r>
          </w:p>
        </w:tc>
      </w:tr>
      <w:tr w:rsidR="00C839AB" w:rsidRPr="00FE03AD" w14:paraId="7D376083" w14:textId="77777777" w:rsidTr="00E817FC">
        <w:tc>
          <w:tcPr>
            <w:tcW w:w="0" w:type="auto"/>
            <w:hideMark/>
          </w:tcPr>
          <w:p w14:paraId="60C8A960" w14:textId="77777777" w:rsidR="00C839AB" w:rsidRPr="00FE03AD" w:rsidRDefault="00C839AB" w:rsidP="00FE03AD">
            <w:pPr>
              <w:spacing w:line="276" w:lineRule="auto"/>
              <w:rPr>
                <w:szCs w:val="20"/>
                <w:lang w:val="it-IT"/>
              </w:rPr>
            </w:pPr>
            <w:r w:rsidRPr="00FE03AD">
              <w:rPr>
                <w:szCs w:val="20"/>
                <w:lang w:val="it-IT"/>
              </w:rPr>
              <w:t>Optimal</w:t>
            </w:r>
          </w:p>
        </w:tc>
        <w:tc>
          <w:tcPr>
            <w:tcW w:w="0" w:type="auto"/>
            <w:hideMark/>
          </w:tcPr>
          <w:p w14:paraId="0D16A085" w14:textId="77777777" w:rsidR="00C839AB" w:rsidRPr="00FE03AD" w:rsidRDefault="00C839AB" w:rsidP="00FE03AD">
            <w:pPr>
              <w:spacing w:line="276" w:lineRule="auto"/>
              <w:rPr>
                <w:szCs w:val="20"/>
                <w:lang w:val="it-IT"/>
              </w:rPr>
            </w:pPr>
            <w:r w:rsidRPr="00FE03AD">
              <w:rPr>
                <w:szCs w:val="20"/>
                <w:lang w:val="it-IT"/>
              </w:rPr>
              <w:t>HbA1c ≤6.5% (≤48 mmol/mol)</w:t>
            </w:r>
          </w:p>
        </w:tc>
        <w:tc>
          <w:tcPr>
            <w:tcW w:w="0" w:type="auto"/>
            <w:hideMark/>
          </w:tcPr>
          <w:p w14:paraId="3818BD39" w14:textId="77777777" w:rsidR="00C839AB" w:rsidRPr="00FE03AD" w:rsidRDefault="00C839AB" w:rsidP="00FE03AD">
            <w:pPr>
              <w:spacing w:line="276" w:lineRule="auto"/>
              <w:rPr>
                <w:szCs w:val="20"/>
                <w:lang w:val="it-IT"/>
              </w:rPr>
            </w:pPr>
            <w:r w:rsidRPr="00FE03AD">
              <w:rPr>
                <w:szCs w:val="20"/>
                <w:lang w:val="it-IT"/>
              </w:rPr>
              <w:t>≥80% in range; 0% &lt;54 mg/dL</w:t>
            </w:r>
          </w:p>
        </w:tc>
        <w:tc>
          <w:tcPr>
            <w:tcW w:w="0" w:type="auto"/>
            <w:hideMark/>
          </w:tcPr>
          <w:p w14:paraId="2820024F" w14:textId="77777777" w:rsidR="00C839AB" w:rsidRPr="00FE03AD" w:rsidRDefault="00C839AB" w:rsidP="00FE03AD">
            <w:pPr>
              <w:spacing w:line="276" w:lineRule="auto"/>
              <w:rPr>
                <w:szCs w:val="20"/>
                <w:lang w:val="it-IT"/>
              </w:rPr>
            </w:pPr>
            <w:r w:rsidRPr="00FE03AD">
              <w:rPr>
                <w:szCs w:val="20"/>
                <w:lang w:val="it-IT"/>
              </w:rPr>
              <w:t>None</w:t>
            </w:r>
          </w:p>
        </w:tc>
        <w:tc>
          <w:tcPr>
            <w:tcW w:w="0" w:type="auto"/>
            <w:hideMark/>
          </w:tcPr>
          <w:p w14:paraId="6F0558ED" w14:textId="77777777" w:rsidR="00C839AB" w:rsidRPr="00FE03AD" w:rsidRDefault="00C839AB" w:rsidP="00FE03AD">
            <w:pPr>
              <w:spacing w:line="276" w:lineRule="auto"/>
              <w:rPr>
                <w:szCs w:val="20"/>
                <w:lang w:val="it-IT"/>
              </w:rPr>
            </w:pPr>
            <w:r w:rsidRPr="00FE03AD">
              <w:rPr>
                <w:szCs w:val="20"/>
                <w:lang w:val="it-IT"/>
              </w:rPr>
              <w:t>Any detectable</w:t>
            </w:r>
          </w:p>
        </w:tc>
        <w:tc>
          <w:tcPr>
            <w:tcW w:w="0" w:type="auto"/>
            <w:hideMark/>
          </w:tcPr>
          <w:p w14:paraId="3B318032" w14:textId="77777777" w:rsidR="00C839AB" w:rsidRPr="00FE03AD" w:rsidRDefault="00C839AB" w:rsidP="00FE03AD">
            <w:pPr>
              <w:spacing w:line="276" w:lineRule="auto"/>
              <w:rPr>
                <w:szCs w:val="20"/>
                <w:lang w:val="it-IT"/>
              </w:rPr>
            </w:pPr>
            <w:r w:rsidRPr="00FE03AD">
              <w:rPr>
                <w:szCs w:val="20"/>
                <w:lang w:val="it-IT"/>
              </w:rPr>
              <w:t>None</w:t>
            </w:r>
          </w:p>
        </w:tc>
        <w:tc>
          <w:tcPr>
            <w:tcW w:w="0" w:type="auto"/>
            <w:hideMark/>
          </w:tcPr>
          <w:p w14:paraId="750FE0FE" w14:textId="77777777" w:rsidR="00C839AB" w:rsidRPr="00FE03AD" w:rsidRDefault="00C839AB" w:rsidP="00FE03AD">
            <w:pPr>
              <w:spacing w:line="276" w:lineRule="auto"/>
              <w:rPr>
                <w:szCs w:val="20"/>
                <w:lang w:val="it-IT"/>
              </w:rPr>
            </w:pPr>
            <w:r w:rsidRPr="00FE03AD">
              <w:rPr>
                <w:szCs w:val="20"/>
                <w:lang w:val="it-IT"/>
              </w:rPr>
              <w:t>Yes</w:t>
            </w:r>
          </w:p>
        </w:tc>
      </w:tr>
      <w:tr w:rsidR="00C839AB" w:rsidRPr="00FE03AD" w14:paraId="21225837" w14:textId="77777777" w:rsidTr="00E817FC">
        <w:tc>
          <w:tcPr>
            <w:tcW w:w="0" w:type="auto"/>
            <w:hideMark/>
          </w:tcPr>
          <w:p w14:paraId="507E85B0" w14:textId="77777777" w:rsidR="00C839AB" w:rsidRPr="00FE03AD" w:rsidRDefault="00C839AB" w:rsidP="00FE03AD">
            <w:pPr>
              <w:spacing w:line="276" w:lineRule="auto"/>
              <w:rPr>
                <w:szCs w:val="20"/>
                <w:lang w:val="it-IT"/>
              </w:rPr>
            </w:pPr>
            <w:r w:rsidRPr="00FE03AD">
              <w:rPr>
                <w:szCs w:val="20"/>
                <w:lang w:val="it-IT"/>
              </w:rPr>
              <w:t>Good</w:t>
            </w:r>
          </w:p>
        </w:tc>
        <w:tc>
          <w:tcPr>
            <w:tcW w:w="0" w:type="auto"/>
            <w:hideMark/>
          </w:tcPr>
          <w:p w14:paraId="20DB93C5" w14:textId="77777777" w:rsidR="00C839AB" w:rsidRPr="00FE03AD" w:rsidRDefault="00C839AB" w:rsidP="00FE03AD">
            <w:pPr>
              <w:spacing w:line="276" w:lineRule="auto"/>
              <w:rPr>
                <w:szCs w:val="20"/>
                <w:lang w:val="it-IT"/>
              </w:rPr>
            </w:pPr>
            <w:r w:rsidRPr="00FE03AD">
              <w:rPr>
                <w:szCs w:val="20"/>
                <w:lang w:val="it-IT"/>
              </w:rPr>
              <w:t>HbA1c &lt;7.0% (&lt;53 mmol/mol)</w:t>
            </w:r>
          </w:p>
        </w:tc>
        <w:tc>
          <w:tcPr>
            <w:tcW w:w="0" w:type="auto"/>
            <w:hideMark/>
          </w:tcPr>
          <w:p w14:paraId="22C0B673" w14:textId="77777777" w:rsidR="00C839AB" w:rsidRPr="00FE03AD" w:rsidRDefault="00C839AB" w:rsidP="00FE03AD">
            <w:pPr>
              <w:spacing w:line="276" w:lineRule="auto"/>
              <w:rPr>
                <w:szCs w:val="20"/>
                <w:lang w:val="it-IT"/>
              </w:rPr>
            </w:pPr>
            <w:r w:rsidRPr="00FE03AD">
              <w:rPr>
                <w:szCs w:val="20"/>
                <w:lang w:val="it-IT"/>
              </w:rPr>
              <w:t>≥70% in range; &lt;1% &lt;54 mg/dL</w:t>
            </w:r>
          </w:p>
        </w:tc>
        <w:tc>
          <w:tcPr>
            <w:tcW w:w="0" w:type="auto"/>
            <w:hideMark/>
          </w:tcPr>
          <w:p w14:paraId="56241100" w14:textId="77777777" w:rsidR="00C839AB" w:rsidRPr="00FE03AD" w:rsidRDefault="00C839AB" w:rsidP="00FE03AD">
            <w:pPr>
              <w:spacing w:line="276" w:lineRule="auto"/>
              <w:rPr>
                <w:szCs w:val="20"/>
                <w:lang w:val="it-IT"/>
              </w:rPr>
            </w:pPr>
            <w:r w:rsidRPr="00FE03AD">
              <w:rPr>
                <w:szCs w:val="20"/>
                <w:lang w:val="it-IT"/>
              </w:rPr>
              <w:t>None</w:t>
            </w:r>
          </w:p>
        </w:tc>
        <w:tc>
          <w:tcPr>
            <w:tcW w:w="0" w:type="auto"/>
            <w:hideMark/>
          </w:tcPr>
          <w:p w14:paraId="40AD01D2" w14:textId="77777777" w:rsidR="00C839AB" w:rsidRPr="00FE03AD" w:rsidRDefault="00C839AB" w:rsidP="00FE03AD">
            <w:pPr>
              <w:spacing w:line="276" w:lineRule="auto"/>
              <w:rPr>
                <w:szCs w:val="20"/>
                <w:lang w:val="it-IT"/>
              </w:rPr>
            </w:pPr>
            <w:r w:rsidRPr="00FE03AD">
              <w:rPr>
                <w:szCs w:val="20"/>
                <w:lang w:val="it-IT"/>
              </w:rPr>
              <w:t>≥0.5 (0.17) stimulated or ≥0.2 (0.07) fasting</w:t>
            </w:r>
          </w:p>
        </w:tc>
        <w:tc>
          <w:tcPr>
            <w:tcW w:w="0" w:type="auto"/>
            <w:hideMark/>
          </w:tcPr>
          <w:p w14:paraId="482BA071" w14:textId="77777777" w:rsidR="00C839AB" w:rsidRPr="00FE03AD" w:rsidRDefault="00C839AB" w:rsidP="00FE03AD">
            <w:pPr>
              <w:spacing w:line="276" w:lineRule="auto"/>
              <w:rPr>
                <w:szCs w:val="20"/>
                <w:lang w:val="it-IT"/>
              </w:rPr>
            </w:pPr>
            <w:r w:rsidRPr="00FE03AD">
              <w:rPr>
                <w:szCs w:val="20"/>
                <w:lang w:val="it-IT"/>
              </w:rPr>
              <w:t>Any</w:t>
            </w:r>
          </w:p>
        </w:tc>
        <w:tc>
          <w:tcPr>
            <w:tcW w:w="0" w:type="auto"/>
            <w:hideMark/>
          </w:tcPr>
          <w:p w14:paraId="4CB6F002" w14:textId="77777777" w:rsidR="00C839AB" w:rsidRPr="00FE03AD" w:rsidRDefault="00C839AB" w:rsidP="00FE03AD">
            <w:pPr>
              <w:spacing w:line="276" w:lineRule="auto"/>
              <w:rPr>
                <w:szCs w:val="20"/>
                <w:lang w:val="it-IT"/>
              </w:rPr>
            </w:pPr>
            <w:r w:rsidRPr="00FE03AD">
              <w:rPr>
                <w:szCs w:val="20"/>
                <w:lang w:val="it-IT"/>
              </w:rPr>
              <w:t>Yes</w:t>
            </w:r>
          </w:p>
        </w:tc>
      </w:tr>
      <w:tr w:rsidR="00C839AB" w:rsidRPr="00FE03AD" w14:paraId="7D124D2A" w14:textId="77777777" w:rsidTr="00E817FC">
        <w:tc>
          <w:tcPr>
            <w:tcW w:w="0" w:type="auto"/>
            <w:hideMark/>
          </w:tcPr>
          <w:p w14:paraId="3D9F0781" w14:textId="77777777" w:rsidR="00C839AB" w:rsidRPr="00FE03AD" w:rsidRDefault="00C839AB" w:rsidP="00FE03AD">
            <w:pPr>
              <w:spacing w:line="276" w:lineRule="auto"/>
              <w:rPr>
                <w:szCs w:val="20"/>
                <w:lang w:val="it-IT"/>
              </w:rPr>
            </w:pPr>
            <w:r w:rsidRPr="00FE03AD">
              <w:rPr>
                <w:szCs w:val="20"/>
                <w:lang w:val="it-IT"/>
              </w:rPr>
              <w:t>Marginal</w:t>
            </w:r>
          </w:p>
        </w:tc>
        <w:tc>
          <w:tcPr>
            <w:tcW w:w="0" w:type="auto"/>
            <w:hideMark/>
          </w:tcPr>
          <w:p w14:paraId="18EFAB52" w14:textId="77777777" w:rsidR="00C839AB" w:rsidRPr="00FE03AD" w:rsidRDefault="00C839AB" w:rsidP="00FE03AD">
            <w:pPr>
              <w:spacing w:line="276" w:lineRule="auto"/>
              <w:rPr>
                <w:szCs w:val="20"/>
                <w:lang w:val="it-IT"/>
              </w:rPr>
            </w:pPr>
            <w:r w:rsidRPr="00FE03AD">
              <w:rPr>
                <w:szCs w:val="20"/>
                <w:lang w:val="it-IT"/>
              </w:rPr>
              <w:t>HbA1c ≤ baseline</w:t>
            </w:r>
          </w:p>
        </w:tc>
        <w:tc>
          <w:tcPr>
            <w:tcW w:w="0" w:type="auto"/>
            <w:hideMark/>
          </w:tcPr>
          <w:p w14:paraId="3D8C18E5" w14:textId="77777777" w:rsidR="00C839AB" w:rsidRPr="00FE03AD" w:rsidRDefault="00C839AB" w:rsidP="00FE03AD">
            <w:pPr>
              <w:spacing w:line="276" w:lineRule="auto"/>
              <w:rPr>
                <w:szCs w:val="20"/>
                <w:lang w:val="it-IT"/>
              </w:rPr>
            </w:pPr>
            <w:r w:rsidRPr="00FE03AD">
              <w:rPr>
                <w:szCs w:val="20"/>
                <w:lang w:val="it-IT"/>
              </w:rPr>
              <w:t>&gt; baseline in range; &lt; baseline hypoglycemia</w:t>
            </w:r>
          </w:p>
        </w:tc>
        <w:tc>
          <w:tcPr>
            <w:tcW w:w="0" w:type="auto"/>
            <w:hideMark/>
          </w:tcPr>
          <w:p w14:paraId="42A3D432" w14:textId="77777777" w:rsidR="00C839AB" w:rsidRPr="00FE03AD" w:rsidRDefault="00C839AB" w:rsidP="00FE03AD">
            <w:pPr>
              <w:spacing w:line="276" w:lineRule="auto"/>
              <w:rPr>
                <w:szCs w:val="20"/>
                <w:lang w:val="it-IT"/>
              </w:rPr>
            </w:pPr>
            <w:r w:rsidRPr="00FE03AD">
              <w:rPr>
                <w:szCs w:val="20"/>
                <w:lang w:val="it-IT"/>
              </w:rPr>
              <w:t>Reduced but not absent</w:t>
            </w:r>
          </w:p>
        </w:tc>
        <w:tc>
          <w:tcPr>
            <w:tcW w:w="0" w:type="auto"/>
            <w:hideMark/>
          </w:tcPr>
          <w:p w14:paraId="22105530" w14:textId="77777777" w:rsidR="00C839AB" w:rsidRPr="00FE03AD" w:rsidRDefault="00C839AB" w:rsidP="00FE03AD">
            <w:pPr>
              <w:spacing w:line="276" w:lineRule="auto"/>
              <w:rPr>
                <w:szCs w:val="20"/>
                <w:lang w:val="it-IT"/>
              </w:rPr>
            </w:pPr>
            <w:r w:rsidRPr="00FE03AD">
              <w:rPr>
                <w:szCs w:val="20"/>
                <w:lang w:val="it-IT"/>
              </w:rPr>
              <w:t>0.3–0.5 (0.10–0.17) stimulated or 0.1–&lt;0.2 (0.04–0.07) fasting</w:t>
            </w:r>
          </w:p>
        </w:tc>
        <w:tc>
          <w:tcPr>
            <w:tcW w:w="0" w:type="auto"/>
            <w:hideMark/>
          </w:tcPr>
          <w:p w14:paraId="67A0CFCD" w14:textId="77777777" w:rsidR="00C839AB" w:rsidRPr="00FE03AD" w:rsidRDefault="00C839AB" w:rsidP="00FE03AD">
            <w:pPr>
              <w:spacing w:line="276" w:lineRule="auto"/>
              <w:rPr>
                <w:szCs w:val="20"/>
                <w:lang w:val="it-IT"/>
              </w:rPr>
            </w:pPr>
            <w:r w:rsidRPr="00FE03AD">
              <w:rPr>
                <w:szCs w:val="20"/>
                <w:lang w:val="it-IT"/>
              </w:rPr>
              <w:t>Any</w:t>
            </w:r>
          </w:p>
        </w:tc>
        <w:tc>
          <w:tcPr>
            <w:tcW w:w="0" w:type="auto"/>
            <w:hideMark/>
          </w:tcPr>
          <w:p w14:paraId="1F50E29C" w14:textId="77777777" w:rsidR="00C839AB" w:rsidRPr="00FE03AD" w:rsidRDefault="00C839AB" w:rsidP="00FE03AD">
            <w:pPr>
              <w:spacing w:line="276" w:lineRule="auto"/>
              <w:rPr>
                <w:szCs w:val="20"/>
                <w:lang w:val="it-IT"/>
              </w:rPr>
            </w:pPr>
            <w:r w:rsidRPr="00FE03AD">
              <w:rPr>
                <w:szCs w:val="20"/>
                <w:lang w:val="it-IT"/>
              </w:rPr>
              <w:t>Noᶜ</w:t>
            </w:r>
          </w:p>
        </w:tc>
      </w:tr>
      <w:tr w:rsidR="00C839AB" w:rsidRPr="00FE03AD" w14:paraId="061D295E" w14:textId="77777777" w:rsidTr="00E817FC">
        <w:tc>
          <w:tcPr>
            <w:tcW w:w="0" w:type="auto"/>
            <w:hideMark/>
          </w:tcPr>
          <w:p w14:paraId="422743F0" w14:textId="77777777" w:rsidR="00C839AB" w:rsidRPr="00FE03AD" w:rsidRDefault="00C839AB" w:rsidP="00FE03AD">
            <w:pPr>
              <w:spacing w:line="276" w:lineRule="auto"/>
              <w:rPr>
                <w:szCs w:val="20"/>
                <w:lang w:val="it-IT"/>
              </w:rPr>
            </w:pPr>
            <w:r w:rsidRPr="00FE03AD">
              <w:rPr>
                <w:szCs w:val="20"/>
                <w:lang w:val="it-IT"/>
              </w:rPr>
              <w:t>Failure</w:t>
            </w:r>
          </w:p>
        </w:tc>
        <w:tc>
          <w:tcPr>
            <w:tcW w:w="0" w:type="auto"/>
            <w:hideMark/>
          </w:tcPr>
          <w:p w14:paraId="77661571" w14:textId="77777777" w:rsidR="00C839AB" w:rsidRPr="00FE03AD" w:rsidRDefault="00C839AB" w:rsidP="00FE03AD">
            <w:pPr>
              <w:spacing w:line="276" w:lineRule="auto"/>
              <w:rPr>
                <w:szCs w:val="20"/>
                <w:lang w:val="it-IT"/>
              </w:rPr>
            </w:pPr>
            <w:r w:rsidRPr="00FE03AD">
              <w:rPr>
                <w:szCs w:val="20"/>
                <w:lang w:val="it-IT"/>
              </w:rPr>
              <w:t>HbA1c ~ baseline</w:t>
            </w:r>
          </w:p>
        </w:tc>
        <w:tc>
          <w:tcPr>
            <w:tcW w:w="0" w:type="auto"/>
            <w:hideMark/>
          </w:tcPr>
          <w:p w14:paraId="2251864A" w14:textId="77777777" w:rsidR="00C839AB" w:rsidRPr="00FE03AD" w:rsidRDefault="00C839AB" w:rsidP="00FE03AD">
            <w:pPr>
              <w:spacing w:line="276" w:lineRule="auto"/>
              <w:rPr>
                <w:szCs w:val="20"/>
                <w:lang w:val="it-IT"/>
              </w:rPr>
            </w:pPr>
            <w:r w:rsidRPr="00FE03AD">
              <w:rPr>
                <w:szCs w:val="20"/>
                <w:lang w:val="it-IT"/>
              </w:rPr>
              <w:t>CGM and hypoglycemia ~ baseline</w:t>
            </w:r>
          </w:p>
        </w:tc>
        <w:tc>
          <w:tcPr>
            <w:tcW w:w="0" w:type="auto"/>
            <w:hideMark/>
          </w:tcPr>
          <w:p w14:paraId="2C9990A3" w14:textId="77777777" w:rsidR="00C839AB" w:rsidRPr="00FE03AD" w:rsidRDefault="00C839AB" w:rsidP="00FE03AD">
            <w:pPr>
              <w:spacing w:line="276" w:lineRule="auto"/>
              <w:rPr>
                <w:szCs w:val="20"/>
                <w:lang w:val="it-IT"/>
              </w:rPr>
            </w:pPr>
            <w:r w:rsidRPr="00FE03AD">
              <w:rPr>
                <w:szCs w:val="20"/>
                <w:lang w:val="it-IT"/>
              </w:rPr>
              <w:t>Persistent</w:t>
            </w:r>
          </w:p>
        </w:tc>
        <w:tc>
          <w:tcPr>
            <w:tcW w:w="0" w:type="auto"/>
            <w:hideMark/>
          </w:tcPr>
          <w:p w14:paraId="1A4E8932" w14:textId="77777777" w:rsidR="00C839AB" w:rsidRPr="00FE03AD" w:rsidRDefault="00C839AB" w:rsidP="00FE03AD">
            <w:pPr>
              <w:spacing w:line="276" w:lineRule="auto"/>
              <w:rPr>
                <w:szCs w:val="20"/>
                <w:lang w:val="it-IT"/>
              </w:rPr>
            </w:pPr>
            <w:r w:rsidRPr="00FE03AD">
              <w:rPr>
                <w:szCs w:val="20"/>
                <w:lang w:val="it-IT"/>
              </w:rPr>
              <w:t>&lt;0.3 (0.10) stimulated or &lt;0.1 (0.04) fasting</w:t>
            </w:r>
          </w:p>
        </w:tc>
        <w:tc>
          <w:tcPr>
            <w:tcW w:w="0" w:type="auto"/>
            <w:hideMark/>
          </w:tcPr>
          <w:p w14:paraId="51F1FDAF" w14:textId="77777777" w:rsidR="00C839AB" w:rsidRPr="00FE03AD" w:rsidRDefault="00C839AB" w:rsidP="00FE03AD">
            <w:pPr>
              <w:spacing w:line="276" w:lineRule="auto"/>
              <w:rPr>
                <w:szCs w:val="20"/>
                <w:lang w:val="it-IT"/>
              </w:rPr>
            </w:pPr>
            <w:r w:rsidRPr="00FE03AD">
              <w:rPr>
                <w:szCs w:val="20"/>
                <w:lang w:val="it-IT"/>
              </w:rPr>
              <w:t>Any</w:t>
            </w:r>
          </w:p>
        </w:tc>
        <w:tc>
          <w:tcPr>
            <w:tcW w:w="0" w:type="auto"/>
            <w:hideMark/>
          </w:tcPr>
          <w:p w14:paraId="4B9DF718" w14:textId="77777777" w:rsidR="00C839AB" w:rsidRPr="00FE03AD" w:rsidRDefault="00C839AB" w:rsidP="00FE03AD">
            <w:pPr>
              <w:spacing w:line="276" w:lineRule="auto"/>
              <w:rPr>
                <w:szCs w:val="20"/>
                <w:lang w:val="it-IT"/>
              </w:rPr>
            </w:pPr>
            <w:r w:rsidRPr="00FE03AD">
              <w:rPr>
                <w:szCs w:val="20"/>
                <w:lang w:val="it-IT"/>
              </w:rPr>
              <w:t>No</w:t>
            </w:r>
          </w:p>
        </w:tc>
      </w:tr>
    </w:tbl>
    <w:p w14:paraId="2950208D" w14:textId="280912A6" w:rsidR="00C839AB" w:rsidRPr="004734FF" w:rsidRDefault="00C839AB" w:rsidP="00FE03AD">
      <w:pPr>
        <w:spacing w:line="276" w:lineRule="auto"/>
      </w:pPr>
      <w:r w:rsidRPr="00443837">
        <w:rPr>
          <w:szCs w:val="18"/>
        </w:rPr>
        <w:t>Baseline = pretransplant assessment (not applicable to TP-IAT patients).</w:t>
      </w:r>
      <w:r w:rsidRPr="00443837">
        <w:rPr>
          <w:szCs w:val="18"/>
        </w:rPr>
        <w:br/>
        <w:t>Abbreviations: CGM = continuous glucose monitoring; HbA1c = glycated hemoglobin.</w:t>
      </w:r>
      <w:r w:rsidRPr="00443837">
        <w:rPr>
          <w:szCs w:val="18"/>
        </w:rPr>
        <w:br/>
      </w:r>
      <w:r w:rsidRPr="00443837">
        <w:rPr>
          <w:szCs w:val="18"/>
        </w:rPr>
        <w:lastRenderedPageBreak/>
        <w:t>a: In settings with altered red blood cell lifespan, HbA1c should be replaced by the glucose management indicator derived from mean CGM glucose.</w:t>
      </w:r>
      <w:r w:rsidRPr="00443837">
        <w:rPr>
          <w:i/>
          <w:iCs/>
          <w:szCs w:val="18"/>
        </w:rPr>
        <w:br/>
      </w:r>
      <w:r w:rsidRPr="004734FF">
        <w:rPr>
          <w:szCs w:val="18"/>
        </w:rPr>
        <w:t>b: If severe hypoglycemia occurs post-transplant, additional assessment of hypoglycemia awareness, exposure to glucose &lt;54 mg/dL, and glycemic variability may be required to judge clinical benefit.</w:t>
      </w:r>
      <w:r w:rsidRPr="004734FF">
        <w:rPr>
          <w:szCs w:val="18"/>
        </w:rPr>
        <w:br/>
        <w:t>c: In marginal function, the graft may still provide clinical impact if it reduces hypoglycemia burden or variability, and continuation of immunosuppression may be justified</w:t>
      </w:r>
      <w:r w:rsidR="00632138">
        <w:rPr>
          <w:szCs w:val="18"/>
        </w:rPr>
        <w:t>.</w:t>
      </w:r>
    </w:p>
    <w:p w14:paraId="022AEDB4" w14:textId="77777777" w:rsidR="0023556B" w:rsidRPr="00FE03AD" w:rsidRDefault="0023556B" w:rsidP="00FE03AD">
      <w:pPr>
        <w:spacing w:line="276" w:lineRule="auto"/>
        <w:rPr>
          <w:bCs/>
        </w:rPr>
      </w:pPr>
    </w:p>
    <w:p w14:paraId="713186F9" w14:textId="77777777" w:rsidR="00905DCA" w:rsidRPr="00E817FC" w:rsidRDefault="0023556B" w:rsidP="00FE03AD">
      <w:pPr>
        <w:spacing w:line="276" w:lineRule="auto"/>
        <w:rPr>
          <w:b/>
          <w:color w:val="4F81BD" w:themeColor="accent1"/>
        </w:rPr>
      </w:pPr>
      <w:r w:rsidRPr="00E817FC">
        <w:rPr>
          <w:b/>
          <w:color w:val="4F81BD" w:themeColor="accent1"/>
        </w:rPr>
        <w:t>IMPACT OF ISLET TRANSPLANTATION ON METABOLIC CONTROL</w:t>
      </w:r>
      <w:r w:rsidR="005A7F2E" w:rsidRPr="00E817FC">
        <w:rPr>
          <w:b/>
          <w:color w:val="4F81BD" w:themeColor="accent1"/>
        </w:rPr>
        <w:t xml:space="preserve"> AND DIABETES COMPLICATION</w:t>
      </w:r>
      <w:r w:rsidR="006E14CD" w:rsidRPr="00E817FC">
        <w:rPr>
          <w:b/>
          <w:color w:val="4F81BD" w:themeColor="accent1"/>
        </w:rPr>
        <w:t xml:space="preserve"> </w:t>
      </w:r>
    </w:p>
    <w:p w14:paraId="5B88546D" w14:textId="77777777" w:rsidR="00905DCA" w:rsidRPr="00FE03AD" w:rsidRDefault="00905DCA" w:rsidP="00FE03AD">
      <w:pPr>
        <w:spacing w:line="276" w:lineRule="auto"/>
        <w:rPr>
          <w:bCs/>
        </w:rPr>
      </w:pPr>
    </w:p>
    <w:p w14:paraId="4A345C94" w14:textId="45A944B0" w:rsidR="0023556B" w:rsidRPr="00E817FC" w:rsidRDefault="00905DCA" w:rsidP="00FE03AD">
      <w:pPr>
        <w:spacing w:line="276" w:lineRule="auto"/>
        <w:rPr>
          <w:b/>
          <w:color w:val="00B050"/>
        </w:rPr>
      </w:pPr>
      <w:r w:rsidRPr="00E817FC">
        <w:rPr>
          <w:b/>
          <w:color w:val="00B050"/>
        </w:rPr>
        <w:t xml:space="preserve">Islet </w:t>
      </w:r>
      <w:r w:rsidR="00596BC8" w:rsidRPr="00E817FC">
        <w:rPr>
          <w:b/>
          <w:color w:val="00B050"/>
        </w:rPr>
        <w:t xml:space="preserve">Allotransplantation in </w:t>
      </w:r>
      <w:r w:rsidRPr="00E817FC">
        <w:rPr>
          <w:b/>
          <w:color w:val="00B050"/>
        </w:rPr>
        <w:t xml:space="preserve">T1 </w:t>
      </w:r>
      <w:r w:rsidR="00596BC8" w:rsidRPr="00E817FC">
        <w:rPr>
          <w:b/>
          <w:color w:val="00B050"/>
        </w:rPr>
        <w:t xml:space="preserve">Diabetes </w:t>
      </w:r>
    </w:p>
    <w:p w14:paraId="4E1C2329" w14:textId="77777777" w:rsidR="00E817FC" w:rsidRDefault="00E817FC" w:rsidP="00FE03AD">
      <w:pPr>
        <w:spacing w:line="276" w:lineRule="auto"/>
      </w:pPr>
    </w:p>
    <w:p w14:paraId="55D0655E" w14:textId="057292F1" w:rsidR="0023556B" w:rsidRPr="00FE03AD" w:rsidRDefault="0023556B" w:rsidP="00FE03AD">
      <w:pPr>
        <w:spacing w:line="276" w:lineRule="auto"/>
      </w:pPr>
      <w:r w:rsidRPr="00FE03AD">
        <w:t xml:space="preserve">Four pivotal phase 3 clinical trials have been published in the past decade: CIT-07 (multicenter, single-arm) </w:t>
      </w:r>
      <w:r w:rsidRPr="00FE03AD">
        <w:fldChar w:fldCharType="begin"/>
      </w:r>
      <w:r w:rsidRPr="00FE03AD">
        <w:instrText xml:space="preserve"> ADDIN EN.CITE &lt;EndNote&gt;&lt;Cite&gt;&lt;Author&gt;Hering&lt;/Author&gt;&lt;Year&gt;2016&lt;/Year&gt;&lt;RecNum&gt;12563&lt;/RecNum&gt;&lt;DisplayText&gt;[60]&lt;/DisplayText&gt;&lt;record&gt;&lt;rec-number&gt;12563&lt;/rec-number&gt;&lt;foreign-keys&gt;&lt;key app="EN" db-id="2es2paeezer5fsexzvypx5whx0asxtv0s9dx" timestamp="1683744725"&gt;12563&lt;/key&gt;&lt;/foreign-keys&gt;&lt;ref-type name="Journal Article"&gt;17&lt;/ref-type&gt;&lt;contributors&gt;&lt;authors&gt;&lt;author&gt;Hering, Bernhard J&lt;/author&gt;&lt;author&gt;Clarke, William R&lt;/author&gt;&lt;author&gt;Bridges, Nancy D&lt;/author&gt;&lt;author&gt;Eggerman, Thomas L&lt;/author&gt;&lt;author&gt;Alejandro, Rodolfo&lt;/author&gt;&lt;author&gt;Bellin, Melena D&lt;/author&gt;&lt;author&gt;Chaloner, Kathryn&lt;/author&gt;&lt;author&gt;Czarniecki, Christine W&lt;/author&gt;&lt;author&gt;Goldstein, Julia S&lt;/author&gt;&lt;author&gt;Hunsicker, Lawrence G&lt;/author&gt;&lt;/authors&gt;&lt;/contributors&gt;&lt;titles&gt;&lt;title&gt;Phase 3 trial of transplantation of human islets in type 1 diabetes complicated by severe hypoglycemia&lt;/title&gt;&lt;secondary-title&gt;Diabetes Care&lt;/secondary-title&gt;&lt;/titles&gt;&lt;periodical&gt;&lt;full-title&gt;Diabetes Care&lt;/full-title&gt;&lt;/periodical&gt;&lt;pages&gt;1230-1240&lt;/pages&gt;&lt;volume&gt;39&lt;/volume&gt;&lt;number&gt;7&lt;/number&gt;&lt;dates&gt;&lt;year&gt;2016&lt;/year&gt;&lt;/dates&gt;&lt;isbn&gt;0149-5992&lt;/isbn&gt;&lt;urls&gt;&lt;/urls&gt;&lt;/record&gt;&lt;/Cite&gt;&lt;/EndNote&gt;</w:instrText>
      </w:r>
      <w:r w:rsidRPr="00FE03AD">
        <w:fldChar w:fldCharType="separate"/>
      </w:r>
      <w:r w:rsidR="00762616">
        <w:rPr>
          <w:noProof/>
        </w:rPr>
        <w:t>(</w:t>
      </w:r>
      <w:r w:rsidRPr="00FE03AD">
        <w:rPr>
          <w:noProof/>
        </w:rPr>
        <w:t>60</w:t>
      </w:r>
      <w:r w:rsidR="00762616">
        <w:rPr>
          <w:noProof/>
        </w:rPr>
        <w:t>)</w:t>
      </w:r>
      <w:r w:rsidRPr="00FE03AD">
        <w:fldChar w:fldCharType="end"/>
      </w:r>
      <w:r w:rsidRPr="00FE03AD">
        <w:t xml:space="preserve">, CIT-06 (pivotal trial) </w:t>
      </w:r>
      <w:r w:rsidRPr="00FE03AD">
        <w:fldChar w:fldCharType="begin">
          <w:fldData xml:space="preserve">PEVuZE5vdGU+PENpdGU+PEF1dGhvcj5NYXJrbWFubjwvQXV0aG9yPjxZZWFyPjIwMjE8L1llYXI+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</w:fldData>
        </w:fldChar>
      </w:r>
      <w:r w:rsidRPr="00FE03AD">
        <w:instrText xml:space="preserve"> ADDIN EN.CITE </w:instrText>
      </w:r>
      <w:r w:rsidRPr="00FE03AD">
        <w:fldChar w:fldCharType="begin">
          <w:fldData xml:space="preserve">PEVuZE5vdGU+PENpdGU+PEF1dGhvcj5NYXJrbWFubjwvQXV0aG9yPjxZZWFyPjIwMjE8L1llYXI+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61</w:t>
      </w:r>
      <w:r w:rsidR="00762616">
        <w:rPr>
          <w:noProof/>
        </w:rPr>
        <w:t>)</w:t>
      </w:r>
      <w:r w:rsidRPr="00FE03AD">
        <w:fldChar w:fldCharType="end"/>
      </w:r>
      <w:r w:rsidRPr="00FE03AD">
        <w:t xml:space="preserve">, TRIMECO (multicenter, open-label, randomized) </w:t>
      </w:r>
      <w:r w:rsidRPr="00FE03AD">
        <w:fldChar w:fldCharType="begin">
          <w:fldData xml:space="preserve">PEVuZE5vdGU+PENpdGU+PEF1dGhvcj5MYWJsYW5jaGU8L0F1dGhvcj48WWVhcj4yMDE4PC9ZZWFy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==
</w:fldData>
        </w:fldChar>
      </w:r>
      <w:r w:rsidRPr="00FE03AD">
        <w:instrText xml:space="preserve"> ADDIN EN.CITE </w:instrText>
      </w:r>
      <w:r w:rsidRPr="00FE03AD">
        <w:fldChar w:fldCharType="begin">
          <w:fldData xml:space="preserve">PEVuZE5vdGU+PENpdGU+PEF1dGhvcj5MYWJsYW5jaGU8L0F1dGhvcj48WWVhcj4yMDE4PC9ZZWFy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==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33</w:t>
      </w:r>
      <w:r w:rsidR="00762616">
        <w:rPr>
          <w:noProof/>
        </w:rPr>
        <w:t>)</w:t>
      </w:r>
      <w:r w:rsidRPr="00FE03AD">
        <w:fldChar w:fldCharType="end"/>
      </w:r>
      <w:r w:rsidRPr="00FE03AD">
        <w:t xml:space="preserve">, and REP0211 (multicenter, double-blind, randomized) </w:t>
      </w:r>
      <w:r w:rsidRPr="00FE03AD">
        <w:fldChar w:fldCharType="begin"/>
      </w:r>
      <w:r w:rsidRPr="00FE03AD">
        <w:instrText xml:space="preserve"> ADDIN EN.CITE &lt;EndNote&gt;&lt;Cite&gt;&lt;Author&gt;Maffi&lt;/Author&gt;&lt;Year&gt;2020&lt;/Year&gt;&lt;RecNum&gt;12478&lt;/RecNum&gt;&lt;DisplayText&gt;[62]&lt;/DisplayText&gt;&lt;record&gt;&lt;rec-number&gt;12478&lt;/rec-number&gt;&lt;foreign-keys&gt;&lt;key app="EN" db-id="2es2paeezer5fsexzvypx5whx0asxtv0s9dx" timestamp="1662574386"&gt;12478&lt;/key&gt;&lt;/foreign-keys&gt;&lt;ref-type name="Journal Article"&gt;17&lt;/ref-type&gt;&lt;contributors&gt;&lt;authors&gt;&lt;author&gt;Maffi, Paola&lt;/author&gt;&lt;author&gt;Lundgren, Torbjörn&lt;/author&gt;&lt;author&gt;Tufveson, Gunnar&lt;/author&gt;&lt;author&gt;Rafael, Ehab&lt;/author&gt;&lt;author&gt;Shaw, James AM&lt;/author&gt;&lt;author&gt;Liew, Aaron&lt;/author&gt;&lt;author&gt;Saudek, Frantisek&lt;/author&gt;&lt;author&gt;Witkowski, Piotr&lt;/author&gt;&lt;author&gt;Golab, Karolina&lt;/author&gt;&lt;author&gt;Bertuzzi, Federico&lt;/author&gt;&lt;/authors&gt;&lt;/contributors&gt;&lt;titles&gt;&lt;title&gt;Targeting CXCR1/2 does not improve insulin secretion after pancreatic islet transplantation: a phase 3, double-blind, randomized, placebo-controlled trial in type 1 diabetes&lt;/title&gt;&lt;secondary-title&gt;Diabetes Care&lt;/secondary-title&gt;&lt;/titles&gt;&lt;periodical&gt;&lt;full-title&gt;Diabetes Care&lt;/full-title&gt;&lt;/periodical&gt;&lt;pages&gt;710-718&lt;/pages&gt;&lt;volume&gt;43&lt;/volume&gt;&lt;number&gt;4&lt;/number&gt;&lt;dates&gt;&lt;year&gt;2020&lt;/year&gt;&lt;/dates&gt;&lt;isbn&gt;0149-5992&lt;/isbn&gt;&lt;urls&gt;&lt;/urls&gt;&lt;/record&gt;&lt;/Cite&gt;&lt;/EndNote&gt;</w:instrText>
      </w:r>
      <w:r w:rsidRPr="00FE03AD">
        <w:fldChar w:fldCharType="separate"/>
      </w:r>
      <w:r w:rsidR="00762616">
        <w:rPr>
          <w:noProof/>
        </w:rPr>
        <w:t>(</w:t>
      </w:r>
      <w:r w:rsidRPr="00FE03AD">
        <w:rPr>
          <w:noProof/>
        </w:rPr>
        <w:t>62</w:t>
      </w:r>
      <w:r w:rsidR="00762616">
        <w:rPr>
          <w:noProof/>
        </w:rPr>
        <w:t>)</w:t>
      </w:r>
      <w:r w:rsidRPr="00FE03AD">
        <w:fldChar w:fldCharType="end"/>
      </w:r>
      <w:r w:rsidRPr="00FE03AD">
        <w:t xml:space="preserve">. Collectively, these studies confirmed that transplantation of human islets in patients with type 1 diabetes complicated by impaired hypoglycemia awareness and recurrent severe hypoglycemic events is both safe and efficacious in maintaining optimal glycemic control </w:t>
      </w:r>
      <w:r w:rsidRPr="00FE03AD">
        <w:fldChar w:fldCharType="begin"/>
      </w:r>
      <w:r w:rsidRPr="00FE03AD">
        <w:instrText xml:space="preserve"> ADDIN EN.CITE &lt;EndNote&gt;&lt;Cite&gt;&lt;Author&gt;Piemonti&lt;/Author&gt;&lt;Year&gt;2021&lt;/Year&gt;&lt;RecNum&gt;11748&lt;/RecNum&gt;&lt;DisplayText&gt;[35]&lt;/DisplayText&gt;&lt;record&gt;&lt;rec-number&gt;11748&lt;/rec-number&gt;&lt;foreign-keys&gt;&lt;key app="EN" db-id="2es2paeezer5fsexzvypx5whx0asxtv0s9dx" timestamp="1626798037"&gt;11748&lt;/key&gt;&lt;/foreign-keys&gt;&lt;ref-type name="Journal Article"&gt;17&lt;/ref-type&gt;&lt;contributors&gt;&lt;authors&gt;&lt;author&gt;Piemonti, L.&lt;/author&gt;&lt;/authors&gt;&lt;/contributors&gt;&lt;auth-address&gt;San Raffaele Diabetes Research Institute, San Raffaele Scientific Institute, IRCCS Ospedale San Raffaele, Via Olgettina 60, 20132, Milan, Italy. piemonti.lorenzo@hsr.it.&amp;#xD;Universita Vita-Salute San Raffaele, Milan, Italy. piemonti.lorenzo@hsr.it.&lt;/auth-address&gt;&lt;titles&gt;&lt;title&gt;Felix dies natalis, insulin... ceterum autem censeo &amp;quot;beta is better&amp;quot;&lt;/title&gt;&lt;secondary-title&gt;Acta Diabetol&lt;/secondary-title&gt;&lt;/titles&gt;&lt;periodical&gt;&lt;full-title&gt;Acta Diabetol&lt;/full-title&gt;&lt;/periodical&gt;&lt;pages&gt;1287-1306&lt;/pages&gt;&lt;volume&gt;58&lt;/volume&gt;&lt;number&gt;10&lt;/number&gt;&lt;edition&gt;2021/05/25&lt;/edition&gt;&lt;dates&gt;&lt;year&gt;2021&lt;/year&gt;&lt;pub-dates&gt;&lt;date&gt;Oct&lt;/date&gt;&lt;/pub-dates&gt;&lt;/dates&gt;&lt;isbn&gt;1432-5233 (Electronic)&amp;#xD;0940-5429 (Linking)&lt;/isbn&gt;&lt;accession-num&gt;34027619&lt;/accession-num&gt;&lt;urls&gt;&lt;related-urls&gt;&lt;url&gt;http://www.ncbi.nlm.nih.gov/pubmed/34027619&lt;/url&gt;&lt;/related-urls&gt;&lt;/urls&gt;&lt;custom2&gt;34027619&lt;/custom2&gt;&lt;electronic-resource-num&gt;10.1007/s00592-021-01737-3&amp;#xD;10.1007/s00592-021-01737-3 [pii]&lt;/electronic-resource-num&gt;&lt;language&gt;eng&lt;/language&gt;&lt;/record&gt;&lt;/Cite&gt;&lt;/EndNote&gt;</w:instrText>
      </w:r>
      <w:r w:rsidRPr="00FE03AD">
        <w:fldChar w:fldCharType="separate"/>
      </w:r>
      <w:r w:rsidR="00762616">
        <w:rPr>
          <w:noProof/>
        </w:rPr>
        <w:t>(</w:t>
      </w:r>
      <w:r w:rsidRPr="00FE03AD">
        <w:rPr>
          <w:noProof/>
        </w:rPr>
        <w:t>35</w:t>
      </w:r>
      <w:r w:rsidR="00762616">
        <w:rPr>
          <w:noProof/>
        </w:rPr>
        <w:t>)</w:t>
      </w:r>
      <w:r w:rsidRPr="00FE03AD">
        <w:fldChar w:fldCharType="end"/>
      </w:r>
      <w:r w:rsidRPr="00FE03AD">
        <w:t xml:space="preserve">. The most consistent and clinically meaningful effect of islet transplantation remains the elimination of severe hypoglycemia and the restoration of hypoglycemia awareness, benefits that often persist even after partial graft dysfunction or complete graft failure with loss of detectable C-peptide </w:t>
      </w:r>
      <w:r w:rsidRPr="00FE03AD">
        <w:fldChar w:fldCharType="begin"/>
      </w:r>
      <w:r w:rsidRPr="00FE03AD">
        <w:instrText xml:space="preserve"> ADDIN EN.CITE &lt;EndNote&gt;&lt;Cite&gt;&lt;Author&gt;Johnson&lt;/Author&gt;&lt;Year&gt;2004&lt;/Year&gt;&lt;RecNum&gt;12119&lt;/RecNum&gt;&lt;DisplayText&gt;[63, 64]&lt;/DisplayText&gt;&lt;record&gt;&lt;rec-number&gt;12119&lt;/rec-number&gt;&lt;foreign-keys&gt;&lt;key app="EN" db-id="2es2paeezer5fsexzvypx5whx0asxtv0s9dx" timestamp="1626856384"&gt;12119&lt;/key&gt;&lt;/foreign-keys&gt;&lt;ref-type name="Journal Article"&gt;17&lt;/ref-type&gt;&lt;contributors&gt;&lt;authors&gt;&lt;author&gt;Johnson, Jeffrey A&lt;/author&gt;&lt;author&gt;Kotovych, Maria&lt;/author&gt;&lt;author&gt;Ryan, Edmond A&lt;/author&gt;&lt;author&gt;Shapiro, AM James&lt;/author&gt;&lt;/authors&gt;&lt;/contributors&gt;&lt;titles&gt;&lt;title&gt;Reduced fear of hypoglycemia in successful islet transplantation&lt;/title&gt;&lt;secondary-title&gt;Diabetes Care&lt;/secondary-title&gt;&lt;/titles&gt;&lt;periodical&gt;&lt;full-title&gt;Diabetes Care&lt;/full-title&gt;&lt;/periodical&gt;&lt;pages&gt;624-625&lt;/pages&gt;&lt;volume&gt;27&lt;/volume&gt;&lt;number&gt;2&lt;/number&gt;&lt;dates&gt;&lt;year&gt;2004&lt;/year&gt;&lt;/dates&gt;&lt;isbn&gt;0149-5992&lt;/isbn&gt;&lt;urls&gt;&lt;/urls&gt;&lt;/record&gt;&lt;/Cite&gt;&lt;Cite&gt;&lt;Author&gt;Barton&lt;/Author&gt;&lt;Year&gt;2012&lt;/Year&gt;&lt;RecNum&gt;12120&lt;/RecNum&gt;&lt;record&gt;&lt;rec-number&gt;12120&lt;/rec-number&gt;&lt;foreign-keys&gt;&lt;key app="EN" db-id="2es2paeezer5fsexzvypx5whx0asxtv0s9dx" timestamp="1626856514"&gt;12120&lt;/key&gt;&lt;/foreign-keys&gt;&lt;ref-type name="Journal Article"&gt;17&lt;/ref-type&gt;&lt;contributors&gt;&lt;authors&gt;&lt;author&gt;Barton, Franca B&lt;/author&gt;&lt;author&gt;Rickels, Michael R&lt;/author&gt;&lt;author&gt;Alejandro, Rodolfo&lt;/author&gt;&lt;author&gt;Hering, Bernhard J&lt;/author&gt;&lt;author&gt;Wease, Stephen&lt;/author&gt;&lt;author&gt;Naziruddin, Bashoo&lt;/author&gt;&lt;author&gt;Oberholzer, Jose&lt;/author&gt;&lt;author&gt;Odorico, Jon S&lt;/author&gt;&lt;author&gt;Garfinkel, Marc R&lt;/author&gt;&lt;author&gt;Levy, Marlon&lt;/author&gt;&lt;/authors&gt;&lt;/contributors&gt;&lt;titles&gt;&lt;title&gt;Improvement in outcomes of clinical islet transplantation: 1999–2010&lt;/title&gt;&lt;secondary-title&gt;Diabetes Care&lt;/secondary-title&gt;&lt;/titles&gt;&lt;periodical&gt;&lt;full-title&gt;Diabetes Care&lt;/full-title&gt;&lt;/periodical&gt;&lt;pages&gt;1436-1445&lt;/pages&gt;&lt;volume&gt;35&lt;/volume&gt;&lt;number&gt;7&lt;/number&gt;&lt;dates&gt;&lt;year&gt;2012&lt;/year&gt;&lt;/dates&gt;&lt;isbn&gt;0149-5992&lt;/isbn&gt;&lt;urls&gt;&lt;/urls&gt;&lt;/record&gt;&lt;/Cite&gt;&lt;/EndNote&gt;</w:instrText>
      </w:r>
      <w:r w:rsidRPr="00FE03AD">
        <w:fldChar w:fldCharType="separate"/>
      </w:r>
      <w:r w:rsidR="00762616">
        <w:rPr>
          <w:noProof/>
        </w:rPr>
        <w:t>(</w:t>
      </w:r>
      <w:r w:rsidRPr="00FE03AD">
        <w:rPr>
          <w:noProof/>
        </w:rPr>
        <w:t>63, 64</w:t>
      </w:r>
      <w:r w:rsidR="00762616">
        <w:rPr>
          <w:noProof/>
        </w:rPr>
        <w:t>)</w:t>
      </w:r>
      <w:r w:rsidRPr="00FE03AD">
        <w:fldChar w:fldCharType="end"/>
      </w:r>
      <w:r w:rsidRPr="00FE03AD">
        <w:t>.</w:t>
      </w:r>
    </w:p>
    <w:p w14:paraId="42961262" w14:textId="77777777" w:rsidR="007F41B0" w:rsidRPr="00FE03AD" w:rsidRDefault="007F41B0" w:rsidP="00FE03AD">
      <w:pPr>
        <w:spacing w:line="276" w:lineRule="auto"/>
      </w:pPr>
    </w:p>
    <w:p w14:paraId="36CDAB8E" w14:textId="067D027C" w:rsidR="0023556B" w:rsidRPr="00FE03AD" w:rsidRDefault="0023556B" w:rsidP="00FE03AD">
      <w:pPr>
        <w:spacing w:line="276" w:lineRule="auto"/>
      </w:pPr>
      <w:r w:rsidRPr="00FE03AD">
        <w:t xml:space="preserve">Beyond the clinical protection from hypoglycemia, islet transplantation restores physiologic </w:t>
      </w:r>
      <w:r w:rsidRPr="00FE03AD">
        <w:rPr>
          <w:lang w:val="it-IT"/>
        </w:rPr>
        <w:t>β</w:t>
      </w:r>
      <w:r w:rsidRPr="00FE03AD">
        <w:t xml:space="preserve">-cell responses. Dynamic studies demonstrate recovery of first-phase insulin release to intravenous glucose and enhanced C-peptide secretion to oral glucose stimulation. Hypoglycemic clamp experiments have shown normalization of glucose thresholds triggering counter-regulatory hormone release, accompanied by improved but not fully normalized autonomic responses. Importantly, glucagon secretion in response to hypoglycemia, typically absent in type 1 diabetes, is at least partially restored </w:t>
      </w:r>
      <w:r w:rsidRPr="00FE03AD">
        <w:fldChar w:fldCharType="begin">
          <w:fldData xml:space="preserve">PEVuZE5vdGU+PENpdGU+PEF1dGhvcj5QYXR5PC9BdXRob3I+PFllYXI+MjAwMjwvWWVhcj48UmVj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</w:fldData>
        </w:fldChar>
      </w:r>
      <w:r w:rsidRPr="00FE03AD">
        <w:instrText xml:space="preserve"> ADDIN EN.CITE </w:instrText>
      </w:r>
      <w:r w:rsidRPr="00FE03AD">
        <w:fldChar w:fldCharType="begin">
          <w:fldData xml:space="preserve">PEVuZE5vdGU+PENpdGU+PEF1dGhvcj5QYXR5PC9BdXRob3I+PFllYXI+MjAwMjwvWWVhcj48UmVj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65-69</w:t>
      </w:r>
      <w:r w:rsidR="00762616">
        <w:rPr>
          <w:noProof/>
        </w:rPr>
        <w:t>)</w:t>
      </w:r>
      <w:r w:rsidRPr="00FE03AD">
        <w:fldChar w:fldCharType="end"/>
      </w:r>
      <w:r w:rsidRPr="00FE03AD">
        <w:t>.</w:t>
      </w:r>
    </w:p>
    <w:p w14:paraId="09B22E8E" w14:textId="77777777" w:rsidR="00596BC8" w:rsidRPr="00FE03AD" w:rsidRDefault="00596BC8" w:rsidP="00FE03AD">
      <w:pPr>
        <w:spacing w:line="276" w:lineRule="auto"/>
      </w:pPr>
    </w:p>
    <w:p w14:paraId="58541ECA" w14:textId="54D23261" w:rsidR="00585DFF" w:rsidRPr="00FE03AD" w:rsidRDefault="00585DFF" w:rsidP="00FE03AD">
      <w:pPr>
        <w:spacing w:line="276" w:lineRule="auto"/>
      </w:pPr>
      <w:r w:rsidRPr="00FE03AD">
        <w:t xml:space="preserve">When adequate islet mass is engrafted, insulin independence is achievable. In some series, up to 50% of patients maintained insulin independence at 5 years, and approximately one-quarter of recipients remained insulin independent with HbA1c ≤6.5% for at least 10 years after either islet transplant alone or islet-after-kidney transplantation </w:t>
      </w:r>
      <w:r w:rsidRPr="00FE03AD">
        <w:fldChar w:fldCharType="begin">
          <w:fldData xml:space="preserve">PEVuZE5vdGU+PENpdGU+PEF1dGhvcj5WYW50eWdoZW08L0F1dGhvcj48WWVhcj4yMDE5PC9ZZWFy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</w:fldData>
        </w:fldChar>
      </w:r>
      <w:r w:rsidRPr="00FE03AD">
        <w:instrText xml:space="preserve"> ADDIN EN.CITE </w:instrText>
      </w:r>
      <w:r w:rsidRPr="00FE03AD">
        <w:fldChar w:fldCharType="begin">
          <w:fldData xml:space="preserve">PEVuZE5vdGU+PENpdGU+PEF1dGhvcj5WYW50eWdoZW08L0F1dGhvcj48WWVhcj4yMDE5PC9ZZWFy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23, 26, 27, 70</w:t>
      </w:r>
      <w:r w:rsidR="00762616">
        <w:rPr>
          <w:noProof/>
        </w:rPr>
        <w:t>)</w:t>
      </w:r>
      <w:r w:rsidRPr="00FE03AD">
        <w:fldChar w:fldCharType="end"/>
      </w:r>
      <w:r w:rsidRPr="00FE03AD">
        <w:t xml:space="preserve">. In patients with sustained optimal function, glycemic profiles approach those of non-diabetic individuals, with median glucose values around 103 mg/dL (95–112), low variability (SD ~14 mg/dL), and negligible exposure to hyper- or hypoglycemia; HbA1c averages ~5.6% (5.0–5.8) </w:t>
      </w:r>
      <w:r w:rsidRPr="00FE03AD">
        <w:fldChar w:fldCharType="begin">
          <w:fldData xml:space="preserve">PEVuZE5vdGU+PENpdGU+PEF1dGhvcj5WYW50eWdoZW08L0F1dGhvcj48WWVhcj4yMDEyPC9ZZWFy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</w:fldData>
        </w:fldChar>
      </w:r>
      <w:r w:rsidRPr="00FE03AD">
        <w:instrText xml:space="preserve"> ADDIN EN.CITE </w:instrText>
      </w:r>
      <w:r w:rsidRPr="00FE03AD">
        <w:fldChar w:fldCharType="begin">
          <w:fldData xml:space="preserve">PEVuZE5vdGU+PENpdGU+PEF1dGhvcj5WYW50eWdoZW08L0F1dGhvcj48WWVhcj4yMDEyPC9ZZWFy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71</w:t>
      </w:r>
      <w:r w:rsidR="00762616">
        <w:rPr>
          <w:noProof/>
        </w:rPr>
        <w:t>)</w:t>
      </w:r>
      <w:r w:rsidRPr="00FE03AD">
        <w:fldChar w:fldCharType="end"/>
      </w:r>
      <w:r w:rsidRPr="00FE03AD">
        <w:t xml:space="preserve">. These metabolic improvements translate into a measurable gain in quality of life, consistently demonstrated by psychometric questionnaires and structured interviews </w:t>
      </w:r>
      <w:r w:rsidRPr="00FE03AD">
        <w:fldChar w:fldCharType="begin">
          <w:fldData xml:space="preserve">PEVuZE5vdGU+PENpdGU+PEF1dGhvcj5Kb2huc29uPC9BdXRob3I+PFllYXI+MjAwNDwvWWVhcj48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</w:fldData>
        </w:fldChar>
      </w:r>
      <w:r w:rsidRPr="00FE03AD">
        <w:instrText xml:space="preserve"> ADDIN EN.CITE </w:instrText>
      </w:r>
      <w:r w:rsidRPr="00FE03AD">
        <w:fldChar w:fldCharType="begin">
          <w:fldData xml:space="preserve">PEVuZE5vdGU+PENpdGU+PEF1dGhvcj5Kb2huc29uPC9BdXRob3I+PFllYXI+MjAwNDwvWWVhcj48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63, 72-78</w:t>
      </w:r>
      <w:r w:rsidR="00762616">
        <w:rPr>
          <w:noProof/>
        </w:rPr>
        <w:t>)</w:t>
      </w:r>
      <w:r w:rsidRPr="00FE03AD">
        <w:fldChar w:fldCharType="end"/>
      </w:r>
      <w:r w:rsidRPr="00FE03AD">
        <w:t>.</w:t>
      </w:r>
    </w:p>
    <w:p w14:paraId="732E753A" w14:textId="77777777" w:rsidR="00585DFF" w:rsidRPr="00FE03AD" w:rsidRDefault="00585DFF" w:rsidP="00FE03AD">
      <w:pPr>
        <w:spacing w:line="276" w:lineRule="auto"/>
      </w:pPr>
    </w:p>
    <w:tbl>
      <w:tblPr>
        <w:tblStyle w:val="TableGrid"/>
        <w:tblW w:w="10070" w:type="dxa"/>
        <w:tblLook w:val="04A0" w:firstRow="1" w:lastRow="0" w:firstColumn="1" w:lastColumn="0" w:noHBand="0" w:noVBand="1"/>
      </w:tblPr>
      <w:tblGrid>
        <w:gridCol w:w="2217"/>
        <w:gridCol w:w="1697"/>
        <w:gridCol w:w="1709"/>
        <w:gridCol w:w="2767"/>
        <w:gridCol w:w="1680"/>
      </w:tblGrid>
      <w:tr w:rsidR="00E817FC" w:rsidRPr="00FE03AD" w14:paraId="45DE5845" w14:textId="77777777" w:rsidTr="00E817FC">
        <w:tc>
          <w:tcPr>
            <w:tcW w:w="0" w:type="auto"/>
            <w:gridSpan w:val="5"/>
            <w:shd w:val="clear" w:color="auto" w:fill="FFFF00"/>
          </w:tcPr>
          <w:p w14:paraId="1232E741" w14:textId="5764D82E" w:rsidR="00E817FC" w:rsidRPr="00E817FC" w:rsidRDefault="00E817FC" w:rsidP="00FE03AD">
            <w:pPr>
              <w:spacing w:line="276" w:lineRule="auto"/>
              <w:rPr>
                <w:b/>
                <w:bCs/>
                <w:szCs w:val="20"/>
                <w:lang w:val="it-IT"/>
              </w:rPr>
            </w:pPr>
            <w:r w:rsidRPr="00E817FC">
              <w:rPr>
                <w:b/>
                <w:bCs/>
                <w:szCs w:val="20"/>
                <w:lang w:val="it-IT"/>
              </w:rPr>
              <w:t>Table 7. Clinical Trials and Outcomes of Islet Transplantation</w:t>
            </w:r>
          </w:p>
        </w:tc>
      </w:tr>
      <w:tr w:rsidR="005E0677" w:rsidRPr="00FE03AD" w14:paraId="3119F5E1" w14:textId="77777777" w:rsidTr="00E817FC">
        <w:tc>
          <w:tcPr>
            <w:tcW w:w="0" w:type="auto"/>
            <w:hideMark/>
          </w:tcPr>
          <w:p w14:paraId="3D9D09AF" w14:textId="77777777" w:rsidR="005E0677" w:rsidRPr="00E817FC" w:rsidRDefault="005E0677" w:rsidP="00FE03AD">
            <w:pPr>
              <w:spacing w:line="276" w:lineRule="auto"/>
              <w:rPr>
                <w:b/>
                <w:bCs/>
                <w:szCs w:val="20"/>
                <w:lang w:val="it-IT"/>
              </w:rPr>
            </w:pPr>
            <w:r w:rsidRPr="00E817FC">
              <w:rPr>
                <w:b/>
                <w:bCs/>
                <w:szCs w:val="20"/>
                <w:lang w:val="it-IT"/>
              </w:rPr>
              <w:t>Trial / Study</w:t>
            </w:r>
          </w:p>
        </w:tc>
        <w:tc>
          <w:tcPr>
            <w:tcW w:w="0" w:type="auto"/>
            <w:hideMark/>
          </w:tcPr>
          <w:p w14:paraId="4C894BC0" w14:textId="77777777" w:rsidR="005E0677" w:rsidRPr="00E817FC" w:rsidRDefault="005E0677" w:rsidP="00FE03AD">
            <w:pPr>
              <w:spacing w:line="276" w:lineRule="auto"/>
              <w:rPr>
                <w:b/>
                <w:bCs/>
                <w:szCs w:val="20"/>
                <w:lang w:val="it-IT"/>
              </w:rPr>
            </w:pPr>
            <w:r w:rsidRPr="00E817FC">
              <w:rPr>
                <w:b/>
                <w:bCs/>
                <w:szCs w:val="20"/>
                <w:lang w:val="it-IT"/>
              </w:rPr>
              <w:t>Design &amp; Population</w:t>
            </w:r>
          </w:p>
        </w:tc>
        <w:tc>
          <w:tcPr>
            <w:tcW w:w="0" w:type="auto"/>
            <w:hideMark/>
          </w:tcPr>
          <w:p w14:paraId="4A2BE209" w14:textId="77777777" w:rsidR="005E0677" w:rsidRPr="00E817FC" w:rsidRDefault="005E0677" w:rsidP="00FE03AD">
            <w:pPr>
              <w:spacing w:line="276" w:lineRule="auto"/>
              <w:rPr>
                <w:b/>
                <w:bCs/>
                <w:szCs w:val="20"/>
                <w:lang w:val="it-IT"/>
              </w:rPr>
            </w:pPr>
            <w:r w:rsidRPr="00E817FC">
              <w:rPr>
                <w:b/>
                <w:bCs/>
                <w:szCs w:val="20"/>
                <w:lang w:val="it-IT"/>
              </w:rPr>
              <w:t>Key Endpoints</w:t>
            </w:r>
          </w:p>
        </w:tc>
        <w:tc>
          <w:tcPr>
            <w:tcW w:w="0" w:type="auto"/>
            <w:hideMark/>
          </w:tcPr>
          <w:p w14:paraId="108B5295" w14:textId="77777777" w:rsidR="005E0677" w:rsidRPr="00E817FC" w:rsidRDefault="005E0677" w:rsidP="00FE03AD">
            <w:pPr>
              <w:spacing w:line="276" w:lineRule="auto"/>
              <w:rPr>
                <w:b/>
                <w:bCs/>
                <w:szCs w:val="20"/>
                <w:lang w:val="it-IT"/>
              </w:rPr>
            </w:pPr>
            <w:r w:rsidRPr="00E817FC">
              <w:rPr>
                <w:b/>
                <w:bCs/>
                <w:szCs w:val="20"/>
                <w:lang w:val="it-IT"/>
              </w:rPr>
              <w:t>Main Outcomes</w:t>
            </w:r>
          </w:p>
        </w:tc>
        <w:tc>
          <w:tcPr>
            <w:tcW w:w="0" w:type="auto"/>
            <w:hideMark/>
          </w:tcPr>
          <w:p w14:paraId="4BEBD367" w14:textId="77777777" w:rsidR="005E0677" w:rsidRPr="00E817FC" w:rsidRDefault="005E0677" w:rsidP="00FE03AD">
            <w:pPr>
              <w:spacing w:line="276" w:lineRule="auto"/>
              <w:rPr>
                <w:b/>
                <w:bCs/>
                <w:szCs w:val="20"/>
                <w:lang w:val="it-IT"/>
              </w:rPr>
            </w:pPr>
            <w:r w:rsidRPr="00E817FC">
              <w:rPr>
                <w:b/>
                <w:bCs/>
                <w:szCs w:val="20"/>
                <w:lang w:val="it-IT"/>
              </w:rPr>
              <w:t>Notes</w:t>
            </w:r>
          </w:p>
        </w:tc>
      </w:tr>
      <w:tr w:rsidR="005E0677" w:rsidRPr="00FE03AD" w14:paraId="03EF6A5B" w14:textId="77777777" w:rsidTr="00E817FC">
        <w:tc>
          <w:tcPr>
            <w:tcW w:w="0" w:type="auto"/>
            <w:hideMark/>
          </w:tcPr>
          <w:p w14:paraId="4BFA7BF3" w14:textId="77777777" w:rsidR="005E0677" w:rsidRPr="00FE03AD" w:rsidRDefault="005E0677" w:rsidP="00FE03AD">
            <w:pPr>
              <w:spacing w:line="276" w:lineRule="auto"/>
              <w:rPr>
                <w:szCs w:val="20"/>
                <w:lang w:val="it-IT"/>
              </w:rPr>
            </w:pPr>
            <w:r w:rsidRPr="00FE03AD">
              <w:rPr>
                <w:szCs w:val="20"/>
                <w:lang w:val="it-IT"/>
              </w:rPr>
              <w:t>CIT-07</w:t>
            </w:r>
          </w:p>
        </w:tc>
        <w:tc>
          <w:tcPr>
            <w:tcW w:w="0" w:type="auto"/>
            <w:hideMark/>
          </w:tcPr>
          <w:p w14:paraId="6371F07E" w14:textId="77777777" w:rsidR="005E0677" w:rsidRPr="00FE03AD" w:rsidRDefault="005E0677" w:rsidP="00FE03AD">
            <w:pPr>
              <w:spacing w:line="276" w:lineRule="auto"/>
              <w:rPr>
                <w:szCs w:val="20"/>
              </w:rPr>
            </w:pPr>
            <w:r w:rsidRPr="00FE03AD">
              <w:rPr>
                <w:szCs w:val="20"/>
              </w:rPr>
              <w:t xml:space="preserve">Multicenter, </w:t>
            </w:r>
            <w:r w:rsidRPr="00FE03AD">
              <w:rPr>
                <w:szCs w:val="20"/>
              </w:rPr>
              <w:lastRenderedPageBreak/>
              <w:t>single-arm phase 3; T1D with impaired awareness of hypoglycemia, recurrent SHEs</w:t>
            </w:r>
          </w:p>
        </w:tc>
        <w:tc>
          <w:tcPr>
            <w:tcW w:w="0" w:type="auto"/>
            <w:hideMark/>
          </w:tcPr>
          <w:p w14:paraId="2523FC19" w14:textId="77777777" w:rsidR="005E0677" w:rsidRPr="00FE03AD" w:rsidRDefault="005E0677" w:rsidP="00FE03AD">
            <w:pPr>
              <w:spacing w:line="276" w:lineRule="auto"/>
              <w:rPr>
                <w:szCs w:val="20"/>
                <w:lang w:val="it-IT"/>
              </w:rPr>
            </w:pPr>
            <w:r w:rsidRPr="00FE03AD">
              <w:rPr>
                <w:szCs w:val="20"/>
                <w:lang w:val="it-IT"/>
              </w:rPr>
              <w:lastRenderedPageBreak/>
              <w:t xml:space="preserve">Safety, </w:t>
            </w:r>
            <w:r w:rsidRPr="00FE03AD">
              <w:rPr>
                <w:szCs w:val="20"/>
                <w:lang w:val="it-IT"/>
              </w:rPr>
              <w:lastRenderedPageBreak/>
              <w:t>metabolic efficacy</w:t>
            </w:r>
          </w:p>
        </w:tc>
        <w:tc>
          <w:tcPr>
            <w:tcW w:w="0" w:type="auto"/>
            <w:hideMark/>
          </w:tcPr>
          <w:p w14:paraId="708B1B41" w14:textId="77777777" w:rsidR="005E0677" w:rsidRPr="00FE03AD" w:rsidRDefault="005E0677" w:rsidP="00FE03AD">
            <w:pPr>
              <w:spacing w:line="276" w:lineRule="auto"/>
              <w:rPr>
                <w:szCs w:val="20"/>
              </w:rPr>
            </w:pPr>
            <w:r w:rsidRPr="00FE03AD">
              <w:rPr>
                <w:szCs w:val="20"/>
              </w:rPr>
              <w:lastRenderedPageBreak/>
              <w:t xml:space="preserve">87.5% of recipients free </w:t>
            </w:r>
            <w:r w:rsidRPr="00FE03AD">
              <w:rPr>
                <w:szCs w:val="20"/>
              </w:rPr>
              <w:lastRenderedPageBreak/>
              <w:t>from severe hypoglycemia at 1 yr; 52% insulin independent at 1 yr</w:t>
            </w:r>
          </w:p>
        </w:tc>
        <w:tc>
          <w:tcPr>
            <w:tcW w:w="0" w:type="auto"/>
            <w:hideMark/>
          </w:tcPr>
          <w:p w14:paraId="23A17417" w14:textId="77777777" w:rsidR="005E0677" w:rsidRPr="00FE03AD" w:rsidRDefault="005E0677" w:rsidP="00FE03AD">
            <w:pPr>
              <w:spacing w:line="276" w:lineRule="auto"/>
              <w:rPr>
                <w:szCs w:val="20"/>
              </w:rPr>
            </w:pPr>
            <w:r w:rsidRPr="00FE03AD">
              <w:rPr>
                <w:szCs w:val="20"/>
              </w:rPr>
              <w:lastRenderedPageBreak/>
              <w:t xml:space="preserve">Landmark </w:t>
            </w:r>
            <w:r w:rsidRPr="00FE03AD">
              <w:rPr>
                <w:szCs w:val="20"/>
              </w:rPr>
              <w:lastRenderedPageBreak/>
              <w:t>NIH-sponsored trial; standardized endpoints; formed basis for FDA licensure (</w:t>
            </w:r>
            <w:proofErr w:type="spellStart"/>
            <w:r w:rsidRPr="00FE03AD">
              <w:rPr>
                <w:szCs w:val="20"/>
              </w:rPr>
              <w:t>Lantidra</w:t>
            </w:r>
            <w:proofErr w:type="spellEnd"/>
            <w:r w:rsidRPr="00FE03AD">
              <w:rPr>
                <w:szCs w:val="20"/>
              </w:rPr>
              <w:t>, 2023)</w:t>
            </w:r>
          </w:p>
        </w:tc>
      </w:tr>
      <w:tr w:rsidR="005E0677" w:rsidRPr="00FE03AD" w14:paraId="3B051115" w14:textId="77777777" w:rsidTr="00E817FC">
        <w:tc>
          <w:tcPr>
            <w:tcW w:w="0" w:type="auto"/>
            <w:hideMark/>
          </w:tcPr>
          <w:p w14:paraId="12CFC9ED" w14:textId="77777777" w:rsidR="005E0677" w:rsidRPr="00FE03AD" w:rsidRDefault="005E0677" w:rsidP="00FE03AD">
            <w:pPr>
              <w:spacing w:line="276" w:lineRule="auto"/>
              <w:rPr>
                <w:szCs w:val="20"/>
                <w:lang w:val="it-IT"/>
              </w:rPr>
            </w:pPr>
            <w:r w:rsidRPr="00FE03AD">
              <w:rPr>
                <w:szCs w:val="20"/>
                <w:lang w:val="it-IT"/>
              </w:rPr>
              <w:lastRenderedPageBreak/>
              <w:t>CIT-06</w:t>
            </w:r>
          </w:p>
        </w:tc>
        <w:tc>
          <w:tcPr>
            <w:tcW w:w="0" w:type="auto"/>
            <w:hideMark/>
          </w:tcPr>
          <w:p w14:paraId="48824AA9" w14:textId="77777777" w:rsidR="005E0677" w:rsidRPr="00FE03AD" w:rsidRDefault="005E0677" w:rsidP="00FE03AD">
            <w:pPr>
              <w:spacing w:line="276" w:lineRule="auto"/>
              <w:rPr>
                <w:szCs w:val="20"/>
                <w:lang w:val="it-IT"/>
              </w:rPr>
            </w:pPr>
            <w:r w:rsidRPr="00FE03AD">
              <w:rPr>
                <w:szCs w:val="20"/>
                <w:lang w:val="it-IT"/>
              </w:rPr>
              <w:t>Pivotal trial, prospective</w:t>
            </w:r>
          </w:p>
        </w:tc>
        <w:tc>
          <w:tcPr>
            <w:tcW w:w="0" w:type="auto"/>
            <w:hideMark/>
          </w:tcPr>
          <w:p w14:paraId="49770CC3" w14:textId="77777777" w:rsidR="005E0677" w:rsidRPr="00FE03AD" w:rsidRDefault="005E0677" w:rsidP="00FE03AD">
            <w:pPr>
              <w:spacing w:line="276" w:lineRule="auto"/>
              <w:rPr>
                <w:szCs w:val="20"/>
                <w:lang w:val="it-IT"/>
              </w:rPr>
            </w:pPr>
            <w:r w:rsidRPr="00FE03AD">
              <w:rPr>
                <w:szCs w:val="20"/>
                <w:lang w:val="it-IT"/>
              </w:rPr>
              <w:t>Metabolic stabilization, insulin use</w:t>
            </w:r>
          </w:p>
        </w:tc>
        <w:tc>
          <w:tcPr>
            <w:tcW w:w="0" w:type="auto"/>
            <w:hideMark/>
          </w:tcPr>
          <w:p w14:paraId="773166BC" w14:textId="77777777" w:rsidR="005E0677" w:rsidRPr="00FE03AD" w:rsidRDefault="005E0677" w:rsidP="00FE03AD">
            <w:pPr>
              <w:spacing w:line="276" w:lineRule="auto"/>
              <w:rPr>
                <w:szCs w:val="20"/>
              </w:rPr>
            </w:pPr>
            <w:r w:rsidRPr="00FE03AD">
              <w:rPr>
                <w:szCs w:val="20"/>
              </w:rPr>
              <w:t>Confirmed reproducibility of Edmonton-like protocols; ~70% graft function at 1 yr</w:t>
            </w:r>
          </w:p>
        </w:tc>
        <w:tc>
          <w:tcPr>
            <w:tcW w:w="0" w:type="auto"/>
            <w:hideMark/>
          </w:tcPr>
          <w:p w14:paraId="3D3F2898" w14:textId="77777777" w:rsidR="005E0677" w:rsidRPr="00FE03AD" w:rsidRDefault="005E0677" w:rsidP="00FE03AD">
            <w:pPr>
              <w:spacing w:line="276" w:lineRule="auto"/>
              <w:rPr>
                <w:szCs w:val="20"/>
              </w:rPr>
            </w:pPr>
            <w:r w:rsidRPr="00FE03AD">
              <w:rPr>
                <w:szCs w:val="20"/>
              </w:rPr>
              <w:t>Provided pivotal data for regulatory submission</w:t>
            </w:r>
          </w:p>
        </w:tc>
      </w:tr>
      <w:tr w:rsidR="005E0677" w:rsidRPr="00FE03AD" w14:paraId="0F8DE928" w14:textId="77777777" w:rsidTr="00E817FC">
        <w:tc>
          <w:tcPr>
            <w:tcW w:w="0" w:type="auto"/>
            <w:hideMark/>
          </w:tcPr>
          <w:p w14:paraId="4C6D1F81" w14:textId="77777777" w:rsidR="005E0677" w:rsidRPr="00FE03AD" w:rsidRDefault="005E0677" w:rsidP="00FE03AD">
            <w:pPr>
              <w:spacing w:line="276" w:lineRule="auto"/>
              <w:rPr>
                <w:szCs w:val="20"/>
                <w:lang w:val="it-IT"/>
              </w:rPr>
            </w:pPr>
            <w:r w:rsidRPr="00FE03AD">
              <w:rPr>
                <w:szCs w:val="20"/>
                <w:lang w:val="it-IT"/>
              </w:rPr>
              <w:t>TRIMECO</w:t>
            </w:r>
          </w:p>
        </w:tc>
        <w:tc>
          <w:tcPr>
            <w:tcW w:w="0" w:type="auto"/>
            <w:hideMark/>
          </w:tcPr>
          <w:p w14:paraId="115E7FA4" w14:textId="77777777" w:rsidR="005E0677" w:rsidRPr="00FE03AD" w:rsidRDefault="005E0677" w:rsidP="00FE03AD">
            <w:pPr>
              <w:spacing w:line="276" w:lineRule="auto"/>
              <w:rPr>
                <w:szCs w:val="20"/>
              </w:rPr>
            </w:pPr>
            <w:r w:rsidRPr="00FE03AD">
              <w:rPr>
                <w:szCs w:val="20"/>
              </w:rPr>
              <w:t>Multicenter, open-label, randomized; islet Tx vs. intensive medical therapy</w:t>
            </w:r>
          </w:p>
        </w:tc>
        <w:tc>
          <w:tcPr>
            <w:tcW w:w="0" w:type="auto"/>
            <w:hideMark/>
          </w:tcPr>
          <w:p w14:paraId="71538001" w14:textId="77777777" w:rsidR="005E0677" w:rsidRPr="00FE03AD" w:rsidRDefault="005E0677" w:rsidP="00FE03AD">
            <w:pPr>
              <w:spacing w:line="276" w:lineRule="auto"/>
              <w:rPr>
                <w:szCs w:val="20"/>
                <w:lang w:val="it-IT"/>
              </w:rPr>
            </w:pPr>
            <w:r w:rsidRPr="00FE03AD">
              <w:rPr>
                <w:szCs w:val="20"/>
                <w:lang w:val="it-IT"/>
              </w:rPr>
              <w:t>Severe hypoglycemia, HbA1c</w:t>
            </w:r>
          </w:p>
        </w:tc>
        <w:tc>
          <w:tcPr>
            <w:tcW w:w="0" w:type="auto"/>
            <w:hideMark/>
          </w:tcPr>
          <w:p w14:paraId="2B62A6DE" w14:textId="77777777" w:rsidR="005E0677" w:rsidRPr="00FE03AD" w:rsidRDefault="005E0677" w:rsidP="00FE03AD">
            <w:pPr>
              <w:spacing w:line="276" w:lineRule="auto"/>
              <w:rPr>
                <w:szCs w:val="20"/>
              </w:rPr>
            </w:pPr>
            <w:r w:rsidRPr="00FE03AD">
              <w:rPr>
                <w:szCs w:val="20"/>
              </w:rPr>
              <w:t>Significant reduction in SHEs; 58% insulin independent at 1 yr; 28% at 5 yrs</w:t>
            </w:r>
          </w:p>
        </w:tc>
        <w:tc>
          <w:tcPr>
            <w:tcW w:w="0" w:type="auto"/>
            <w:hideMark/>
          </w:tcPr>
          <w:p w14:paraId="02A859E9" w14:textId="77777777" w:rsidR="005E0677" w:rsidRPr="00FE03AD" w:rsidRDefault="005E0677" w:rsidP="00FE03AD">
            <w:pPr>
              <w:spacing w:line="276" w:lineRule="auto"/>
              <w:rPr>
                <w:szCs w:val="20"/>
              </w:rPr>
            </w:pPr>
            <w:r w:rsidRPr="00FE03AD">
              <w:rPr>
                <w:szCs w:val="20"/>
              </w:rPr>
              <w:t>Demonstrated superiority vs. optimized insulin therapy</w:t>
            </w:r>
          </w:p>
        </w:tc>
      </w:tr>
      <w:tr w:rsidR="005E0677" w:rsidRPr="00FE03AD" w14:paraId="0A6E6804" w14:textId="77777777" w:rsidTr="00E817FC">
        <w:tc>
          <w:tcPr>
            <w:tcW w:w="0" w:type="auto"/>
            <w:hideMark/>
          </w:tcPr>
          <w:p w14:paraId="52366F23" w14:textId="77777777" w:rsidR="005E0677" w:rsidRPr="00FE03AD" w:rsidRDefault="005E0677" w:rsidP="00FE03AD">
            <w:pPr>
              <w:spacing w:line="276" w:lineRule="auto"/>
              <w:rPr>
                <w:szCs w:val="20"/>
                <w:lang w:val="it-IT"/>
              </w:rPr>
            </w:pPr>
            <w:r w:rsidRPr="00FE03AD">
              <w:rPr>
                <w:szCs w:val="20"/>
                <w:lang w:val="it-IT"/>
              </w:rPr>
              <w:t>REP0211</w:t>
            </w:r>
          </w:p>
        </w:tc>
        <w:tc>
          <w:tcPr>
            <w:tcW w:w="0" w:type="auto"/>
            <w:hideMark/>
          </w:tcPr>
          <w:p w14:paraId="0D5266C3" w14:textId="77777777" w:rsidR="005E0677" w:rsidRPr="00FE03AD" w:rsidRDefault="005E0677" w:rsidP="00FE03AD">
            <w:pPr>
              <w:spacing w:line="276" w:lineRule="auto"/>
              <w:rPr>
                <w:szCs w:val="20"/>
                <w:lang w:val="it-IT"/>
              </w:rPr>
            </w:pPr>
            <w:r w:rsidRPr="00FE03AD">
              <w:rPr>
                <w:szCs w:val="20"/>
                <w:lang w:val="it-IT"/>
              </w:rPr>
              <w:t>Multicenter, double-blind, randomized</w:t>
            </w:r>
          </w:p>
        </w:tc>
        <w:tc>
          <w:tcPr>
            <w:tcW w:w="0" w:type="auto"/>
            <w:hideMark/>
          </w:tcPr>
          <w:p w14:paraId="2D3D0089" w14:textId="77777777" w:rsidR="005E0677" w:rsidRPr="00FE03AD" w:rsidRDefault="005E0677" w:rsidP="00FE03AD">
            <w:pPr>
              <w:spacing w:line="276" w:lineRule="auto"/>
              <w:rPr>
                <w:szCs w:val="20"/>
                <w:lang w:val="it-IT"/>
              </w:rPr>
            </w:pPr>
            <w:r w:rsidRPr="00FE03AD">
              <w:rPr>
                <w:szCs w:val="20"/>
                <w:lang w:val="it-IT"/>
              </w:rPr>
              <w:t>Insulin independence, C-peptide</w:t>
            </w:r>
          </w:p>
        </w:tc>
        <w:tc>
          <w:tcPr>
            <w:tcW w:w="0" w:type="auto"/>
            <w:hideMark/>
          </w:tcPr>
          <w:p w14:paraId="184A5C5E" w14:textId="77777777" w:rsidR="005E0677" w:rsidRPr="00FE03AD" w:rsidRDefault="005E0677" w:rsidP="00FE03AD">
            <w:pPr>
              <w:spacing w:line="276" w:lineRule="auto"/>
              <w:rPr>
                <w:szCs w:val="20"/>
              </w:rPr>
            </w:pPr>
            <w:r w:rsidRPr="00FE03AD">
              <w:rPr>
                <w:szCs w:val="20"/>
              </w:rPr>
              <w:t>65% insulin independence at 1 yr; ~30% at 5 yrs</w:t>
            </w:r>
          </w:p>
        </w:tc>
        <w:tc>
          <w:tcPr>
            <w:tcW w:w="0" w:type="auto"/>
            <w:hideMark/>
          </w:tcPr>
          <w:p w14:paraId="77C63865" w14:textId="77777777" w:rsidR="005E0677" w:rsidRPr="00FE03AD" w:rsidRDefault="005E0677" w:rsidP="00FE03AD">
            <w:pPr>
              <w:spacing w:line="276" w:lineRule="auto"/>
              <w:rPr>
                <w:szCs w:val="20"/>
              </w:rPr>
            </w:pPr>
            <w:r w:rsidRPr="00FE03AD">
              <w:rPr>
                <w:szCs w:val="20"/>
              </w:rPr>
              <w:t>First double-blind trial in the field</w:t>
            </w:r>
          </w:p>
        </w:tc>
      </w:tr>
      <w:tr w:rsidR="005E0677" w:rsidRPr="00FE03AD" w14:paraId="69693497" w14:textId="77777777" w:rsidTr="00E817FC">
        <w:tc>
          <w:tcPr>
            <w:tcW w:w="0" w:type="auto"/>
            <w:hideMark/>
          </w:tcPr>
          <w:p w14:paraId="48991587" w14:textId="77777777" w:rsidR="005E0677" w:rsidRPr="00FE03AD" w:rsidRDefault="005E0677" w:rsidP="00FE03AD">
            <w:pPr>
              <w:spacing w:line="276" w:lineRule="auto"/>
              <w:rPr>
                <w:szCs w:val="20"/>
              </w:rPr>
            </w:pPr>
            <w:r w:rsidRPr="00FE03AD">
              <w:rPr>
                <w:szCs w:val="20"/>
              </w:rPr>
              <w:t>Long-term single-center studies</w:t>
            </w:r>
          </w:p>
        </w:tc>
        <w:tc>
          <w:tcPr>
            <w:tcW w:w="0" w:type="auto"/>
            <w:hideMark/>
          </w:tcPr>
          <w:p w14:paraId="33DBBF19" w14:textId="77777777" w:rsidR="005E0677" w:rsidRPr="00FE03AD" w:rsidRDefault="005E0677" w:rsidP="00FE03AD">
            <w:pPr>
              <w:spacing w:line="276" w:lineRule="auto"/>
              <w:rPr>
                <w:szCs w:val="20"/>
                <w:lang w:val="it-IT"/>
              </w:rPr>
            </w:pPr>
            <w:r w:rsidRPr="00FE03AD">
              <w:rPr>
                <w:szCs w:val="20"/>
                <w:lang w:val="it-IT"/>
              </w:rPr>
              <w:t>Observational cohorts; ITA &amp; IAK</w:t>
            </w:r>
          </w:p>
        </w:tc>
        <w:tc>
          <w:tcPr>
            <w:tcW w:w="0" w:type="auto"/>
            <w:hideMark/>
          </w:tcPr>
          <w:p w14:paraId="103F00DF" w14:textId="77777777" w:rsidR="005E0677" w:rsidRPr="00FE03AD" w:rsidRDefault="005E0677" w:rsidP="00FE03AD">
            <w:pPr>
              <w:spacing w:line="276" w:lineRule="auto"/>
              <w:rPr>
                <w:szCs w:val="20"/>
                <w:lang w:val="it-IT"/>
              </w:rPr>
            </w:pPr>
            <w:r w:rsidRPr="00FE03AD">
              <w:rPr>
                <w:szCs w:val="20"/>
                <w:lang w:val="it-IT"/>
              </w:rPr>
              <w:t>Insulin independence, HbA1c, survival</w:t>
            </w:r>
          </w:p>
        </w:tc>
        <w:tc>
          <w:tcPr>
            <w:tcW w:w="0" w:type="auto"/>
            <w:hideMark/>
          </w:tcPr>
          <w:p w14:paraId="5C1115DF" w14:textId="77777777" w:rsidR="005E0677" w:rsidRPr="00FE03AD" w:rsidRDefault="005E0677" w:rsidP="00FE03AD">
            <w:pPr>
              <w:spacing w:line="276" w:lineRule="auto"/>
              <w:rPr>
                <w:szCs w:val="20"/>
              </w:rPr>
            </w:pPr>
            <w:r w:rsidRPr="00FE03AD">
              <w:rPr>
                <w:szCs w:val="20"/>
              </w:rPr>
              <w:t>25% remain insulin independent ≥10 yrs; HbA1c ≤6.5%; preserved C-peptide in majority</w:t>
            </w:r>
          </w:p>
        </w:tc>
        <w:tc>
          <w:tcPr>
            <w:tcW w:w="0" w:type="auto"/>
            <w:hideMark/>
          </w:tcPr>
          <w:p w14:paraId="1680E1F5" w14:textId="77777777" w:rsidR="005E0677" w:rsidRPr="00FE03AD" w:rsidRDefault="005E0677" w:rsidP="00FE03AD">
            <w:pPr>
              <w:spacing w:line="276" w:lineRule="auto"/>
              <w:rPr>
                <w:szCs w:val="20"/>
              </w:rPr>
            </w:pPr>
            <w:r w:rsidRPr="00FE03AD">
              <w:rPr>
                <w:szCs w:val="20"/>
              </w:rPr>
              <w:t>Outcomes comparable between ITA and IAK</w:t>
            </w:r>
          </w:p>
        </w:tc>
      </w:tr>
      <w:tr w:rsidR="005E0677" w:rsidRPr="00FE03AD" w14:paraId="7F88982D" w14:textId="77777777" w:rsidTr="00E817FC">
        <w:tc>
          <w:tcPr>
            <w:tcW w:w="0" w:type="auto"/>
            <w:hideMark/>
          </w:tcPr>
          <w:p w14:paraId="041374BA" w14:textId="77777777" w:rsidR="005E0677" w:rsidRPr="00FE03AD" w:rsidRDefault="005E0677" w:rsidP="00FE03AD">
            <w:pPr>
              <w:spacing w:line="276" w:lineRule="auto"/>
              <w:rPr>
                <w:szCs w:val="20"/>
                <w:lang w:val="it-IT"/>
              </w:rPr>
            </w:pPr>
            <w:r w:rsidRPr="00FE03AD">
              <w:rPr>
                <w:szCs w:val="20"/>
                <w:lang w:val="it-IT"/>
              </w:rPr>
              <w:t>Clamp studies / physiological assessments</w:t>
            </w:r>
          </w:p>
        </w:tc>
        <w:tc>
          <w:tcPr>
            <w:tcW w:w="0" w:type="auto"/>
            <w:hideMark/>
          </w:tcPr>
          <w:p w14:paraId="7971BE50" w14:textId="77777777" w:rsidR="005E0677" w:rsidRPr="00FE03AD" w:rsidRDefault="005E0677" w:rsidP="00FE03AD">
            <w:pPr>
              <w:spacing w:line="276" w:lineRule="auto"/>
              <w:rPr>
                <w:szCs w:val="20"/>
                <w:lang w:val="it-IT"/>
              </w:rPr>
            </w:pPr>
            <w:r w:rsidRPr="00FE03AD">
              <w:rPr>
                <w:szCs w:val="20"/>
                <w:lang w:val="it-IT"/>
              </w:rPr>
              <w:t>Experimental metabolic studies</w:t>
            </w:r>
          </w:p>
        </w:tc>
        <w:tc>
          <w:tcPr>
            <w:tcW w:w="0" w:type="auto"/>
            <w:hideMark/>
          </w:tcPr>
          <w:p w14:paraId="1B9EEC7D" w14:textId="77777777" w:rsidR="005E0677" w:rsidRPr="00FE03AD" w:rsidRDefault="005E0677" w:rsidP="00FE03AD">
            <w:pPr>
              <w:spacing w:line="276" w:lineRule="auto"/>
              <w:rPr>
                <w:szCs w:val="20"/>
                <w:lang w:val="it-IT"/>
              </w:rPr>
            </w:pPr>
            <w:r w:rsidRPr="00FE03AD">
              <w:rPr>
                <w:szCs w:val="20"/>
                <w:lang w:val="it-IT"/>
              </w:rPr>
              <w:t>Counter-regulation, glucagon response</w:t>
            </w:r>
          </w:p>
        </w:tc>
        <w:tc>
          <w:tcPr>
            <w:tcW w:w="0" w:type="auto"/>
            <w:hideMark/>
          </w:tcPr>
          <w:p w14:paraId="3AE340C4" w14:textId="77777777" w:rsidR="005E0677" w:rsidRPr="00FE03AD" w:rsidRDefault="005E0677" w:rsidP="00FE03AD">
            <w:pPr>
              <w:spacing w:line="276" w:lineRule="auto"/>
              <w:rPr>
                <w:szCs w:val="20"/>
              </w:rPr>
            </w:pPr>
            <w:r w:rsidRPr="00FE03AD">
              <w:rPr>
                <w:szCs w:val="20"/>
              </w:rPr>
              <w:t>Restoration of first-phase insulin, improved C-peptide to oral glucose, partial recovery of glucagon to hypoglycemia</w:t>
            </w:r>
          </w:p>
        </w:tc>
        <w:tc>
          <w:tcPr>
            <w:tcW w:w="0" w:type="auto"/>
            <w:hideMark/>
          </w:tcPr>
          <w:p w14:paraId="3B387260" w14:textId="77777777" w:rsidR="005E0677" w:rsidRPr="00FE03AD" w:rsidRDefault="005E0677" w:rsidP="00FE03AD">
            <w:pPr>
              <w:spacing w:line="276" w:lineRule="auto"/>
              <w:rPr>
                <w:szCs w:val="20"/>
              </w:rPr>
            </w:pPr>
            <w:r w:rsidRPr="00FE03AD">
              <w:rPr>
                <w:szCs w:val="20"/>
              </w:rPr>
              <w:t>Demonstrates mechanistic efficacy beyond glycemia</w:t>
            </w:r>
          </w:p>
        </w:tc>
      </w:tr>
      <w:tr w:rsidR="005E0677" w:rsidRPr="00FE03AD" w14:paraId="52F96227" w14:textId="77777777" w:rsidTr="00E817FC">
        <w:tc>
          <w:tcPr>
            <w:tcW w:w="0" w:type="auto"/>
            <w:hideMark/>
          </w:tcPr>
          <w:p w14:paraId="3642E53E" w14:textId="77777777" w:rsidR="005E0677" w:rsidRPr="00FE03AD" w:rsidRDefault="005E0677" w:rsidP="00FE03AD">
            <w:pPr>
              <w:spacing w:line="276" w:lineRule="auto"/>
              <w:rPr>
                <w:szCs w:val="20"/>
                <w:lang w:val="it-IT"/>
              </w:rPr>
            </w:pPr>
            <w:r w:rsidRPr="00FE03AD">
              <w:rPr>
                <w:szCs w:val="20"/>
                <w:lang w:val="it-IT"/>
              </w:rPr>
              <w:t>Quality of life studies</w:t>
            </w:r>
          </w:p>
        </w:tc>
        <w:tc>
          <w:tcPr>
            <w:tcW w:w="0" w:type="auto"/>
            <w:hideMark/>
          </w:tcPr>
          <w:p w14:paraId="3F614EC5" w14:textId="77777777" w:rsidR="005E0677" w:rsidRPr="00FE03AD" w:rsidRDefault="005E0677" w:rsidP="00FE03AD">
            <w:pPr>
              <w:spacing w:line="276" w:lineRule="auto"/>
              <w:rPr>
                <w:szCs w:val="20"/>
                <w:lang w:val="it-IT"/>
              </w:rPr>
            </w:pPr>
            <w:r w:rsidRPr="00FE03AD">
              <w:rPr>
                <w:szCs w:val="20"/>
                <w:lang w:val="it-IT"/>
              </w:rPr>
              <w:t>Psychometric evaluation</w:t>
            </w:r>
          </w:p>
        </w:tc>
        <w:tc>
          <w:tcPr>
            <w:tcW w:w="0" w:type="auto"/>
            <w:hideMark/>
          </w:tcPr>
          <w:p w14:paraId="1317ADD7" w14:textId="77777777" w:rsidR="005E0677" w:rsidRPr="00FE03AD" w:rsidRDefault="005E0677" w:rsidP="00FE03AD">
            <w:pPr>
              <w:spacing w:line="276" w:lineRule="auto"/>
              <w:rPr>
                <w:szCs w:val="20"/>
                <w:lang w:val="it-IT"/>
              </w:rPr>
            </w:pPr>
            <w:r w:rsidRPr="00FE03AD">
              <w:rPr>
                <w:szCs w:val="20"/>
                <w:lang w:val="it-IT"/>
              </w:rPr>
              <w:t>Patient-reported outcomes</w:t>
            </w:r>
          </w:p>
        </w:tc>
        <w:tc>
          <w:tcPr>
            <w:tcW w:w="0" w:type="auto"/>
            <w:hideMark/>
          </w:tcPr>
          <w:p w14:paraId="0E74D585" w14:textId="77777777" w:rsidR="005E0677" w:rsidRPr="00FE03AD" w:rsidRDefault="005E0677" w:rsidP="00FE03AD">
            <w:pPr>
              <w:spacing w:line="276" w:lineRule="auto"/>
              <w:rPr>
                <w:szCs w:val="20"/>
              </w:rPr>
            </w:pPr>
            <w:r w:rsidRPr="00FE03AD">
              <w:rPr>
                <w:szCs w:val="20"/>
              </w:rPr>
              <w:t>Significant and sustained improvement in QoL and treatment satisfaction</w:t>
            </w:r>
          </w:p>
        </w:tc>
        <w:tc>
          <w:tcPr>
            <w:tcW w:w="0" w:type="auto"/>
            <w:hideMark/>
          </w:tcPr>
          <w:p w14:paraId="332FFC93" w14:textId="77777777" w:rsidR="005E0677" w:rsidRPr="00FE03AD" w:rsidRDefault="005E0677" w:rsidP="00FE03AD">
            <w:pPr>
              <w:spacing w:line="276" w:lineRule="auto"/>
              <w:rPr>
                <w:szCs w:val="20"/>
              </w:rPr>
            </w:pPr>
            <w:r w:rsidRPr="00FE03AD">
              <w:rPr>
                <w:szCs w:val="20"/>
              </w:rPr>
              <w:t>Reinforces clinical relevance even without insulin independence</w:t>
            </w:r>
          </w:p>
        </w:tc>
      </w:tr>
      <w:tr w:rsidR="005E0677" w:rsidRPr="00FE03AD" w14:paraId="7027FC96" w14:textId="77777777" w:rsidTr="00E817FC">
        <w:tc>
          <w:tcPr>
            <w:tcW w:w="0" w:type="auto"/>
            <w:hideMark/>
          </w:tcPr>
          <w:p w14:paraId="44374856" w14:textId="77777777" w:rsidR="005E0677" w:rsidRPr="00FE03AD" w:rsidRDefault="005E0677" w:rsidP="00FE03AD">
            <w:pPr>
              <w:spacing w:line="276" w:lineRule="auto"/>
              <w:rPr>
                <w:szCs w:val="20"/>
                <w:lang w:val="it-IT"/>
              </w:rPr>
            </w:pPr>
            <w:r w:rsidRPr="00FE03AD">
              <w:rPr>
                <w:szCs w:val="20"/>
                <w:lang w:val="it-IT"/>
              </w:rPr>
              <w:t>Microvascular outcomes</w:t>
            </w:r>
          </w:p>
        </w:tc>
        <w:tc>
          <w:tcPr>
            <w:tcW w:w="0" w:type="auto"/>
            <w:hideMark/>
          </w:tcPr>
          <w:p w14:paraId="17DEE0BD" w14:textId="77777777" w:rsidR="005E0677" w:rsidRPr="00FE03AD" w:rsidRDefault="005E0677" w:rsidP="00FE03AD">
            <w:pPr>
              <w:spacing w:line="276" w:lineRule="auto"/>
              <w:rPr>
                <w:szCs w:val="20"/>
                <w:lang w:val="it-IT"/>
              </w:rPr>
            </w:pPr>
            <w:r w:rsidRPr="00FE03AD">
              <w:rPr>
                <w:szCs w:val="20"/>
                <w:lang w:val="it-IT"/>
              </w:rPr>
              <w:t>Long-term follow-up</w:t>
            </w:r>
          </w:p>
        </w:tc>
        <w:tc>
          <w:tcPr>
            <w:tcW w:w="0" w:type="auto"/>
            <w:hideMark/>
          </w:tcPr>
          <w:p w14:paraId="5C606FCD" w14:textId="77777777" w:rsidR="005E0677" w:rsidRPr="00FE03AD" w:rsidRDefault="005E0677" w:rsidP="00FE03AD">
            <w:pPr>
              <w:spacing w:line="276" w:lineRule="auto"/>
              <w:rPr>
                <w:szCs w:val="20"/>
                <w:lang w:val="it-IT"/>
              </w:rPr>
            </w:pPr>
            <w:r w:rsidRPr="00FE03AD">
              <w:rPr>
                <w:szCs w:val="20"/>
                <w:lang w:val="it-IT"/>
              </w:rPr>
              <w:t>Retinopathy, neuropathy</w:t>
            </w:r>
          </w:p>
        </w:tc>
        <w:tc>
          <w:tcPr>
            <w:tcW w:w="0" w:type="auto"/>
            <w:hideMark/>
          </w:tcPr>
          <w:p w14:paraId="7AADEDB3" w14:textId="77777777" w:rsidR="005E0677" w:rsidRPr="00FE03AD" w:rsidRDefault="005E0677" w:rsidP="00FE03AD">
            <w:pPr>
              <w:spacing w:line="276" w:lineRule="auto"/>
              <w:rPr>
                <w:szCs w:val="20"/>
              </w:rPr>
            </w:pPr>
            <w:r w:rsidRPr="00FE03AD">
              <w:rPr>
                <w:szCs w:val="20"/>
              </w:rPr>
              <w:t>Stabilization or slower progression of complications</w:t>
            </w:r>
          </w:p>
        </w:tc>
        <w:tc>
          <w:tcPr>
            <w:tcW w:w="0" w:type="auto"/>
            <w:hideMark/>
          </w:tcPr>
          <w:p w14:paraId="7D84F13F" w14:textId="77777777" w:rsidR="005E0677" w:rsidRPr="00FE03AD" w:rsidRDefault="005E0677" w:rsidP="00FE03AD">
            <w:pPr>
              <w:spacing w:line="276" w:lineRule="auto"/>
              <w:rPr>
                <w:szCs w:val="20"/>
              </w:rPr>
            </w:pPr>
            <w:r w:rsidRPr="00FE03AD">
              <w:rPr>
                <w:szCs w:val="20"/>
              </w:rPr>
              <w:t>Consistent benefit in several cohorts</w:t>
            </w:r>
          </w:p>
        </w:tc>
      </w:tr>
      <w:tr w:rsidR="005E0677" w:rsidRPr="00FE03AD" w14:paraId="258B7F8D" w14:textId="77777777" w:rsidTr="00E817FC">
        <w:tc>
          <w:tcPr>
            <w:tcW w:w="0" w:type="auto"/>
            <w:hideMark/>
          </w:tcPr>
          <w:p w14:paraId="49120CB0" w14:textId="77777777" w:rsidR="005E0677" w:rsidRPr="00FE03AD" w:rsidRDefault="005E0677" w:rsidP="00FE03AD">
            <w:pPr>
              <w:spacing w:line="276" w:lineRule="auto"/>
              <w:rPr>
                <w:szCs w:val="20"/>
                <w:lang w:val="it-IT"/>
              </w:rPr>
            </w:pPr>
            <w:r w:rsidRPr="00FE03AD">
              <w:rPr>
                <w:szCs w:val="20"/>
                <w:lang w:val="it-IT"/>
              </w:rPr>
              <w:lastRenderedPageBreak/>
              <w:t>Macrovascular / cardiovascular outcomes</w:t>
            </w:r>
          </w:p>
        </w:tc>
        <w:tc>
          <w:tcPr>
            <w:tcW w:w="0" w:type="auto"/>
            <w:hideMark/>
          </w:tcPr>
          <w:p w14:paraId="547DA210" w14:textId="77777777" w:rsidR="005E0677" w:rsidRPr="00FE03AD" w:rsidRDefault="005E0677" w:rsidP="00FE03AD">
            <w:pPr>
              <w:spacing w:line="276" w:lineRule="auto"/>
              <w:rPr>
                <w:szCs w:val="20"/>
                <w:lang w:val="it-IT"/>
              </w:rPr>
            </w:pPr>
            <w:r w:rsidRPr="00FE03AD">
              <w:rPr>
                <w:szCs w:val="20"/>
                <w:lang w:val="it-IT"/>
              </w:rPr>
              <w:t>Long-term follow-up</w:t>
            </w:r>
          </w:p>
        </w:tc>
        <w:tc>
          <w:tcPr>
            <w:tcW w:w="0" w:type="auto"/>
            <w:hideMark/>
          </w:tcPr>
          <w:p w14:paraId="72BF2FC1" w14:textId="77777777" w:rsidR="005E0677" w:rsidRPr="00FE03AD" w:rsidRDefault="005E0677" w:rsidP="00FE03AD">
            <w:pPr>
              <w:spacing w:line="276" w:lineRule="auto"/>
              <w:rPr>
                <w:szCs w:val="20"/>
                <w:lang w:val="it-IT"/>
              </w:rPr>
            </w:pPr>
            <w:r w:rsidRPr="00FE03AD">
              <w:rPr>
                <w:szCs w:val="20"/>
                <w:lang w:val="it-IT"/>
              </w:rPr>
              <w:t>Cardiovascular events, endothelial function</w:t>
            </w:r>
          </w:p>
        </w:tc>
        <w:tc>
          <w:tcPr>
            <w:tcW w:w="0" w:type="auto"/>
            <w:hideMark/>
          </w:tcPr>
          <w:p w14:paraId="2B97E731" w14:textId="77777777" w:rsidR="005E0677" w:rsidRPr="00FE03AD" w:rsidRDefault="005E0677" w:rsidP="00FE03AD">
            <w:pPr>
              <w:spacing w:line="276" w:lineRule="auto"/>
              <w:rPr>
                <w:szCs w:val="20"/>
              </w:rPr>
            </w:pPr>
            <w:r w:rsidRPr="00FE03AD">
              <w:rPr>
                <w:szCs w:val="20"/>
              </w:rPr>
              <w:t>Reduced atherothrombotic profile, improved endothelial function; survival advantage in IAK (162,165,169–173)</w:t>
            </w:r>
          </w:p>
        </w:tc>
        <w:tc>
          <w:tcPr>
            <w:tcW w:w="0" w:type="auto"/>
            <w:hideMark/>
          </w:tcPr>
          <w:p w14:paraId="7D8D01D0" w14:textId="77777777" w:rsidR="005E0677" w:rsidRPr="00FE03AD" w:rsidRDefault="005E0677" w:rsidP="00FE03AD">
            <w:pPr>
              <w:spacing w:line="276" w:lineRule="auto"/>
              <w:rPr>
                <w:szCs w:val="20"/>
              </w:rPr>
            </w:pPr>
            <w:r w:rsidRPr="00FE03AD">
              <w:rPr>
                <w:szCs w:val="20"/>
              </w:rPr>
              <w:t>Evidence less robust than for microvascular endpoints</w:t>
            </w:r>
          </w:p>
        </w:tc>
      </w:tr>
      <w:tr w:rsidR="005E0677" w:rsidRPr="00FE03AD" w14:paraId="5706F0CB" w14:textId="77777777" w:rsidTr="00E817FC">
        <w:tc>
          <w:tcPr>
            <w:tcW w:w="0" w:type="auto"/>
            <w:hideMark/>
          </w:tcPr>
          <w:p w14:paraId="73A908C7" w14:textId="77777777" w:rsidR="005E0677" w:rsidRPr="00FE03AD" w:rsidRDefault="005E0677" w:rsidP="00FE03AD">
            <w:pPr>
              <w:spacing w:line="276" w:lineRule="auto"/>
              <w:rPr>
                <w:szCs w:val="20"/>
                <w:lang w:val="it-IT"/>
              </w:rPr>
            </w:pPr>
            <w:r w:rsidRPr="00FE03AD">
              <w:rPr>
                <w:szCs w:val="20"/>
                <w:lang w:val="it-IT"/>
              </w:rPr>
              <w:t>CITR registry analyses</w:t>
            </w:r>
          </w:p>
        </w:tc>
        <w:tc>
          <w:tcPr>
            <w:tcW w:w="0" w:type="auto"/>
            <w:hideMark/>
          </w:tcPr>
          <w:p w14:paraId="36C2C237" w14:textId="77777777" w:rsidR="005E0677" w:rsidRPr="00FE03AD" w:rsidRDefault="005E0677" w:rsidP="00FE03AD">
            <w:pPr>
              <w:spacing w:line="276" w:lineRule="auto"/>
              <w:rPr>
                <w:szCs w:val="20"/>
                <w:lang w:val="it-IT"/>
              </w:rPr>
            </w:pPr>
            <w:r w:rsidRPr="00FE03AD">
              <w:rPr>
                <w:szCs w:val="20"/>
                <w:lang w:val="it-IT"/>
              </w:rPr>
              <w:t>Multicenter registry</w:t>
            </w:r>
          </w:p>
        </w:tc>
        <w:tc>
          <w:tcPr>
            <w:tcW w:w="0" w:type="auto"/>
            <w:hideMark/>
          </w:tcPr>
          <w:p w14:paraId="68A17EA3" w14:textId="77777777" w:rsidR="005E0677" w:rsidRPr="00FE03AD" w:rsidRDefault="005E0677" w:rsidP="00FE03AD">
            <w:pPr>
              <w:spacing w:line="276" w:lineRule="auto"/>
              <w:rPr>
                <w:szCs w:val="20"/>
                <w:lang w:val="it-IT"/>
              </w:rPr>
            </w:pPr>
            <w:r w:rsidRPr="00FE03AD">
              <w:rPr>
                <w:szCs w:val="20"/>
                <w:lang w:val="it-IT"/>
              </w:rPr>
              <w:t>Durability, insulin independence</w:t>
            </w:r>
          </w:p>
        </w:tc>
        <w:tc>
          <w:tcPr>
            <w:tcW w:w="0" w:type="auto"/>
            <w:hideMark/>
          </w:tcPr>
          <w:p w14:paraId="16841812" w14:textId="77777777" w:rsidR="005E0677" w:rsidRPr="00FE03AD" w:rsidRDefault="005E0677" w:rsidP="00FE03AD">
            <w:pPr>
              <w:spacing w:line="276" w:lineRule="auto"/>
              <w:rPr>
                <w:szCs w:val="20"/>
              </w:rPr>
            </w:pPr>
            <w:r w:rsidRPr="00FE03AD">
              <w:rPr>
                <w:szCs w:val="20"/>
              </w:rPr>
              <w:t>~70% insulin independence at 1 yr; progressive decline over time; &gt;90% maintain detectable C-peptide long term</w:t>
            </w:r>
          </w:p>
        </w:tc>
        <w:tc>
          <w:tcPr>
            <w:tcW w:w="0" w:type="auto"/>
            <w:hideMark/>
          </w:tcPr>
          <w:p w14:paraId="649C30BF" w14:textId="77777777" w:rsidR="005E0677" w:rsidRPr="00FE03AD" w:rsidRDefault="005E0677" w:rsidP="00FE03AD">
            <w:pPr>
              <w:spacing w:line="276" w:lineRule="auto"/>
              <w:rPr>
                <w:szCs w:val="20"/>
              </w:rPr>
            </w:pPr>
            <w:r w:rsidRPr="00FE03AD">
              <w:rPr>
                <w:szCs w:val="20"/>
              </w:rPr>
              <w:t>Confirms trial outcomes in real-world practice</w:t>
            </w:r>
          </w:p>
        </w:tc>
      </w:tr>
      <w:tr w:rsidR="005E0677" w:rsidRPr="00FE03AD" w14:paraId="3B50BE83" w14:textId="77777777" w:rsidTr="00E817FC">
        <w:tc>
          <w:tcPr>
            <w:tcW w:w="0" w:type="auto"/>
            <w:hideMark/>
          </w:tcPr>
          <w:p w14:paraId="40507AAE" w14:textId="77777777" w:rsidR="005E0677" w:rsidRPr="00FE03AD" w:rsidRDefault="005E0677" w:rsidP="00FE03AD">
            <w:pPr>
              <w:spacing w:line="276" w:lineRule="auto"/>
              <w:rPr>
                <w:szCs w:val="20"/>
                <w:lang w:val="it-IT"/>
              </w:rPr>
            </w:pPr>
            <w:r w:rsidRPr="00FE03AD">
              <w:rPr>
                <w:szCs w:val="20"/>
                <w:lang w:val="it-IT"/>
              </w:rPr>
              <w:t>Immunosuppression strategy trials</w:t>
            </w:r>
          </w:p>
        </w:tc>
        <w:tc>
          <w:tcPr>
            <w:tcW w:w="0" w:type="auto"/>
            <w:hideMark/>
          </w:tcPr>
          <w:p w14:paraId="6A7F445E" w14:textId="77777777" w:rsidR="005E0677" w:rsidRPr="00FE03AD" w:rsidRDefault="005E0677" w:rsidP="00FE03AD">
            <w:pPr>
              <w:spacing w:line="276" w:lineRule="auto"/>
              <w:rPr>
                <w:szCs w:val="20"/>
                <w:lang w:val="it-IT"/>
              </w:rPr>
            </w:pPr>
            <w:r w:rsidRPr="00FE03AD">
              <w:rPr>
                <w:szCs w:val="20"/>
                <w:lang w:val="it-IT"/>
              </w:rPr>
              <w:t>Comparative studies</w:t>
            </w:r>
          </w:p>
        </w:tc>
        <w:tc>
          <w:tcPr>
            <w:tcW w:w="0" w:type="auto"/>
            <w:hideMark/>
          </w:tcPr>
          <w:p w14:paraId="2F6EBE37" w14:textId="77777777" w:rsidR="005E0677" w:rsidRPr="00FE03AD" w:rsidRDefault="005E0677" w:rsidP="00FE03AD">
            <w:pPr>
              <w:spacing w:line="276" w:lineRule="auto"/>
              <w:rPr>
                <w:szCs w:val="20"/>
                <w:lang w:val="it-IT"/>
              </w:rPr>
            </w:pPr>
            <w:r w:rsidRPr="00FE03AD">
              <w:rPr>
                <w:szCs w:val="20"/>
                <w:lang w:val="it-IT"/>
              </w:rPr>
              <w:t>Insulin independence, safety</w:t>
            </w:r>
          </w:p>
        </w:tc>
        <w:tc>
          <w:tcPr>
            <w:tcW w:w="0" w:type="auto"/>
            <w:hideMark/>
          </w:tcPr>
          <w:p w14:paraId="46840551" w14:textId="77777777" w:rsidR="005E0677" w:rsidRPr="00FE03AD" w:rsidRDefault="005E0677" w:rsidP="00FE03AD">
            <w:pPr>
              <w:spacing w:line="276" w:lineRule="auto"/>
              <w:rPr>
                <w:szCs w:val="20"/>
              </w:rPr>
            </w:pPr>
            <w:r w:rsidRPr="00FE03AD">
              <w:rPr>
                <w:szCs w:val="20"/>
              </w:rPr>
              <w:t>~50% insulin independence at 5 yrs with modern biologic/lymphodepletion; outcomes approaching pancreas Tx</w:t>
            </w:r>
          </w:p>
        </w:tc>
        <w:tc>
          <w:tcPr>
            <w:tcW w:w="0" w:type="auto"/>
            <w:hideMark/>
          </w:tcPr>
          <w:p w14:paraId="51CCDD40" w14:textId="77777777" w:rsidR="005E0677" w:rsidRPr="00FE03AD" w:rsidRDefault="005E0677" w:rsidP="00FE03AD">
            <w:pPr>
              <w:spacing w:line="276" w:lineRule="auto"/>
              <w:rPr>
                <w:szCs w:val="20"/>
                <w:lang w:val="it-IT"/>
              </w:rPr>
            </w:pPr>
            <w:r w:rsidRPr="00FE03AD">
              <w:rPr>
                <w:szCs w:val="20"/>
                <w:lang w:val="it-IT"/>
              </w:rPr>
              <w:t>Newer regimens improve durability vs. classic Edmonton protocol</w:t>
            </w:r>
          </w:p>
        </w:tc>
      </w:tr>
    </w:tbl>
    <w:p w14:paraId="23A96E66" w14:textId="77777777" w:rsidR="005E0677" w:rsidRPr="00FE03AD" w:rsidRDefault="005E0677" w:rsidP="00FE03AD">
      <w:pPr>
        <w:spacing w:line="276" w:lineRule="auto"/>
      </w:pPr>
    </w:p>
    <w:p w14:paraId="77AE0F19" w14:textId="50724CD0" w:rsidR="0023556B" w:rsidRPr="00FE03AD" w:rsidRDefault="0023556B" w:rsidP="00FE03AD">
      <w:pPr>
        <w:spacing w:line="276" w:lineRule="auto"/>
      </w:pPr>
      <w:r w:rsidRPr="00FE03AD">
        <w:t>Evidence also supports a beneficial effect on the progression of microvascular complications, while the impact on macrovascular disease is less well established. Long-term follow-up suggests stabilization or slower progression of diabetic retinopathy</w:t>
      </w:r>
      <w:r w:rsidR="004C525B" w:rsidRPr="00FE03AD">
        <w:t xml:space="preserve"> </w:t>
      </w:r>
      <w:r w:rsidR="004C525B" w:rsidRPr="00FE03AD">
        <w:fldChar w:fldCharType="begin">
          <w:fldData xml:space="preserve">PEVuZE5vdGU+PENpdGU+PEF1dGhvcj5XYXJub2NrPC9BdXRob3I+PFllYXI+MjAwODwvWWVhcj48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</w:fldData>
        </w:fldChar>
      </w:r>
      <w:r w:rsidR="004C525B" w:rsidRPr="00FE03AD">
        <w:instrText xml:space="preserve"> ADDIN EN.CITE </w:instrText>
      </w:r>
      <w:r w:rsidR="004C525B" w:rsidRPr="00FE03AD">
        <w:fldChar w:fldCharType="begin">
          <w:fldData xml:space="preserve">PEVuZE5vdGU+PENpdGU+PEF1dGhvcj5XYXJub2NrPC9BdXRob3I+PFllYXI+MjAwODwvWWVhcj48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</w:fldData>
        </w:fldChar>
      </w:r>
      <w:r w:rsidR="004C525B" w:rsidRPr="00FE03AD">
        <w:instrText xml:space="preserve"> ADDIN EN.CITE.DATA </w:instrText>
      </w:r>
      <w:r w:rsidR="004C525B" w:rsidRPr="00FE03AD">
        <w:fldChar w:fldCharType="end"/>
      </w:r>
      <w:r w:rsidR="004C525B" w:rsidRPr="00FE03AD">
        <w:fldChar w:fldCharType="separate"/>
      </w:r>
      <w:r w:rsidR="00762616">
        <w:rPr>
          <w:noProof/>
        </w:rPr>
        <w:t>(</w:t>
      </w:r>
      <w:r w:rsidR="004C525B" w:rsidRPr="00FE03AD">
        <w:rPr>
          <w:noProof/>
        </w:rPr>
        <w:t>79-82</w:t>
      </w:r>
      <w:r w:rsidR="00762616">
        <w:rPr>
          <w:noProof/>
        </w:rPr>
        <w:t>)</w:t>
      </w:r>
      <w:r w:rsidR="004C525B" w:rsidRPr="00FE03AD">
        <w:fldChar w:fldCharType="end"/>
      </w:r>
      <w:r w:rsidRPr="00FE03AD">
        <w:t xml:space="preserve"> and neuropathy</w:t>
      </w:r>
      <w:r w:rsidR="004C525B" w:rsidRPr="00FE03AD">
        <w:t xml:space="preserve"> </w:t>
      </w:r>
      <w:r w:rsidR="004C525B" w:rsidRPr="00FE03AD">
        <w:fldChar w:fldCharType="begin">
          <w:fldData xml:space="preserve">PEVuZE5vdGU+PENpdGU+PEF1dGhvcj5MZWU8L0F1dGhvcj48WWVhcj4yMDA1PC9ZZWFyPjxSZWNO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</w:fldData>
        </w:fldChar>
      </w:r>
      <w:r w:rsidR="005A7F2E" w:rsidRPr="00FE03AD">
        <w:instrText xml:space="preserve"> ADDIN EN.CITE </w:instrText>
      </w:r>
      <w:r w:rsidR="005A7F2E" w:rsidRPr="00FE03AD">
        <w:fldChar w:fldCharType="begin">
          <w:fldData xml:space="preserve">PEVuZE5vdGU+PENpdGU+PEF1dGhvcj5MZWU8L0F1dGhvcj48WWVhcj4yMDA1PC9ZZWFyPjxSZWNO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</w:fldData>
        </w:fldChar>
      </w:r>
      <w:r w:rsidR="005A7F2E" w:rsidRPr="00FE03AD">
        <w:instrText xml:space="preserve"> ADDIN EN.CITE.DATA </w:instrText>
      </w:r>
      <w:r w:rsidR="005A7F2E" w:rsidRPr="00FE03AD">
        <w:fldChar w:fldCharType="end"/>
      </w:r>
      <w:r w:rsidR="004C525B" w:rsidRPr="00FE03AD">
        <w:fldChar w:fldCharType="separate"/>
      </w:r>
      <w:r w:rsidR="00762616">
        <w:rPr>
          <w:noProof/>
        </w:rPr>
        <w:t>(</w:t>
      </w:r>
      <w:r w:rsidR="004C525B" w:rsidRPr="00FE03AD">
        <w:rPr>
          <w:noProof/>
        </w:rPr>
        <w:t>81, 83-85</w:t>
      </w:r>
      <w:r w:rsidR="00762616">
        <w:rPr>
          <w:noProof/>
        </w:rPr>
        <w:t>)</w:t>
      </w:r>
      <w:r w:rsidR="004C525B" w:rsidRPr="00FE03AD">
        <w:fldChar w:fldCharType="end"/>
      </w:r>
      <w:r w:rsidRPr="00FE03AD">
        <w:t>, together with improvements in micro- and macroangiopathy</w:t>
      </w:r>
      <w:r w:rsidR="00622F33" w:rsidRPr="00FE03AD">
        <w:t xml:space="preserve"> </w:t>
      </w:r>
      <w:r w:rsidR="00622F33" w:rsidRPr="00FE03AD">
        <w:fldChar w:fldCharType="begin">
          <w:fldData xml:space="preserve">PEVuZE5vdGU+PENpdGU+PEF1dGhvcj5HZXJiZXI8L0F1dGhvcj48WWVhcj4yMDA4PC9ZZWFyPjxS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==
</w:fldData>
        </w:fldChar>
      </w:r>
      <w:r w:rsidR="001F575A" w:rsidRPr="00FE03AD">
        <w:instrText xml:space="preserve"> ADDIN EN.CITE </w:instrText>
      </w:r>
      <w:r w:rsidR="001F575A" w:rsidRPr="00FE03AD">
        <w:fldChar w:fldCharType="begin">
          <w:fldData xml:space="preserve">PEVuZE5vdGU+PENpdGU+PEF1dGhvcj5HZXJiZXI8L0F1dGhvcj48WWVhcj4yMDA4PC9ZZWFyPjxS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==
</w:fldData>
        </w:fldChar>
      </w:r>
      <w:r w:rsidR="001F575A" w:rsidRPr="00FE03AD">
        <w:instrText xml:space="preserve"> ADDIN EN.CITE.DATA </w:instrText>
      </w:r>
      <w:r w:rsidR="001F575A" w:rsidRPr="00FE03AD">
        <w:fldChar w:fldCharType="end"/>
      </w:r>
      <w:r w:rsidR="00622F33" w:rsidRPr="00FE03AD">
        <w:fldChar w:fldCharType="separate"/>
      </w:r>
      <w:r w:rsidR="00762616">
        <w:rPr>
          <w:noProof/>
        </w:rPr>
        <w:t>(</w:t>
      </w:r>
      <w:r w:rsidR="001F575A" w:rsidRPr="00FE03AD">
        <w:rPr>
          <w:noProof/>
        </w:rPr>
        <w:t>80, 86-95</w:t>
      </w:r>
      <w:r w:rsidR="00762616">
        <w:rPr>
          <w:noProof/>
        </w:rPr>
        <w:t>)</w:t>
      </w:r>
      <w:r w:rsidR="00622F33" w:rsidRPr="00FE03AD">
        <w:fldChar w:fldCharType="end"/>
      </w:r>
      <w:r w:rsidRPr="00FE03AD">
        <w:t>. Reductions in atherothrombotic risk profiles and fewer cardiovascular events have also been described, along with improved renal allograft longevity in IAK recipients and increased overall survival in selected cohorts</w:t>
      </w:r>
      <w:r w:rsidR="001F575A" w:rsidRPr="00FE03AD">
        <w:t xml:space="preserve"> </w:t>
      </w:r>
      <w:r w:rsidR="001F575A" w:rsidRPr="00FE03AD">
        <w:fldChar w:fldCharType="begin">
          <w:fldData xml:space="preserve">PEVuZE5vdGU+PENpdGU+PEF1dGhvcj5EJmFwb3M7QWRkaW88L0F1dGhvcj48WWVhcj4yMDE0PC9Z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</w:fldData>
        </w:fldChar>
      </w:r>
      <w:r w:rsidR="005A7F2E" w:rsidRPr="00FE03AD">
        <w:instrText xml:space="preserve"> ADDIN EN.CITE </w:instrText>
      </w:r>
      <w:r w:rsidR="005A7F2E" w:rsidRPr="00FE03AD">
        <w:fldChar w:fldCharType="begin">
          <w:fldData xml:space="preserve">PEVuZE5vdGU+PENpdGU+PEF1dGhvcj5EJmFwb3M7QWRkaW88L0F1dGhvcj48WWVhcj4yMDE0PC9Z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</w:fldData>
        </w:fldChar>
      </w:r>
      <w:r w:rsidR="005A7F2E" w:rsidRPr="00FE03AD">
        <w:instrText xml:space="preserve"> ADDIN EN.CITE.DATA </w:instrText>
      </w:r>
      <w:r w:rsidR="005A7F2E" w:rsidRPr="00FE03AD">
        <w:fldChar w:fldCharType="end"/>
      </w:r>
      <w:r w:rsidR="001F575A" w:rsidRPr="00FE03AD">
        <w:fldChar w:fldCharType="separate"/>
      </w:r>
      <w:r w:rsidR="00762616">
        <w:rPr>
          <w:noProof/>
        </w:rPr>
        <w:t>(</w:t>
      </w:r>
      <w:r w:rsidR="005A7F2E" w:rsidRPr="00FE03AD">
        <w:rPr>
          <w:noProof/>
        </w:rPr>
        <w:t>85, 92, 96-99</w:t>
      </w:r>
      <w:r w:rsidR="00762616">
        <w:rPr>
          <w:noProof/>
        </w:rPr>
        <w:t>)</w:t>
      </w:r>
      <w:r w:rsidR="001F575A" w:rsidRPr="00FE03AD">
        <w:fldChar w:fldCharType="end"/>
      </w:r>
      <w:r w:rsidRPr="00FE03AD">
        <w:t>.</w:t>
      </w:r>
      <w:r w:rsidR="005A7F2E" w:rsidRPr="00FE03AD">
        <w:t xml:space="preserve"> </w:t>
      </w:r>
    </w:p>
    <w:p w14:paraId="0C6C718A" w14:textId="77777777" w:rsidR="00596BC8" w:rsidRPr="00FE03AD" w:rsidRDefault="00596BC8" w:rsidP="00FE03AD">
      <w:pPr>
        <w:spacing w:line="276" w:lineRule="auto"/>
      </w:pPr>
    </w:p>
    <w:p w14:paraId="6B863521" w14:textId="731A35A8" w:rsidR="0023556B" w:rsidRPr="00FE03AD" w:rsidRDefault="0023556B" w:rsidP="00FE03AD">
      <w:pPr>
        <w:spacing w:line="276" w:lineRule="auto"/>
      </w:pPr>
      <w:r w:rsidRPr="00FE03AD">
        <w:t xml:space="preserve">Advances in donor selection, isolation techniques, and immunosuppressive regimens have progressively improved outcomes. Insulin independence following transplantation from a single donor pancreas, once considered exceptional, has become increasingly reproducible in specialized centers. When required, islets from multiple donors can be pooled or administered sequentially according to individual metabolic needs. According to CITR </w:t>
      </w:r>
      <w:r w:rsidR="00C87829" w:rsidRPr="00FE03AD">
        <w:t xml:space="preserve"> 11</w:t>
      </w:r>
      <w:r w:rsidR="00C87829" w:rsidRPr="00FE03AD">
        <w:rPr>
          <w:vertAlign w:val="superscript"/>
        </w:rPr>
        <w:t>th</w:t>
      </w:r>
      <w:r w:rsidR="00C87829" w:rsidRPr="00FE03AD">
        <w:t xml:space="preserve"> </w:t>
      </w:r>
      <w:r w:rsidRPr="00FE03AD">
        <w:t>and multicenter trials, insulin independence at one year now approaches 70% in appropriately immunosuppressed recipients, with nearly all maintaining graft function (detectable C-peptide)</w:t>
      </w:r>
      <w:r w:rsidR="005A7F2E" w:rsidRPr="00FE03AD">
        <w:t xml:space="preserve"> </w:t>
      </w:r>
      <w:r w:rsidR="005A7F2E" w:rsidRPr="00FE03AD">
        <w:fldChar w:fldCharType="begin">
          <w:fldData xml:space="preserve">PEVuZE5vdGU+PENpdGU+PEF1dGhvcj5CYXJ0b248L0F1dGhvcj48WWVhcj4yMDEyPC9ZZWFyPjxS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</w:fldData>
        </w:fldChar>
      </w:r>
      <w:r w:rsidR="005A7F2E" w:rsidRPr="00FE03AD">
        <w:instrText xml:space="preserve"> ADDIN EN.CITE </w:instrText>
      </w:r>
      <w:r w:rsidR="005A7F2E" w:rsidRPr="00FE03AD">
        <w:fldChar w:fldCharType="begin">
          <w:fldData xml:space="preserve">PEVuZE5vdGU+PENpdGU+PEF1dGhvcj5CYXJ0b248L0F1dGhvcj48WWVhcj4yMDEyPC9ZZWFyPjxS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</w:fldData>
        </w:fldChar>
      </w:r>
      <w:r w:rsidR="005A7F2E" w:rsidRPr="00FE03AD">
        <w:instrText xml:space="preserve"> ADDIN EN.CITE.DATA </w:instrText>
      </w:r>
      <w:r w:rsidR="005A7F2E" w:rsidRPr="00FE03AD">
        <w:fldChar w:fldCharType="end"/>
      </w:r>
      <w:r w:rsidR="005A7F2E" w:rsidRPr="00FE03AD">
        <w:fldChar w:fldCharType="separate"/>
      </w:r>
      <w:r w:rsidR="00762616">
        <w:rPr>
          <w:noProof/>
        </w:rPr>
        <w:t>(</w:t>
      </w:r>
      <w:r w:rsidR="005A7F2E" w:rsidRPr="00FE03AD">
        <w:rPr>
          <w:noProof/>
        </w:rPr>
        <w:t>100, 101</w:t>
      </w:r>
      <w:r w:rsidR="00762616">
        <w:rPr>
          <w:noProof/>
        </w:rPr>
        <w:t>)</w:t>
      </w:r>
      <w:r w:rsidR="005A7F2E" w:rsidRPr="00FE03AD">
        <w:fldChar w:fldCharType="end"/>
      </w:r>
      <w:r w:rsidRPr="00FE03AD">
        <w:t>.</w:t>
      </w:r>
      <w:r w:rsidR="00C87829" w:rsidRPr="00FE03AD">
        <w:t xml:space="preserve"> The CITR 12th Allograft Report (cut-off 2023, follow-up 2025) confirms these outcomes in a cohort of ~1,477 recipients with &gt;8,500 person-years of follow-up, showing consistent durability of graft function even when insulin independence is lost.</w:t>
      </w:r>
      <w:r w:rsidRPr="00FE03AD">
        <w:t xml:space="preserve"> Despite these successes, loss of insulin independence remains common: ~90% of patients ultimately return to exogenous insulin, although most continue to exhibit residual C-peptide secretion and protection from hypoglycemia. This pattern is especially evident in recipients treated with “Edmonton protocol” regimens based on </w:t>
      </w:r>
      <w:r w:rsidR="00E175CD" w:rsidRPr="00FE03AD">
        <w:t>interleukin-1 (</w:t>
      </w:r>
      <w:r w:rsidRPr="00FE03AD">
        <w:t>IL-2</w:t>
      </w:r>
      <w:r w:rsidR="00E175CD" w:rsidRPr="00FE03AD">
        <w:t>)</w:t>
      </w:r>
      <w:r w:rsidRPr="00FE03AD">
        <w:t xml:space="preserve"> receptor antibody induction and sirolimus–tacrolimus maintenance</w:t>
      </w:r>
      <w:r w:rsidR="005A7F2E" w:rsidRPr="00FE03AD">
        <w:t xml:space="preserve"> </w:t>
      </w:r>
      <w:r w:rsidR="005A7F2E" w:rsidRPr="00FE03AD">
        <w:fldChar w:fldCharType="begin">
          <w:fldData xml:space="preserve">PEVuZE5vdGU+PENpdGU+PEF1dGhvcj5TaGFwaXJvPC9BdXRob3I+PFllYXI+MjAwNjwvWWVhcj48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==
</w:fldData>
        </w:fldChar>
      </w:r>
      <w:r w:rsidR="005A7F2E" w:rsidRPr="00FE03AD">
        <w:instrText xml:space="preserve"> ADDIN EN.CITE </w:instrText>
      </w:r>
      <w:r w:rsidR="005A7F2E" w:rsidRPr="00FE03AD">
        <w:fldChar w:fldCharType="begin">
          <w:fldData xml:space="preserve">PEVuZE5vdGU+PENpdGU+PEF1dGhvcj5TaGFwaXJvPC9BdXRob3I+PFllYXI+MjAwNjwvWWVhcj48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==
</w:fldData>
        </w:fldChar>
      </w:r>
      <w:r w:rsidR="005A7F2E" w:rsidRPr="00FE03AD">
        <w:instrText xml:space="preserve"> ADDIN EN.CITE.DATA </w:instrText>
      </w:r>
      <w:r w:rsidR="005A7F2E" w:rsidRPr="00FE03AD">
        <w:fldChar w:fldCharType="end"/>
      </w:r>
      <w:r w:rsidR="005A7F2E" w:rsidRPr="00FE03AD">
        <w:fldChar w:fldCharType="separate"/>
      </w:r>
      <w:r w:rsidR="00762616">
        <w:rPr>
          <w:noProof/>
        </w:rPr>
        <w:t>(</w:t>
      </w:r>
      <w:r w:rsidR="005A7F2E" w:rsidRPr="00FE03AD">
        <w:rPr>
          <w:noProof/>
        </w:rPr>
        <w:t>31, 102-105</w:t>
      </w:r>
      <w:r w:rsidR="00762616">
        <w:rPr>
          <w:noProof/>
        </w:rPr>
        <w:t>)</w:t>
      </w:r>
      <w:r w:rsidR="005A7F2E" w:rsidRPr="00FE03AD">
        <w:fldChar w:fldCharType="end"/>
      </w:r>
      <w:r w:rsidRPr="00FE03AD">
        <w:t>. More recent strategies employing lymphodepletion (thymoglobulin, anti-CD3, anti-CD52) or biologics (anti-TNF, anti-</w:t>
      </w:r>
      <w:r w:rsidR="00795E6A" w:rsidRPr="00FE03AD">
        <w:t>leukocyte function</w:t>
      </w:r>
      <w:r w:rsidR="009020A0" w:rsidRPr="00FE03AD">
        <w:t>-associated</w:t>
      </w:r>
      <w:r w:rsidR="00795E6A" w:rsidRPr="00FE03AD">
        <w:t xml:space="preserve"> antigen</w:t>
      </w:r>
      <w:r w:rsidR="009020A0" w:rsidRPr="00FE03AD">
        <w:t xml:space="preserve">-1 </w:t>
      </w:r>
      <w:r w:rsidR="00762616">
        <w:t>(</w:t>
      </w:r>
      <w:r w:rsidRPr="00FE03AD">
        <w:t>LFA-1</w:t>
      </w:r>
      <w:r w:rsidR="00762616">
        <w:t>)</w:t>
      </w:r>
      <w:r w:rsidRPr="00FE03AD">
        <w:t xml:space="preserve">, </w:t>
      </w:r>
      <w:r w:rsidR="00854DAE" w:rsidRPr="00FE03AD">
        <w:t xml:space="preserve">Cytotoxic T-Lymphocyte-Associated protein 4 </w:t>
      </w:r>
      <w:r w:rsidR="00762616">
        <w:t>(</w:t>
      </w:r>
      <w:r w:rsidRPr="00FE03AD">
        <w:t>CTLA4</w:t>
      </w:r>
      <w:r w:rsidR="00762616">
        <w:t>)</w:t>
      </w:r>
      <w:r w:rsidRPr="00FE03AD">
        <w:t xml:space="preserve">-Ig) have yielded more durable outcomes, with approximately 50% of recipients maintaining insulin independence at 5 years, a result comparable to </w:t>
      </w:r>
      <w:r w:rsidRPr="00FE03AD">
        <w:lastRenderedPageBreak/>
        <w:t>outcomes of whole pancreas transplantation in type 1 diabetes</w:t>
      </w:r>
      <w:r w:rsidR="005A7F2E" w:rsidRPr="00FE03AD">
        <w:t xml:space="preserve"> </w:t>
      </w:r>
      <w:r w:rsidR="005A7F2E" w:rsidRPr="00FE03AD">
        <w:fldChar w:fldCharType="begin">
          <w:fldData xml:space="preserve">PEVuZE5vdGU+PENpdGU+PEF1dGhvcj5Gcm91ZDwvQXV0aG9yPjxZZWFyPjIwMDg8L1llYXI+PFJl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</w:fldData>
        </w:fldChar>
      </w:r>
      <w:r w:rsidR="006E14CD" w:rsidRPr="00FE03AD">
        <w:instrText xml:space="preserve"> ADDIN EN.CITE </w:instrText>
      </w:r>
      <w:r w:rsidR="006E14CD" w:rsidRPr="00FE03AD">
        <w:fldChar w:fldCharType="begin">
          <w:fldData xml:space="preserve">PEVuZE5vdGU+PENpdGU+PEF1dGhvcj5Gcm91ZDwvQXV0aG9yPjxZZWFyPjIwMDg8L1llYXI+PFJl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</w:fldData>
        </w:fldChar>
      </w:r>
      <w:r w:rsidR="006E14CD" w:rsidRPr="00FE03AD">
        <w:instrText xml:space="preserve"> ADDIN EN.CITE.DATA </w:instrText>
      </w:r>
      <w:r w:rsidR="006E14CD" w:rsidRPr="00FE03AD">
        <w:fldChar w:fldCharType="end"/>
      </w:r>
      <w:r w:rsidR="005A7F2E" w:rsidRPr="00FE03AD">
        <w:fldChar w:fldCharType="separate"/>
      </w:r>
      <w:r w:rsidR="00762616">
        <w:rPr>
          <w:noProof/>
        </w:rPr>
        <w:t>(</w:t>
      </w:r>
      <w:r w:rsidR="006E14CD" w:rsidRPr="00FE03AD">
        <w:rPr>
          <w:noProof/>
        </w:rPr>
        <w:t>101, 106-109</w:t>
      </w:r>
      <w:r w:rsidR="00762616">
        <w:rPr>
          <w:noProof/>
        </w:rPr>
        <w:t>)</w:t>
      </w:r>
      <w:r w:rsidR="005A7F2E" w:rsidRPr="00FE03AD">
        <w:fldChar w:fldCharType="end"/>
      </w:r>
      <w:r w:rsidR="006E14CD" w:rsidRPr="00FE03AD">
        <w:t xml:space="preserve">. </w:t>
      </w:r>
    </w:p>
    <w:p w14:paraId="46FE77FB" w14:textId="77777777" w:rsidR="002677D0" w:rsidRPr="00FE03AD" w:rsidRDefault="002677D0" w:rsidP="00FE03AD">
      <w:pPr>
        <w:spacing w:line="276" w:lineRule="auto"/>
      </w:pPr>
    </w:p>
    <w:p w14:paraId="7F6EBCCC" w14:textId="22530B7C" w:rsidR="006E14CD" w:rsidRPr="00E817FC" w:rsidRDefault="006E14CD" w:rsidP="00FE03AD">
      <w:pPr>
        <w:spacing w:line="276" w:lineRule="auto"/>
        <w:rPr>
          <w:b/>
          <w:color w:val="00B050"/>
        </w:rPr>
      </w:pPr>
      <w:r w:rsidRPr="00E817FC">
        <w:rPr>
          <w:b/>
          <w:color w:val="00B050"/>
        </w:rPr>
        <w:t xml:space="preserve">Islet </w:t>
      </w:r>
      <w:proofErr w:type="spellStart"/>
      <w:r w:rsidRPr="00E817FC">
        <w:rPr>
          <w:b/>
          <w:color w:val="00B050"/>
        </w:rPr>
        <w:t>Autotransplantation</w:t>
      </w:r>
      <w:proofErr w:type="spellEnd"/>
      <w:r w:rsidRPr="00E817FC">
        <w:rPr>
          <w:b/>
          <w:color w:val="00B050"/>
        </w:rPr>
        <w:t xml:space="preserve"> </w:t>
      </w:r>
      <w:r w:rsidR="00596BC8" w:rsidRPr="00E817FC">
        <w:rPr>
          <w:b/>
          <w:color w:val="00B050"/>
        </w:rPr>
        <w:t>(</w:t>
      </w:r>
      <w:r w:rsidRPr="00E817FC">
        <w:rPr>
          <w:b/>
          <w:color w:val="00B050"/>
        </w:rPr>
        <w:t>IAT</w:t>
      </w:r>
      <w:r w:rsidR="00596BC8" w:rsidRPr="00E817FC">
        <w:rPr>
          <w:b/>
          <w:color w:val="00B050"/>
        </w:rPr>
        <w:t xml:space="preserve">): Outcomes and Benchmarks </w:t>
      </w:r>
    </w:p>
    <w:p w14:paraId="5A2C1CE8" w14:textId="77777777" w:rsidR="00E817FC" w:rsidRDefault="00E817FC" w:rsidP="00FE03AD">
      <w:pPr>
        <w:spacing w:line="276" w:lineRule="auto"/>
      </w:pPr>
    </w:p>
    <w:p w14:paraId="13DA15F3" w14:textId="1567F7F0" w:rsidR="006E14CD" w:rsidRPr="00FE03AD" w:rsidRDefault="006E14CD" w:rsidP="00FE03AD">
      <w:pPr>
        <w:spacing w:line="276" w:lineRule="auto"/>
      </w:pPr>
      <w:r w:rsidRPr="00FE03AD">
        <w:t>Across the leading programs (Minnesota, Cincinnati, Leicester), IAT after total pancreatectomy reliably preserves endogenous insulin secretion and prevents brittle postsurgical diabetes</w:t>
      </w:r>
      <w:r w:rsidR="00D0626C" w:rsidRPr="00FE03AD">
        <w:t xml:space="preserve"> </w:t>
      </w:r>
      <w:r w:rsidR="00D0626C" w:rsidRPr="00FE03AD">
        <w:fldChar w:fldCharType="begin">
          <w:fldData xml:space="preserve">PEVuZE5vdGU+PENpdGU+PEF1dGhvcj5TdXRoZXJsYW5kPC9BdXRob3I+PFllYXI+MjAxMjwvWWVh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</w:fldData>
        </w:fldChar>
      </w:r>
      <w:r w:rsidR="00D0626C" w:rsidRPr="00FE03AD">
        <w:instrText xml:space="preserve"> ADDIN EN.CITE </w:instrText>
      </w:r>
      <w:r w:rsidR="00D0626C" w:rsidRPr="00FE03AD">
        <w:fldChar w:fldCharType="begin">
          <w:fldData xml:space="preserve">PEVuZE5vdGU+PENpdGU+PEF1dGhvcj5TdXRoZXJsYW5kPC9BdXRob3I+PFllYXI+MjAxMjwvWWVh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</w:fldData>
        </w:fldChar>
      </w:r>
      <w:r w:rsidR="00D0626C" w:rsidRPr="00FE03AD">
        <w:instrText xml:space="preserve"> ADDIN EN.CITE.DATA </w:instrText>
      </w:r>
      <w:r w:rsidR="00D0626C" w:rsidRPr="00FE03AD">
        <w:fldChar w:fldCharType="end"/>
      </w:r>
      <w:r w:rsidR="00D0626C" w:rsidRPr="00FE03AD">
        <w:fldChar w:fldCharType="separate"/>
      </w:r>
      <w:r w:rsidR="00762616">
        <w:rPr>
          <w:noProof/>
        </w:rPr>
        <w:t>(</w:t>
      </w:r>
      <w:r w:rsidR="00D0626C" w:rsidRPr="00FE03AD">
        <w:rPr>
          <w:noProof/>
        </w:rPr>
        <w:t>36, 110-120</w:t>
      </w:r>
      <w:r w:rsidR="00762616">
        <w:rPr>
          <w:noProof/>
        </w:rPr>
        <w:t>)</w:t>
      </w:r>
      <w:r w:rsidR="00D0626C" w:rsidRPr="00FE03AD">
        <w:fldChar w:fldCharType="end"/>
      </w:r>
      <w:r w:rsidRPr="00FE03AD">
        <w:t>. Roughly one-third of adults achieve insulin independence long-term, with higher success in those receiving larger islet doses (IEQ/kg) and in pediatric recipients. The association between islet dose and insulin independence is robust: independence increases markedly beyond 2,000–3,000 IEQ/kg, with the highest rates at &gt;5,000 IEQ/kg</w:t>
      </w:r>
      <w:r w:rsidR="00197E7C" w:rsidRPr="00FE03AD">
        <w:t xml:space="preserve">. </w:t>
      </w:r>
      <w:r w:rsidRPr="00FE03AD">
        <w:t xml:space="preserve"> These dose–response thresholds are now widely used for perioperative counseling and expectation-setting</w:t>
      </w:r>
      <w:r w:rsidR="00657CF6" w:rsidRPr="00FE03AD">
        <w:t xml:space="preserve"> </w:t>
      </w:r>
      <w:r w:rsidR="00657CF6" w:rsidRPr="00FE03AD">
        <w:fldChar w:fldCharType="begin">
          <w:fldData xml:space="preserve">PEVuZE5vdGU+PENpdGU+PEF1dGhvcj5TdXRoZXJsYW5kPC9BdXRob3I+PFllYXI+MjAxMjwvWWVh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=
</w:fldData>
        </w:fldChar>
      </w:r>
      <w:r w:rsidR="00657CF6" w:rsidRPr="00FE03AD">
        <w:instrText xml:space="preserve"> ADDIN EN.CITE </w:instrText>
      </w:r>
      <w:r w:rsidR="00657CF6" w:rsidRPr="00FE03AD">
        <w:fldChar w:fldCharType="begin">
          <w:fldData xml:space="preserve">PEVuZE5vdGU+PENpdGU+PEF1dGhvcj5TdXRoZXJsYW5kPC9BdXRob3I+PFllYXI+MjAxMjwvWWVh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=
</w:fldData>
        </w:fldChar>
      </w:r>
      <w:r w:rsidR="00657CF6" w:rsidRPr="00FE03AD">
        <w:instrText xml:space="preserve"> ADDIN EN.CITE.DATA </w:instrText>
      </w:r>
      <w:r w:rsidR="00657CF6" w:rsidRPr="00FE03AD">
        <w:fldChar w:fldCharType="end"/>
      </w:r>
      <w:r w:rsidR="00657CF6" w:rsidRPr="00FE03AD">
        <w:fldChar w:fldCharType="separate"/>
      </w:r>
      <w:r w:rsidR="00762616">
        <w:rPr>
          <w:noProof/>
        </w:rPr>
        <w:t>(</w:t>
      </w:r>
      <w:r w:rsidR="00657CF6" w:rsidRPr="00FE03AD">
        <w:rPr>
          <w:noProof/>
        </w:rPr>
        <w:t>36</w:t>
      </w:r>
      <w:r w:rsidR="00762616">
        <w:rPr>
          <w:noProof/>
        </w:rPr>
        <w:t>)</w:t>
      </w:r>
      <w:r w:rsidR="00657CF6" w:rsidRPr="00FE03AD">
        <w:fldChar w:fldCharType="end"/>
      </w:r>
      <w:r w:rsidRPr="00FE03AD">
        <w:t xml:space="preserve"> </w:t>
      </w:r>
      <w:r w:rsidR="00657CF6" w:rsidRPr="00FE03AD">
        <w:fldChar w:fldCharType="begin">
          <w:fldData xml:space="preserve">PEVuZE5vdGU+PENpdGU+PEF1dGhvcj5CZWxsaW48L0F1dGhvcj48WWVhcj4yMDEzPC9ZZWFyPjxS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</w:fldData>
        </w:fldChar>
      </w:r>
      <w:r w:rsidR="00657CF6" w:rsidRPr="00FE03AD">
        <w:instrText xml:space="preserve"> ADDIN EN.CITE </w:instrText>
      </w:r>
      <w:r w:rsidR="00657CF6" w:rsidRPr="00FE03AD">
        <w:fldChar w:fldCharType="begin">
          <w:fldData xml:space="preserve">PEVuZE5vdGU+PENpdGU+PEF1dGhvcj5CZWxsaW48L0F1dGhvcj48WWVhcj4yMDEzPC9ZZWFyPjxS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</w:fldData>
        </w:fldChar>
      </w:r>
      <w:r w:rsidR="00657CF6" w:rsidRPr="00FE03AD">
        <w:instrText xml:space="preserve"> ADDIN EN.CITE.DATA </w:instrText>
      </w:r>
      <w:r w:rsidR="00657CF6" w:rsidRPr="00FE03AD">
        <w:fldChar w:fldCharType="end"/>
      </w:r>
      <w:r w:rsidR="00657CF6" w:rsidRPr="00FE03AD">
        <w:fldChar w:fldCharType="separate"/>
      </w:r>
      <w:r w:rsidR="00762616">
        <w:rPr>
          <w:noProof/>
        </w:rPr>
        <w:t>(</w:t>
      </w:r>
      <w:r w:rsidR="00657CF6" w:rsidRPr="00FE03AD">
        <w:rPr>
          <w:noProof/>
        </w:rPr>
        <w:t>110-117, 121-124</w:t>
      </w:r>
      <w:r w:rsidR="00762616">
        <w:rPr>
          <w:noProof/>
        </w:rPr>
        <w:t>)</w:t>
      </w:r>
      <w:r w:rsidR="00657CF6" w:rsidRPr="00FE03AD">
        <w:fldChar w:fldCharType="end"/>
      </w:r>
      <w:r w:rsidR="00657CF6" w:rsidRPr="00FE03AD">
        <w:t xml:space="preserve">. </w:t>
      </w:r>
      <w:r w:rsidRPr="00FE03AD">
        <w:t xml:space="preserve">Even when insulin is required, &gt;80–90% of IAT recipients retain measurable C-peptide for years, with HbA1c typically &lt;7.0%, reduced hypoglycemia, and improved quality of life—key goals of IAT given its role in mitigating </w:t>
      </w:r>
      <w:proofErr w:type="spellStart"/>
      <w:r w:rsidRPr="00FE03AD">
        <w:t>pancreatogenic</w:t>
      </w:r>
      <w:proofErr w:type="spellEnd"/>
      <w:r w:rsidRPr="00FE03AD">
        <w:t xml:space="preserve"> diabetes after total pancreatectomy. Pediatric outcomes are consistently superior at comparable IEQ/kg, reflecting greater insulin sensitivity and often higher relative islet yields </w:t>
      </w:r>
      <w:r w:rsidR="00657CF6" w:rsidRPr="00FE03AD">
        <w:fldChar w:fldCharType="begin">
          <w:fldData xml:space="preserve">PEVuZE5vdGU+PENpdGU+PEF1dGhvcj5CZWxsaW48L0F1dGhvcj48WWVhcj4yMDEzPC9ZZWFyPjxS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</w:fldData>
        </w:fldChar>
      </w:r>
      <w:r w:rsidR="00657CF6" w:rsidRPr="00FE03AD">
        <w:instrText xml:space="preserve"> ADDIN EN.CITE </w:instrText>
      </w:r>
      <w:r w:rsidR="00657CF6" w:rsidRPr="00FE03AD">
        <w:fldChar w:fldCharType="begin">
          <w:fldData xml:space="preserve">PEVuZE5vdGU+PENpdGU+PEF1dGhvcj5CZWxsaW48L0F1dGhvcj48WWVhcj4yMDEzPC9ZZWFyPjxS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</w:fldData>
        </w:fldChar>
      </w:r>
      <w:r w:rsidR="00657CF6" w:rsidRPr="00FE03AD">
        <w:instrText xml:space="preserve"> ADDIN EN.CITE.DATA </w:instrText>
      </w:r>
      <w:r w:rsidR="00657CF6" w:rsidRPr="00FE03AD">
        <w:fldChar w:fldCharType="end"/>
      </w:r>
      <w:r w:rsidR="00657CF6" w:rsidRPr="00FE03AD">
        <w:fldChar w:fldCharType="separate"/>
      </w:r>
      <w:r w:rsidR="00762616">
        <w:rPr>
          <w:noProof/>
        </w:rPr>
        <w:t>(</w:t>
      </w:r>
      <w:r w:rsidR="00657CF6" w:rsidRPr="00FE03AD">
        <w:rPr>
          <w:noProof/>
        </w:rPr>
        <w:t>110-117, 121-124</w:t>
      </w:r>
      <w:r w:rsidR="00762616">
        <w:rPr>
          <w:noProof/>
        </w:rPr>
        <w:t>)</w:t>
      </w:r>
      <w:r w:rsidR="00657CF6" w:rsidRPr="00FE03AD">
        <w:fldChar w:fldCharType="end"/>
      </w:r>
      <w:r w:rsidR="00657CF6" w:rsidRPr="00FE03AD">
        <w:t xml:space="preserve">. </w:t>
      </w:r>
      <w:r w:rsidRPr="00FE03AD">
        <w:t xml:space="preserve">To contextualize these IAT results within the broader </w:t>
      </w:r>
      <w:r w:rsidRPr="00FE03AD">
        <w:rPr>
          <w:lang w:val="it-IT"/>
        </w:rPr>
        <w:t>β</w:t>
      </w:r>
      <w:r w:rsidRPr="00FE03AD">
        <w:t>-cell replacement landscape, two contemporary allogeneic cohorts provide relevant external benchmarks. In a 20-year, single-</w:t>
      </w:r>
      <w:r w:rsidR="00983433" w:rsidRPr="00FE03AD">
        <w:t>center</w:t>
      </w:r>
      <w:r w:rsidRPr="00FE03AD">
        <w:t xml:space="preserve"> Italian experience of islet transplant alone (ITA), long-term outcomes showed sustained C-peptide, durable protection from severe hypoglycemia, and dose-dependent metabolic benefits, underscoring the centrality of islet mass and modern immunosuppression in achieving durable function</w:t>
      </w:r>
      <w:r w:rsidR="00905DCA" w:rsidRPr="00FE03AD">
        <w:t xml:space="preserve"> </w:t>
      </w:r>
      <w:r w:rsidR="00905DCA" w:rsidRPr="00FE03AD">
        <w:fldChar w:fldCharType="begin">
          <w:fldData xml:space="preserve">PEVuZE5vdGU+PENpdGU+PEF1dGhvcj5DYXRhcmluZWxsYTwvQXV0aG9yPjxZZWFyPjIwMjU8L1ll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</w:fldData>
        </w:fldChar>
      </w:r>
      <w:r w:rsidR="00905DCA" w:rsidRPr="00FE03AD">
        <w:instrText xml:space="preserve"> ADDIN EN.CITE </w:instrText>
      </w:r>
      <w:r w:rsidR="00905DCA" w:rsidRPr="00FE03AD">
        <w:fldChar w:fldCharType="begin">
          <w:fldData xml:space="preserve">PEVuZE5vdGU+PENpdGU+PEF1dGhvcj5DYXRhcmluZWxsYTwvQXV0aG9yPjxZZWFyPjIwMjU8L1ll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</w:fldData>
        </w:fldChar>
      </w:r>
      <w:r w:rsidR="00905DCA" w:rsidRPr="00FE03AD">
        <w:instrText xml:space="preserve"> ADDIN EN.CITE.DATA </w:instrText>
      </w:r>
      <w:r w:rsidR="00905DCA" w:rsidRPr="00FE03AD">
        <w:fldChar w:fldCharType="end"/>
      </w:r>
      <w:r w:rsidR="00905DCA" w:rsidRPr="00FE03AD">
        <w:fldChar w:fldCharType="separate"/>
      </w:r>
      <w:r w:rsidR="00762616">
        <w:rPr>
          <w:noProof/>
        </w:rPr>
        <w:t>(</w:t>
      </w:r>
      <w:r w:rsidR="00905DCA" w:rsidRPr="00FE03AD">
        <w:rPr>
          <w:noProof/>
        </w:rPr>
        <w:t>27</w:t>
      </w:r>
      <w:r w:rsidR="00762616">
        <w:rPr>
          <w:noProof/>
        </w:rPr>
        <w:t>)</w:t>
      </w:r>
      <w:r w:rsidR="00905DCA" w:rsidRPr="00FE03AD">
        <w:fldChar w:fldCharType="end"/>
      </w:r>
      <w:r w:rsidRPr="00FE03AD">
        <w:t>.</w:t>
      </w:r>
      <w:r w:rsidR="00905DCA" w:rsidRPr="00FE03AD">
        <w:t xml:space="preserve"> </w:t>
      </w:r>
      <w:r w:rsidRPr="00FE03AD">
        <w:t xml:space="preserve">A nationwide French </w:t>
      </w:r>
      <w:r w:rsidR="002C6400" w:rsidRPr="00FE03AD">
        <w:t>multicenter</w:t>
      </w:r>
      <w:r w:rsidRPr="00FE03AD">
        <w:t xml:space="preserve"> analysis reported that islet transplantation reduced microvascular complications and mortality without an excess cancer signal, strengthening the evidence that </w:t>
      </w:r>
      <w:r w:rsidRPr="00FE03AD">
        <w:rPr>
          <w:lang w:val="it-IT"/>
        </w:rPr>
        <w:t>β</w:t>
      </w:r>
      <w:r w:rsidRPr="00FE03AD">
        <w:t>-cell replacement yields clinically meaningful, durable benefits at the population level</w:t>
      </w:r>
      <w:r w:rsidR="00905DCA" w:rsidRPr="00FE03AD">
        <w:t xml:space="preserve"> </w:t>
      </w:r>
      <w:r w:rsidR="00905DCA" w:rsidRPr="00FE03AD">
        <w:fldChar w:fldCharType="begin">
          <w:fldData xml:space="preserve">PEVuZE5vdGU+PENpdGU+PEF1dGhvcj5QZXJyaWVyPC9BdXRob3I+PFllYXI+MjAyNTwvWWVhcj48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</w:fldData>
        </w:fldChar>
      </w:r>
      <w:r w:rsidR="00905DCA" w:rsidRPr="00FE03AD">
        <w:instrText xml:space="preserve"> ADDIN EN.CITE </w:instrText>
      </w:r>
      <w:r w:rsidR="00905DCA" w:rsidRPr="00FE03AD">
        <w:fldChar w:fldCharType="begin">
          <w:fldData xml:space="preserve">PEVuZE5vdGU+PENpdGU+PEF1dGhvcj5QZXJyaWVyPC9BdXRob3I+PFllYXI+MjAyNTwvWWVhcj48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</w:fldData>
        </w:fldChar>
      </w:r>
      <w:r w:rsidR="00905DCA" w:rsidRPr="00FE03AD">
        <w:instrText xml:space="preserve"> ADDIN EN.CITE.DATA </w:instrText>
      </w:r>
      <w:r w:rsidR="00905DCA" w:rsidRPr="00FE03AD">
        <w:fldChar w:fldCharType="end"/>
      </w:r>
      <w:r w:rsidR="00905DCA" w:rsidRPr="00FE03AD">
        <w:fldChar w:fldCharType="separate"/>
      </w:r>
      <w:r w:rsidR="00762616">
        <w:rPr>
          <w:noProof/>
        </w:rPr>
        <w:t>(</w:t>
      </w:r>
      <w:r w:rsidR="00905DCA" w:rsidRPr="00FE03AD">
        <w:rPr>
          <w:noProof/>
        </w:rPr>
        <w:t>28</w:t>
      </w:r>
      <w:r w:rsidR="00762616">
        <w:rPr>
          <w:noProof/>
        </w:rPr>
        <w:t>)</w:t>
      </w:r>
      <w:r w:rsidR="00905DCA" w:rsidRPr="00FE03AD">
        <w:fldChar w:fldCharType="end"/>
      </w:r>
      <w:r w:rsidRPr="00FE03AD">
        <w:t>. While these studies involve allogeneic recipients (and thus immunosuppression), their long-term metabolic and clinical trajectories align with the IAT objective: sustained endogenous insulin secretion translating into fewer severe hypoglycemic events, superior glycemic stability, and complication mitigation.</w:t>
      </w:r>
    </w:p>
    <w:p w14:paraId="31BF104F" w14:textId="77734172" w:rsidR="000040F6" w:rsidRPr="00FE03AD" w:rsidRDefault="000040F6" w:rsidP="00FE03AD">
      <w:pPr>
        <w:spacing w:line="276" w:lineRule="auto"/>
        <w:rPr>
          <w:bCs/>
          <w:szCs w:val="20"/>
        </w:rPr>
      </w:pPr>
    </w:p>
    <w:tbl>
      <w:tblPr>
        <w:tblStyle w:val="TableGrid"/>
        <w:tblW w:w="10070" w:type="dxa"/>
        <w:tblLook w:val="04A0" w:firstRow="1" w:lastRow="0" w:firstColumn="1" w:lastColumn="0" w:noHBand="0" w:noVBand="1"/>
      </w:tblPr>
      <w:tblGrid>
        <w:gridCol w:w="1299"/>
        <w:gridCol w:w="1667"/>
        <w:gridCol w:w="1710"/>
        <w:gridCol w:w="1710"/>
        <w:gridCol w:w="1354"/>
        <w:gridCol w:w="2330"/>
      </w:tblGrid>
      <w:tr w:rsidR="00983433" w:rsidRPr="00FE03AD" w14:paraId="0B7325EE" w14:textId="77777777" w:rsidTr="00983433">
        <w:tc>
          <w:tcPr>
            <w:tcW w:w="0" w:type="auto"/>
            <w:gridSpan w:val="6"/>
            <w:shd w:val="clear" w:color="auto" w:fill="FFFF00"/>
          </w:tcPr>
          <w:p w14:paraId="5E7D6406" w14:textId="4750C373" w:rsidR="00983433" w:rsidRPr="00983433" w:rsidRDefault="00983433" w:rsidP="00FE03AD">
            <w:pPr>
              <w:spacing w:line="276" w:lineRule="auto"/>
              <w:rPr>
                <w:b/>
                <w:bCs/>
                <w:szCs w:val="20"/>
                <w:lang w:val="it-IT"/>
              </w:rPr>
            </w:pPr>
            <w:r w:rsidRPr="00983433">
              <w:rPr>
                <w:b/>
                <w:bCs/>
                <w:szCs w:val="20"/>
                <w:lang w:val="it-IT"/>
              </w:rPr>
              <w:t>Table 8. Clinical Outcomes of Islet Autotransplantation (IAT) after Pancreatectomy</w:t>
            </w:r>
          </w:p>
        </w:tc>
      </w:tr>
      <w:tr w:rsidR="000040F6" w:rsidRPr="00FE03AD" w14:paraId="19950185" w14:textId="77777777" w:rsidTr="00983433">
        <w:tc>
          <w:tcPr>
            <w:tcW w:w="0" w:type="auto"/>
            <w:hideMark/>
          </w:tcPr>
          <w:p w14:paraId="09E16737" w14:textId="77777777" w:rsidR="000040F6" w:rsidRPr="00983433" w:rsidRDefault="000040F6" w:rsidP="00FE03AD">
            <w:pPr>
              <w:spacing w:line="276" w:lineRule="auto"/>
              <w:rPr>
                <w:b/>
                <w:bCs/>
                <w:szCs w:val="20"/>
                <w:lang w:val="it-IT"/>
              </w:rPr>
            </w:pPr>
            <w:r w:rsidRPr="00983433">
              <w:rPr>
                <w:b/>
                <w:bCs/>
                <w:szCs w:val="20"/>
                <w:lang w:val="it-IT"/>
              </w:rPr>
              <w:t>Center / Cohort</w:t>
            </w:r>
          </w:p>
        </w:tc>
        <w:tc>
          <w:tcPr>
            <w:tcW w:w="0" w:type="auto"/>
            <w:hideMark/>
          </w:tcPr>
          <w:p w14:paraId="27416B85" w14:textId="77777777" w:rsidR="000040F6" w:rsidRPr="00983433" w:rsidRDefault="000040F6" w:rsidP="00FE03AD">
            <w:pPr>
              <w:spacing w:line="276" w:lineRule="auto"/>
              <w:rPr>
                <w:b/>
                <w:bCs/>
                <w:szCs w:val="20"/>
                <w:lang w:val="it-IT"/>
              </w:rPr>
            </w:pPr>
            <w:r w:rsidRPr="00983433">
              <w:rPr>
                <w:b/>
                <w:bCs/>
                <w:szCs w:val="20"/>
                <w:lang w:val="it-IT"/>
              </w:rPr>
              <w:t>N; Population / Indication</w:t>
            </w:r>
          </w:p>
        </w:tc>
        <w:tc>
          <w:tcPr>
            <w:tcW w:w="0" w:type="auto"/>
            <w:hideMark/>
          </w:tcPr>
          <w:p w14:paraId="13C68C2F" w14:textId="77777777" w:rsidR="000040F6" w:rsidRPr="00983433" w:rsidRDefault="000040F6" w:rsidP="00FE03AD">
            <w:pPr>
              <w:spacing w:line="276" w:lineRule="auto"/>
              <w:rPr>
                <w:b/>
                <w:bCs/>
                <w:szCs w:val="20"/>
                <w:lang w:val="it-IT"/>
              </w:rPr>
            </w:pPr>
            <w:r w:rsidRPr="00983433">
              <w:rPr>
                <w:b/>
                <w:bCs/>
                <w:szCs w:val="20"/>
                <w:lang w:val="it-IT"/>
              </w:rPr>
              <w:t>Islet Yield (IEQ/kg)</w:t>
            </w:r>
          </w:p>
        </w:tc>
        <w:tc>
          <w:tcPr>
            <w:tcW w:w="0" w:type="auto"/>
            <w:hideMark/>
          </w:tcPr>
          <w:p w14:paraId="42FCA9C3" w14:textId="77777777" w:rsidR="000040F6" w:rsidRPr="00983433" w:rsidRDefault="000040F6" w:rsidP="00FE03AD">
            <w:pPr>
              <w:spacing w:line="276" w:lineRule="auto"/>
              <w:rPr>
                <w:b/>
                <w:bCs/>
                <w:szCs w:val="20"/>
                <w:lang w:val="it-IT"/>
              </w:rPr>
            </w:pPr>
            <w:r w:rsidRPr="00983433">
              <w:rPr>
                <w:b/>
                <w:bCs/>
                <w:szCs w:val="20"/>
                <w:lang w:val="it-IT"/>
              </w:rPr>
              <w:t>Insulin Independence</w:t>
            </w:r>
          </w:p>
        </w:tc>
        <w:tc>
          <w:tcPr>
            <w:tcW w:w="0" w:type="auto"/>
            <w:hideMark/>
          </w:tcPr>
          <w:p w14:paraId="72096AA3" w14:textId="77777777" w:rsidR="000040F6" w:rsidRPr="00983433" w:rsidRDefault="000040F6" w:rsidP="00FE03AD">
            <w:pPr>
              <w:spacing w:line="276" w:lineRule="auto"/>
              <w:rPr>
                <w:b/>
                <w:bCs/>
                <w:szCs w:val="20"/>
                <w:lang w:val="it-IT"/>
              </w:rPr>
            </w:pPr>
            <w:r w:rsidRPr="00983433">
              <w:rPr>
                <w:b/>
                <w:bCs/>
                <w:szCs w:val="20"/>
                <w:lang w:val="it-IT"/>
              </w:rPr>
              <w:t>C-peptide Positivity</w:t>
            </w:r>
          </w:p>
        </w:tc>
        <w:tc>
          <w:tcPr>
            <w:tcW w:w="0" w:type="auto"/>
            <w:hideMark/>
          </w:tcPr>
          <w:p w14:paraId="6E4CF662" w14:textId="77777777" w:rsidR="000040F6" w:rsidRPr="00983433" w:rsidRDefault="000040F6" w:rsidP="00FE03AD">
            <w:pPr>
              <w:spacing w:line="276" w:lineRule="auto"/>
              <w:rPr>
                <w:b/>
                <w:bCs/>
                <w:szCs w:val="20"/>
                <w:lang w:val="it-IT"/>
              </w:rPr>
            </w:pPr>
            <w:r w:rsidRPr="00983433">
              <w:rPr>
                <w:b/>
                <w:bCs/>
                <w:szCs w:val="20"/>
                <w:lang w:val="it-IT"/>
              </w:rPr>
              <w:t>Key Dose/Outcome Notes</w:t>
            </w:r>
          </w:p>
        </w:tc>
      </w:tr>
      <w:tr w:rsidR="000040F6" w:rsidRPr="00FE03AD" w14:paraId="3C76DA12" w14:textId="77777777" w:rsidTr="00983433">
        <w:tc>
          <w:tcPr>
            <w:tcW w:w="0" w:type="auto"/>
            <w:hideMark/>
          </w:tcPr>
          <w:p w14:paraId="0467FECC" w14:textId="77777777" w:rsidR="000040F6" w:rsidRPr="00FE03AD" w:rsidRDefault="000040F6" w:rsidP="00FE03AD">
            <w:pPr>
              <w:spacing w:line="276" w:lineRule="auto"/>
              <w:rPr>
                <w:szCs w:val="20"/>
                <w:lang w:val="it-IT"/>
              </w:rPr>
            </w:pPr>
            <w:r w:rsidRPr="00FE03AD">
              <w:rPr>
                <w:szCs w:val="20"/>
                <w:lang w:val="it-IT"/>
              </w:rPr>
              <w:t>University of Minnesota</w:t>
            </w:r>
          </w:p>
        </w:tc>
        <w:tc>
          <w:tcPr>
            <w:tcW w:w="0" w:type="auto"/>
            <w:hideMark/>
          </w:tcPr>
          <w:p w14:paraId="24A6836C" w14:textId="77777777" w:rsidR="000040F6" w:rsidRPr="00FE03AD" w:rsidRDefault="000040F6" w:rsidP="00FE03AD">
            <w:pPr>
              <w:spacing w:line="276" w:lineRule="auto"/>
              <w:rPr>
                <w:szCs w:val="20"/>
              </w:rPr>
            </w:pPr>
            <w:r w:rsidRPr="00FE03AD">
              <w:rPr>
                <w:szCs w:val="20"/>
              </w:rPr>
              <w:t>&gt;300; adults &amp; pediatrics; chronic pancreatitis predominant</w:t>
            </w:r>
          </w:p>
        </w:tc>
        <w:tc>
          <w:tcPr>
            <w:tcW w:w="0" w:type="auto"/>
            <w:hideMark/>
          </w:tcPr>
          <w:p w14:paraId="230C7943" w14:textId="77777777" w:rsidR="000040F6" w:rsidRPr="00FE03AD" w:rsidRDefault="000040F6" w:rsidP="00FE03AD">
            <w:pPr>
              <w:spacing w:line="276" w:lineRule="auto"/>
              <w:rPr>
                <w:szCs w:val="20"/>
                <w:lang w:val="it-IT"/>
              </w:rPr>
            </w:pPr>
            <w:r w:rsidRPr="00FE03AD">
              <w:rPr>
                <w:szCs w:val="20"/>
                <w:lang w:val="it-IT"/>
              </w:rPr>
              <w:t>Typically 3,000–5,000 (wide range)</w:t>
            </w:r>
          </w:p>
        </w:tc>
        <w:tc>
          <w:tcPr>
            <w:tcW w:w="0" w:type="auto"/>
            <w:hideMark/>
          </w:tcPr>
          <w:p w14:paraId="3094CD91" w14:textId="77777777" w:rsidR="000040F6" w:rsidRPr="00FE03AD" w:rsidRDefault="000040F6" w:rsidP="00FE03AD">
            <w:pPr>
              <w:spacing w:line="276" w:lineRule="auto"/>
              <w:rPr>
                <w:szCs w:val="20"/>
              </w:rPr>
            </w:pPr>
            <w:r w:rsidRPr="00FE03AD">
              <w:rPr>
                <w:szCs w:val="20"/>
              </w:rPr>
              <w:t>~33% overall; up to ~60–70% with high yields</w:t>
            </w:r>
          </w:p>
        </w:tc>
        <w:tc>
          <w:tcPr>
            <w:tcW w:w="0" w:type="auto"/>
            <w:hideMark/>
          </w:tcPr>
          <w:p w14:paraId="579EFF6D" w14:textId="77777777" w:rsidR="000040F6" w:rsidRPr="00FE03AD" w:rsidRDefault="000040F6" w:rsidP="00FE03AD">
            <w:pPr>
              <w:spacing w:line="276" w:lineRule="auto"/>
              <w:rPr>
                <w:szCs w:val="20"/>
              </w:rPr>
            </w:pPr>
            <w:r w:rsidRPr="00FE03AD">
              <w:rPr>
                <w:szCs w:val="20"/>
              </w:rPr>
              <w:t>80–90% long-term, even if on insulin</w:t>
            </w:r>
          </w:p>
        </w:tc>
        <w:tc>
          <w:tcPr>
            <w:tcW w:w="0" w:type="auto"/>
            <w:hideMark/>
          </w:tcPr>
          <w:p w14:paraId="09B9EAF1" w14:textId="77777777" w:rsidR="000040F6" w:rsidRPr="00FE03AD" w:rsidRDefault="000040F6" w:rsidP="00FE03AD">
            <w:pPr>
              <w:spacing w:line="276" w:lineRule="auto"/>
              <w:rPr>
                <w:szCs w:val="20"/>
              </w:rPr>
            </w:pPr>
            <w:r w:rsidRPr="00FE03AD">
              <w:rPr>
                <w:szCs w:val="20"/>
              </w:rPr>
              <w:t>Independence increases past 2,000–3,000 IEQ/kg; &gt;5,000 IEQ/kg → ~63% insulin-free at 1 year</w:t>
            </w:r>
          </w:p>
        </w:tc>
      </w:tr>
      <w:tr w:rsidR="000040F6" w:rsidRPr="00FE03AD" w14:paraId="2D1024C1" w14:textId="77777777" w:rsidTr="00983433">
        <w:tc>
          <w:tcPr>
            <w:tcW w:w="0" w:type="auto"/>
            <w:hideMark/>
          </w:tcPr>
          <w:p w14:paraId="3698B90F" w14:textId="77777777" w:rsidR="000040F6" w:rsidRPr="00FE03AD" w:rsidRDefault="000040F6" w:rsidP="00FE03AD">
            <w:pPr>
              <w:spacing w:line="276" w:lineRule="auto"/>
              <w:rPr>
                <w:szCs w:val="20"/>
                <w:lang w:val="it-IT"/>
              </w:rPr>
            </w:pPr>
            <w:r w:rsidRPr="00FE03AD">
              <w:rPr>
                <w:szCs w:val="20"/>
                <w:lang w:val="it-IT"/>
              </w:rPr>
              <w:t>University of Cincinnati</w:t>
            </w:r>
          </w:p>
        </w:tc>
        <w:tc>
          <w:tcPr>
            <w:tcW w:w="0" w:type="auto"/>
            <w:hideMark/>
          </w:tcPr>
          <w:p w14:paraId="1C004A18" w14:textId="77777777" w:rsidR="000040F6" w:rsidRPr="00FE03AD" w:rsidRDefault="000040F6" w:rsidP="00FE03AD">
            <w:pPr>
              <w:spacing w:line="276" w:lineRule="auto"/>
              <w:rPr>
                <w:szCs w:val="20"/>
              </w:rPr>
            </w:pPr>
            <w:r w:rsidRPr="00FE03AD">
              <w:rPr>
                <w:szCs w:val="20"/>
              </w:rPr>
              <w:t>~150; adults; CP / recurrent AP; high-risk surgery</w:t>
            </w:r>
          </w:p>
        </w:tc>
        <w:tc>
          <w:tcPr>
            <w:tcW w:w="0" w:type="auto"/>
            <w:hideMark/>
          </w:tcPr>
          <w:p w14:paraId="522745CC" w14:textId="77777777" w:rsidR="000040F6" w:rsidRPr="00FE03AD" w:rsidRDefault="000040F6" w:rsidP="00FE03AD">
            <w:pPr>
              <w:spacing w:line="276" w:lineRule="auto"/>
              <w:rPr>
                <w:szCs w:val="20"/>
                <w:lang w:val="it-IT"/>
              </w:rPr>
            </w:pPr>
            <w:r w:rsidRPr="00FE03AD">
              <w:rPr>
                <w:szCs w:val="20"/>
                <w:lang w:val="it-IT"/>
              </w:rPr>
              <w:t>~3,000–4,000 (median)</w:t>
            </w:r>
          </w:p>
        </w:tc>
        <w:tc>
          <w:tcPr>
            <w:tcW w:w="0" w:type="auto"/>
            <w:hideMark/>
          </w:tcPr>
          <w:p w14:paraId="47AD7D19" w14:textId="77777777" w:rsidR="000040F6" w:rsidRPr="00FE03AD" w:rsidRDefault="000040F6" w:rsidP="00FE03AD">
            <w:pPr>
              <w:spacing w:line="276" w:lineRule="auto"/>
              <w:rPr>
                <w:szCs w:val="20"/>
                <w:lang w:val="it-IT"/>
              </w:rPr>
            </w:pPr>
            <w:r w:rsidRPr="00FE03AD">
              <w:rPr>
                <w:szCs w:val="20"/>
                <w:lang w:val="it-IT"/>
              </w:rPr>
              <w:t>22–40% at 1–3 years, yield-dependent</w:t>
            </w:r>
          </w:p>
        </w:tc>
        <w:tc>
          <w:tcPr>
            <w:tcW w:w="0" w:type="auto"/>
            <w:hideMark/>
          </w:tcPr>
          <w:p w14:paraId="65A507B0" w14:textId="77777777" w:rsidR="000040F6" w:rsidRPr="00FE03AD" w:rsidRDefault="000040F6" w:rsidP="00FE03AD">
            <w:pPr>
              <w:spacing w:line="276" w:lineRule="auto"/>
              <w:rPr>
                <w:szCs w:val="20"/>
                <w:lang w:val="it-IT"/>
              </w:rPr>
            </w:pPr>
            <w:r w:rsidRPr="00FE03AD">
              <w:rPr>
                <w:szCs w:val="20"/>
                <w:lang w:val="it-IT"/>
              </w:rPr>
              <w:t>&gt;85–90% long-term</w:t>
            </w:r>
          </w:p>
        </w:tc>
        <w:tc>
          <w:tcPr>
            <w:tcW w:w="0" w:type="auto"/>
            <w:hideMark/>
          </w:tcPr>
          <w:p w14:paraId="0724E274" w14:textId="77777777" w:rsidR="000040F6" w:rsidRPr="00FE03AD" w:rsidRDefault="000040F6" w:rsidP="00FE03AD">
            <w:pPr>
              <w:spacing w:line="276" w:lineRule="auto"/>
              <w:rPr>
                <w:szCs w:val="20"/>
              </w:rPr>
            </w:pPr>
            <w:r w:rsidRPr="00FE03AD">
              <w:rPr>
                <w:szCs w:val="20"/>
              </w:rPr>
              <w:t>Timing, fibrosis, and yield are major determinants; metabolic benefit even without independence</w:t>
            </w:r>
          </w:p>
        </w:tc>
      </w:tr>
      <w:tr w:rsidR="000040F6" w:rsidRPr="00FE03AD" w14:paraId="2414E585" w14:textId="77777777" w:rsidTr="00983433">
        <w:tc>
          <w:tcPr>
            <w:tcW w:w="0" w:type="auto"/>
            <w:hideMark/>
          </w:tcPr>
          <w:p w14:paraId="5F5EC4D2" w14:textId="77777777" w:rsidR="000040F6" w:rsidRPr="00FE03AD" w:rsidRDefault="000040F6" w:rsidP="00FE03AD">
            <w:pPr>
              <w:spacing w:line="276" w:lineRule="auto"/>
              <w:rPr>
                <w:szCs w:val="20"/>
                <w:lang w:val="it-IT"/>
              </w:rPr>
            </w:pPr>
            <w:r w:rsidRPr="00FE03AD">
              <w:rPr>
                <w:szCs w:val="20"/>
                <w:lang w:val="it-IT"/>
              </w:rPr>
              <w:t>Leicester (UK)</w:t>
            </w:r>
          </w:p>
        </w:tc>
        <w:tc>
          <w:tcPr>
            <w:tcW w:w="0" w:type="auto"/>
            <w:hideMark/>
          </w:tcPr>
          <w:p w14:paraId="51B19BC8" w14:textId="77777777" w:rsidR="000040F6" w:rsidRPr="00FE03AD" w:rsidRDefault="000040F6" w:rsidP="00FE03AD">
            <w:pPr>
              <w:spacing w:line="276" w:lineRule="auto"/>
              <w:rPr>
                <w:szCs w:val="20"/>
              </w:rPr>
            </w:pPr>
            <w:r w:rsidRPr="00FE03AD">
              <w:rPr>
                <w:szCs w:val="20"/>
              </w:rPr>
              <w:t xml:space="preserve">~120; adults &amp; selected </w:t>
            </w:r>
            <w:r w:rsidRPr="00FE03AD">
              <w:rPr>
                <w:szCs w:val="20"/>
              </w:rPr>
              <w:lastRenderedPageBreak/>
              <w:t>pediatrics; CP ± complex surgery</w:t>
            </w:r>
          </w:p>
        </w:tc>
        <w:tc>
          <w:tcPr>
            <w:tcW w:w="0" w:type="auto"/>
            <w:hideMark/>
          </w:tcPr>
          <w:p w14:paraId="25B22C49" w14:textId="77777777" w:rsidR="000040F6" w:rsidRPr="00FE03AD" w:rsidRDefault="000040F6" w:rsidP="00FE03AD">
            <w:pPr>
              <w:spacing w:line="276" w:lineRule="auto"/>
              <w:rPr>
                <w:szCs w:val="20"/>
                <w:lang w:val="it-IT"/>
              </w:rPr>
            </w:pPr>
            <w:r w:rsidRPr="00FE03AD">
              <w:rPr>
                <w:szCs w:val="20"/>
                <w:lang w:val="it-IT"/>
              </w:rPr>
              <w:lastRenderedPageBreak/>
              <w:t>~2,500–4,000</w:t>
            </w:r>
          </w:p>
        </w:tc>
        <w:tc>
          <w:tcPr>
            <w:tcW w:w="0" w:type="auto"/>
            <w:hideMark/>
          </w:tcPr>
          <w:p w14:paraId="3F59C430" w14:textId="77777777" w:rsidR="000040F6" w:rsidRPr="00FE03AD" w:rsidRDefault="000040F6" w:rsidP="00FE03AD">
            <w:pPr>
              <w:spacing w:line="276" w:lineRule="auto"/>
              <w:rPr>
                <w:szCs w:val="20"/>
                <w:lang w:val="it-IT"/>
              </w:rPr>
            </w:pPr>
            <w:r w:rsidRPr="00FE03AD">
              <w:rPr>
                <w:szCs w:val="20"/>
                <w:lang w:val="it-IT"/>
              </w:rPr>
              <w:t>22–40% across series</w:t>
            </w:r>
          </w:p>
        </w:tc>
        <w:tc>
          <w:tcPr>
            <w:tcW w:w="0" w:type="auto"/>
            <w:hideMark/>
          </w:tcPr>
          <w:p w14:paraId="71C82CD7" w14:textId="77777777" w:rsidR="000040F6" w:rsidRPr="00FE03AD" w:rsidRDefault="000040F6" w:rsidP="00FE03AD">
            <w:pPr>
              <w:spacing w:line="276" w:lineRule="auto"/>
              <w:rPr>
                <w:szCs w:val="20"/>
                <w:lang w:val="it-IT"/>
              </w:rPr>
            </w:pPr>
            <w:r w:rsidRPr="00FE03AD">
              <w:rPr>
                <w:szCs w:val="20"/>
                <w:lang w:val="it-IT"/>
              </w:rPr>
              <w:t xml:space="preserve">~90–100% early; high </w:t>
            </w:r>
            <w:r w:rsidRPr="00FE03AD">
              <w:rPr>
                <w:szCs w:val="20"/>
                <w:lang w:val="it-IT"/>
              </w:rPr>
              <w:lastRenderedPageBreak/>
              <w:t>persistence</w:t>
            </w:r>
          </w:p>
        </w:tc>
        <w:tc>
          <w:tcPr>
            <w:tcW w:w="0" w:type="auto"/>
            <w:hideMark/>
          </w:tcPr>
          <w:p w14:paraId="276D3848" w14:textId="77777777" w:rsidR="000040F6" w:rsidRPr="00FE03AD" w:rsidRDefault="000040F6" w:rsidP="00FE03AD">
            <w:pPr>
              <w:spacing w:line="276" w:lineRule="auto"/>
              <w:rPr>
                <w:szCs w:val="20"/>
              </w:rPr>
            </w:pPr>
            <w:r w:rsidRPr="00FE03AD">
              <w:rPr>
                <w:szCs w:val="20"/>
              </w:rPr>
              <w:lastRenderedPageBreak/>
              <w:t xml:space="preserve">IEQ/kg strongly predicts </w:t>
            </w:r>
            <w:r w:rsidRPr="00FE03AD">
              <w:rPr>
                <w:szCs w:val="20"/>
              </w:rPr>
              <w:lastRenderedPageBreak/>
              <w:t>independence; ~82% maintain HbA1c &lt;7.0%</w:t>
            </w:r>
          </w:p>
        </w:tc>
      </w:tr>
      <w:tr w:rsidR="000040F6" w:rsidRPr="00FE03AD" w14:paraId="298DE565" w14:textId="77777777" w:rsidTr="00983433">
        <w:tc>
          <w:tcPr>
            <w:tcW w:w="0" w:type="auto"/>
            <w:hideMark/>
          </w:tcPr>
          <w:p w14:paraId="50B5DE1B" w14:textId="77777777" w:rsidR="000040F6" w:rsidRPr="00FE03AD" w:rsidRDefault="000040F6" w:rsidP="00FE03AD">
            <w:pPr>
              <w:spacing w:line="276" w:lineRule="auto"/>
              <w:rPr>
                <w:szCs w:val="20"/>
                <w:lang w:val="it-IT"/>
              </w:rPr>
            </w:pPr>
            <w:r w:rsidRPr="00FE03AD">
              <w:rPr>
                <w:szCs w:val="20"/>
                <w:lang w:val="it-IT"/>
              </w:rPr>
              <w:lastRenderedPageBreak/>
              <w:t>Multicentre (summary)</w:t>
            </w:r>
          </w:p>
        </w:tc>
        <w:tc>
          <w:tcPr>
            <w:tcW w:w="0" w:type="auto"/>
            <w:hideMark/>
          </w:tcPr>
          <w:p w14:paraId="6C1693E3" w14:textId="77777777" w:rsidR="000040F6" w:rsidRPr="00FE03AD" w:rsidRDefault="000040F6" w:rsidP="00FE03AD">
            <w:pPr>
              <w:spacing w:line="276" w:lineRule="auto"/>
              <w:rPr>
                <w:szCs w:val="20"/>
              </w:rPr>
            </w:pPr>
            <w:r w:rsidRPr="00FE03AD">
              <w:rPr>
                <w:szCs w:val="20"/>
              </w:rPr>
              <w:t>Mixed; adult/pediatric; CP, recurrent AP, high-risk surgery</w:t>
            </w:r>
          </w:p>
        </w:tc>
        <w:tc>
          <w:tcPr>
            <w:tcW w:w="0" w:type="auto"/>
            <w:hideMark/>
          </w:tcPr>
          <w:p w14:paraId="393462C0" w14:textId="77777777" w:rsidR="000040F6" w:rsidRPr="00FE03AD" w:rsidRDefault="000040F6" w:rsidP="00FE03AD">
            <w:pPr>
              <w:spacing w:line="276" w:lineRule="auto"/>
              <w:rPr>
                <w:szCs w:val="20"/>
                <w:lang w:val="it-IT"/>
              </w:rPr>
            </w:pPr>
            <w:r w:rsidRPr="00FE03AD">
              <w:rPr>
                <w:szCs w:val="20"/>
                <w:lang w:val="it-IT"/>
              </w:rPr>
              <w:t>2,000–5,000 typical</w:t>
            </w:r>
          </w:p>
        </w:tc>
        <w:tc>
          <w:tcPr>
            <w:tcW w:w="0" w:type="auto"/>
            <w:hideMark/>
          </w:tcPr>
          <w:p w14:paraId="29BD402F" w14:textId="77777777" w:rsidR="000040F6" w:rsidRPr="00FE03AD" w:rsidRDefault="000040F6" w:rsidP="00FE03AD">
            <w:pPr>
              <w:spacing w:line="276" w:lineRule="auto"/>
              <w:rPr>
                <w:szCs w:val="20"/>
                <w:lang w:val="it-IT"/>
              </w:rPr>
            </w:pPr>
            <w:r w:rsidRPr="00FE03AD">
              <w:rPr>
                <w:szCs w:val="20"/>
                <w:lang w:val="it-IT"/>
              </w:rPr>
              <w:t>25–45% overall; higher in pediatrics</w:t>
            </w:r>
          </w:p>
        </w:tc>
        <w:tc>
          <w:tcPr>
            <w:tcW w:w="0" w:type="auto"/>
            <w:hideMark/>
          </w:tcPr>
          <w:p w14:paraId="5C541C25" w14:textId="77777777" w:rsidR="000040F6" w:rsidRPr="00FE03AD" w:rsidRDefault="000040F6" w:rsidP="00FE03AD">
            <w:pPr>
              <w:spacing w:line="276" w:lineRule="auto"/>
              <w:rPr>
                <w:szCs w:val="20"/>
                <w:lang w:val="it-IT"/>
              </w:rPr>
            </w:pPr>
            <w:r w:rsidRPr="00FE03AD">
              <w:rPr>
                <w:szCs w:val="20"/>
                <w:lang w:val="it-IT"/>
              </w:rPr>
              <w:t>&gt;80–90% long-term</w:t>
            </w:r>
          </w:p>
        </w:tc>
        <w:tc>
          <w:tcPr>
            <w:tcW w:w="0" w:type="auto"/>
            <w:hideMark/>
          </w:tcPr>
          <w:p w14:paraId="21C8A5D0" w14:textId="77777777" w:rsidR="000040F6" w:rsidRPr="00FE03AD" w:rsidRDefault="000040F6" w:rsidP="00FE03AD">
            <w:pPr>
              <w:spacing w:line="276" w:lineRule="auto"/>
              <w:rPr>
                <w:szCs w:val="20"/>
              </w:rPr>
            </w:pPr>
            <w:r w:rsidRPr="00FE03AD">
              <w:rPr>
                <w:szCs w:val="20"/>
              </w:rPr>
              <w:t>Primary clinical goal is brittle-diabetes prevention; QoL gains irrespective of insulin status</w:t>
            </w:r>
          </w:p>
        </w:tc>
      </w:tr>
      <w:tr w:rsidR="000040F6" w:rsidRPr="00FE03AD" w14:paraId="353BB72F" w14:textId="77777777" w:rsidTr="00983433">
        <w:tc>
          <w:tcPr>
            <w:tcW w:w="0" w:type="auto"/>
            <w:hideMark/>
          </w:tcPr>
          <w:p w14:paraId="43A61C72" w14:textId="77777777" w:rsidR="000040F6" w:rsidRPr="00FE03AD" w:rsidRDefault="000040F6" w:rsidP="00FE03AD">
            <w:pPr>
              <w:spacing w:line="276" w:lineRule="auto"/>
              <w:rPr>
                <w:szCs w:val="20"/>
                <w:lang w:val="it-IT"/>
              </w:rPr>
            </w:pPr>
            <w:r w:rsidRPr="00FE03AD">
              <w:rPr>
                <w:szCs w:val="20"/>
                <w:lang w:val="it-IT"/>
              </w:rPr>
              <w:t>Dose thresholds (summary)</w:t>
            </w:r>
          </w:p>
        </w:tc>
        <w:tc>
          <w:tcPr>
            <w:tcW w:w="0" w:type="auto"/>
            <w:hideMark/>
          </w:tcPr>
          <w:p w14:paraId="569E2990" w14:textId="77777777" w:rsidR="000040F6" w:rsidRPr="00FE03AD" w:rsidRDefault="000040F6" w:rsidP="00FE03AD">
            <w:pPr>
              <w:spacing w:line="276" w:lineRule="auto"/>
              <w:rPr>
                <w:szCs w:val="20"/>
                <w:lang w:val="it-IT"/>
              </w:rPr>
            </w:pPr>
            <w:r w:rsidRPr="00FE03AD">
              <w:rPr>
                <w:szCs w:val="20"/>
                <w:lang w:val="it-IT"/>
              </w:rPr>
              <w:t>—</w:t>
            </w:r>
          </w:p>
        </w:tc>
        <w:tc>
          <w:tcPr>
            <w:tcW w:w="0" w:type="auto"/>
            <w:hideMark/>
          </w:tcPr>
          <w:p w14:paraId="0CAD6596" w14:textId="77777777" w:rsidR="000040F6" w:rsidRPr="00FE03AD" w:rsidRDefault="000040F6" w:rsidP="00FE03AD">
            <w:pPr>
              <w:spacing w:line="276" w:lineRule="auto"/>
              <w:rPr>
                <w:szCs w:val="20"/>
              </w:rPr>
            </w:pPr>
            <w:r w:rsidRPr="00FE03AD">
              <w:rPr>
                <w:szCs w:val="20"/>
              </w:rPr>
              <w:t>&gt;2,000 IEQ/kg (Bellin) → ↑ independence; &gt;3,000 IEQ/kg (White) → further ↑; &gt;5,000 IEQ/kg (Sutherland) → 63% at 1 year</w:t>
            </w:r>
          </w:p>
        </w:tc>
        <w:tc>
          <w:tcPr>
            <w:tcW w:w="0" w:type="auto"/>
            <w:hideMark/>
          </w:tcPr>
          <w:p w14:paraId="731EF106" w14:textId="77777777" w:rsidR="000040F6" w:rsidRPr="00FE03AD" w:rsidRDefault="000040F6" w:rsidP="00FE03AD">
            <w:pPr>
              <w:spacing w:line="276" w:lineRule="auto"/>
              <w:rPr>
                <w:szCs w:val="20"/>
                <w:lang w:val="it-IT"/>
              </w:rPr>
            </w:pPr>
            <w:r w:rsidRPr="00FE03AD">
              <w:rPr>
                <w:szCs w:val="20"/>
                <w:lang w:val="it-IT"/>
              </w:rPr>
              <w:t>—</w:t>
            </w:r>
          </w:p>
        </w:tc>
        <w:tc>
          <w:tcPr>
            <w:tcW w:w="0" w:type="auto"/>
            <w:hideMark/>
          </w:tcPr>
          <w:p w14:paraId="0511629A" w14:textId="77777777" w:rsidR="000040F6" w:rsidRPr="00FE03AD" w:rsidRDefault="000040F6" w:rsidP="00FE03AD">
            <w:pPr>
              <w:spacing w:line="276" w:lineRule="auto"/>
              <w:rPr>
                <w:szCs w:val="20"/>
                <w:lang w:val="it-IT"/>
              </w:rPr>
            </w:pPr>
            <w:r w:rsidRPr="00FE03AD">
              <w:rPr>
                <w:szCs w:val="20"/>
                <w:lang w:val="it-IT"/>
              </w:rPr>
              <w:t>—</w:t>
            </w:r>
          </w:p>
        </w:tc>
        <w:tc>
          <w:tcPr>
            <w:tcW w:w="0" w:type="auto"/>
            <w:hideMark/>
          </w:tcPr>
          <w:p w14:paraId="07006552" w14:textId="77777777" w:rsidR="000040F6" w:rsidRPr="00FE03AD" w:rsidRDefault="000040F6" w:rsidP="00FE03AD">
            <w:pPr>
              <w:spacing w:line="276" w:lineRule="auto"/>
              <w:rPr>
                <w:szCs w:val="20"/>
              </w:rPr>
            </w:pPr>
            <w:r w:rsidRPr="00FE03AD">
              <w:rPr>
                <w:szCs w:val="20"/>
              </w:rPr>
              <w:t>Thresholds are indicative; modified by age, BMI, fibrosis, isolation/preservation quality</w:t>
            </w:r>
          </w:p>
        </w:tc>
      </w:tr>
    </w:tbl>
    <w:p w14:paraId="4EEF48FC" w14:textId="77777777" w:rsidR="000040F6" w:rsidRPr="00FE03AD" w:rsidRDefault="000040F6" w:rsidP="00FE03AD">
      <w:pPr>
        <w:spacing w:line="276" w:lineRule="auto"/>
      </w:pPr>
    </w:p>
    <w:p w14:paraId="2C8EB0ED" w14:textId="6909D29B" w:rsidR="00077D1A" w:rsidRPr="00983433" w:rsidRDefault="00077D1A" w:rsidP="00FE03AD">
      <w:pPr>
        <w:spacing w:line="276" w:lineRule="auto"/>
        <w:rPr>
          <w:b/>
          <w:color w:val="4F81BD" w:themeColor="accent1"/>
        </w:rPr>
      </w:pPr>
      <w:r w:rsidRPr="00983433">
        <w:rPr>
          <w:b/>
          <w:color w:val="4F81BD" w:themeColor="accent1"/>
        </w:rPr>
        <w:t xml:space="preserve">COMMON ADVERSE EVENTS AND THEIR MANAGEMENT </w:t>
      </w:r>
    </w:p>
    <w:p w14:paraId="19526D56" w14:textId="77777777" w:rsidR="007B0EA1" w:rsidRPr="00FE03AD" w:rsidRDefault="007B0EA1" w:rsidP="00FE03AD">
      <w:pPr>
        <w:spacing w:line="276" w:lineRule="auto"/>
        <w:rPr>
          <w:bCs/>
          <w:color w:val="4F81BD" w:themeColor="accent1"/>
        </w:rPr>
      </w:pPr>
    </w:p>
    <w:p w14:paraId="79262F70" w14:textId="3EA3754B" w:rsidR="00077D1A" w:rsidRPr="00FE03AD" w:rsidRDefault="00077D1A" w:rsidP="00FE03AD">
      <w:pPr>
        <w:spacing w:line="276" w:lineRule="auto"/>
      </w:pPr>
      <w:r w:rsidRPr="00FE03AD">
        <w:t>Islet transplantation is associated with a favorable safety profile, particularly when compared with whole pancreas transplantation</w:t>
      </w:r>
      <w:r w:rsidR="003A1533" w:rsidRPr="00FE03AD">
        <w:t xml:space="preserve"> </w:t>
      </w:r>
      <w:r w:rsidR="003A1533" w:rsidRPr="00FE03AD">
        <w:fldChar w:fldCharType="begin">
          <w:fldData xml:space="preserve">PEVuZE5vdGU+PENpdGU+PEF1dGhvcj5NYWZmaTwvQXV0aG9yPjxZZWFyPjIwMTE8L1llYXI+PFJl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</w:fldData>
        </w:fldChar>
      </w:r>
      <w:r w:rsidR="003A1533" w:rsidRPr="00FE03AD">
        <w:instrText xml:space="preserve"> ADDIN EN.CITE </w:instrText>
      </w:r>
      <w:r w:rsidR="003A1533" w:rsidRPr="00FE03AD">
        <w:fldChar w:fldCharType="begin">
          <w:fldData xml:space="preserve">PEVuZE5vdGU+PENpdGU+PEF1dGhvcj5NYWZmaTwvQXV0aG9yPjxZZWFyPjIwMTE8L1llYXI+PFJl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</w:fldData>
        </w:fldChar>
      </w:r>
      <w:r w:rsidR="003A1533" w:rsidRPr="00FE03AD">
        <w:instrText xml:space="preserve"> ADDIN EN.CITE.DATA </w:instrText>
      </w:r>
      <w:r w:rsidR="003A1533" w:rsidRPr="00FE03AD">
        <w:fldChar w:fldCharType="end"/>
      </w:r>
      <w:r w:rsidR="003A1533" w:rsidRPr="00FE03AD">
        <w:fldChar w:fldCharType="separate"/>
      </w:r>
      <w:r w:rsidR="00762616">
        <w:rPr>
          <w:noProof/>
        </w:rPr>
        <w:t>(</w:t>
      </w:r>
      <w:r w:rsidR="003A1533" w:rsidRPr="00FE03AD">
        <w:rPr>
          <w:noProof/>
        </w:rPr>
        <w:t>125-127</w:t>
      </w:r>
      <w:r w:rsidR="00762616">
        <w:rPr>
          <w:noProof/>
        </w:rPr>
        <w:t>)</w:t>
      </w:r>
      <w:r w:rsidR="003A1533" w:rsidRPr="00FE03AD">
        <w:fldChar w:fldCharType="end"/>
      </w:r>
      <w:r w:rsidRPr="00FE03AD">
        <w:t xml:space="preserve">. The most common procedure-related complication is bleeding, either intraperitoneal or subcapsular hepatic, with reported incidence up to 13% </w:t>
      </w:r>
      <w:r w:rsidR="003A1533" w:rsidRPr="00FE03AD">
        <w:fldChar w:fldCharType="begin">
          <w:fldData xml:space="preserve">PEVuZE5vdGU+PENpdGU+PEF1dGhvcj5WaWxsaWdlcjwvQXV0aG9yPjxZZWFyPjIwMDU8L1llYXI+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==
</w:fldData>
        </w:fldChar>
      </w:r>
      <w:r w:rsidR="003A1533" w:rsidRPr="00FE03AD">
        <w:instrText xml:space="preserve"> ADDIN EN.CITE </w:instrText>
      </w:r>
      <w:r w:rsidR="003A1533" w:rsidRPr="00FE03AD">
        <w:fldChar w:fldCharType="begin">
          <w:fldData xml:space="preserve">PEVuZE5vdGU+PENpdGU+PEF1dGhvcj5WaWxsaWdlcjwvQXV0aG9yPjxZZWFyPjIwMDU8L1llYXI+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==
</w:fldData>
        </w:fldChar>
      </w:r>
      <w:r w:rsidR="003A1533" w:rsidRPr="00FE03AD">
        <w:instrText xml:space="preserve"> ADDIN EN.CITE.DATA </w:instrText>
      </w:r>
      <w:r w:rsidR="003A1533" w:rsidRPr="00FE03AD">
        <w:fldChar w:fldCharType="end"/>
      </w:r>
      <w:r w:rsidR="003A1533" w:rsidRPr="00FE03AD">
        <w:fldChar w:fldCharType="separate"/>
      </w:r>
      <w:r w:rsidR="00762616">
        <w:rPr>
          <w:noProof/>
        </w:rPr>
        <w:t>(</w:t>
      </w:r>
      <w:r w:rsidR="003A1533" w:rsidRPr="00FE03AD">
        <w:rPr>
          <w:noProof/>
        </w:rPr>
        <w:t>128</w:t>
      </w:r>
      <w:r w:rsidR="00762616">
        <w:rPr>
          <w:noProof/>
        </w:rPr>
        <w:t>)</w:t>
      </w:r>
      <w:r w:rsidR="003A1533" w:rsidRPr="00FE03AD">
        <w:fldChar w:fldCharType="end"/>
      </w:r>
      <w:r w:rsidRPr="00FE03AD">
        <w:t>. Preventive strategies such as fibrin sealants and embolization coils applied to the catheter tract have reduced this risk significantly</w:t>
      </w:r>
      <w:r w:rsidR="003A1533" w:rsidRPr="00FE03AD">
        <w:t xml:space="preserve"> </w:t>
      </w:r>
      <w:r w:rsidR="003A1533" w:rsidRPr="00FE03AD">
        <w:fldChar w:fldCharType="begin">
          <w:fldData xml:space="preserve">PEVuZE5vdGU+PENpdGU+PEF1dGhvcj5WaWxsaWdlcjwvQXV0aG9yPjxZZWFyPjIwMDU8L1llYXI+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</w:fldData>
        </w:fldChar>
      </w:r>
      <w:r w:rsidR="003A1533" w:rsidRPr="00FE03AD">
        <w:instrText xml:space="preserve"> ADDIN EN.CITE </w:instrText>
      </w:r>
      <w:r w:rsidR="003A1533" w:rsidRPr="00FE03AD">
        <w:fldChar w:fldCharType="begin">
          <w:fldData xml:space="preserve">PEVuZE5vdGU+PENpdGU+PEF1dGhvcj5WaWxsaWdlcjwvQXV0aG9yPjxZZWFyPjIwMDU8L1llYXI+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</w:fldData>
        </w:fldChar>
      </w:r>
      <w:r w:rsidR="003A1533" w:rsidRPr="00FE03AD">
        <w:instrText xml:space="preserve"> ADDIN EN.CITE.DATA </w:instrText>
      </w:r>
      <w:r w:rsidR="003A1533" w:rsidRPr="00FE03AD">
        <w:fldChar w:fldCharType="end"/>
      </w:r>
      <w:r w:rsidR="003A1533" w:rsidRPr="00FE03AD">
        <w:fldChar w:fldCharType="separate"/>
      </w:r>
      <w:r w:rsidR="00762616">
        <w:rPr>
          <w:noProof/>
        </w:rPr>
        <w:t>(</w:t>
      </w:r>
      <w:r w:rsidR="003A1533" w:rsidRPr="00FE03AD">
        <w:rPr>
          <w:noProof/>
        </w:rPr>
        <w:t>128, 129</w:t>
      </w:r>
      <w:r w:rsidR="00762616">
        <w:rPr>
          <w:noProof/>
        </w:rPr>
        <w:t>)</w:t>
      </w:r>
      <w:r w:rsidR="003A1533" w:rsidRPr="00FE03AD">
        <w:fldChar w:fldCharType="end"/>
      </w:r>
      <w:r w:rsidRPr="00FE03AD">
        <w:t xml:space="preserve">. Portal vein thrombosis is uncommon: partial thrombosis occurs in &lt;5% of infusions, while complete occlusion is exceedingly rare. Advances in islet purification, refinement of catheterization techniques, and the availability of anticoagulation-coated devices have further reduced risk, although complete elimination remains unlikely. Other recognized peri-procedural complications include transient liver enzyme elevation in ~50% of patients </w:t>
      </w:r>
      <w:r w:rsidR="003A1533" w:rsidRPr="00FE03AD">
        <w:fldChar w:fldCharType="begin">
          <w:fldData xml:space="preserve">PEVuZE5vdGU+PENpdGU+PEF1dGhvcj5CYXJzaGVzPC9BdXRob3I+PFllYXI+MjAwNTwvWWVhcj48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</w:fldData>
        </w:fldChar>
      </w:r>
      <w:r w:rsidR="003A1533" w:rsidRPr="00FE03AD">
        <w:instrText xml:space="preserve"> ADDIN EN.CITE </w:instrText>
      </w:r>
      <w:r w:rsidR="003A1533" w:rsidRPr="00FE03AD">
        <w:fldChar w:fldCharType="begin">
          <w:fldData xml:space="preserve">PEVuZE5vdGU+PENpdGU+PEF1dGhvcj5CYXJzaGVzPC9BdXRob3I+PFllYXI+MjAwNTwvWWVhcj48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</w:fldData>
        </w:fldChar>
      </w:r>
      <w:r w:rsidR="003A1533" w:rsidRPr="00FE03AD">
        <w:instrText xml:space="preserve"> ADDIN EN.CITE.DATA </w:instrText>
      </w:r>
      <w:r w:rsidR="003A1533" w:rsidRPr="00FE03AD">
        <w:fldChar w:fldCharType="end"/>
      </w:r>
      <w:r w:rsidR="003A1533" w:rsidRPr="00FE03AD">
        <w:fldChar w:fldCharType="separate"/>
      </w:r>
      <w:r w:rsidR="00762616">
        <w:rPr>
          <w:noProof/>
        </w:rPr>
        <w:t>(</w:t>
      </w:r>
      <w:r w:rsidR="003A1533" w:rsidRPr="00FE03AD">
        <w:rPr>
          <w:noProof/>
        </w:rPr>
        <w:t>130</w:t>
      </w:r>
      <w:r w:rsidR="00762616">
        <w:rPr>
          <w:noProof/>
        </w:rPr>
        <w:t>)</w:t>
      </w:r>
      <w:r w:rsidR="003A1533" w:rsidRPr="00FE03AD">
        <w:fldChar w:fldCharType="end"/>
      </w:r>
      <w:r w:rsidRPr="00FE03AD">
        <w:t xml:space="preserve">, abdominal pain in up to 50%, focal hepatic steatosis in ~20% </w:t>
      </w:r>
      <w:r w:rsidR="003A1533" w:rsidRPr="00FE03AD">
        <w:fldChar w:fldCharType="begin">
          <w:fldData xml:space="preserve">PEVuZE5vdGU+PENpdGU+PEF1dGhvcj5CaGFyZ2F2YTwvQXV0aG9yPjxZZWFyPjIwMDQ8L1llYXI+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</w:fldData>
        </w:fldChar>
      </w:r>
      <w:r w:rsidR="003A1533" w:rsidRPr="00FE03AD">
        <w:instrText xml:space="preserve"> ADDIN EN.CITE </w:instrText>
      </w:r>
      <w:r w:rsidR="003A1533" w:rsidRPr="00FE03AD">
        <w:fldChar w:fldCharType="begin">
          <w:fldData xml:space="preserve">PEVuZE5vdGU+PENpdGU+PEF1dGhvcj5CaGFyZ2F2YTwvQXV0aG9yPjxZZWFyPjIwMDQ8L1llYXI+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</w:fldData>
        </w:fldChar>
      </w:r>
      <w:r w:rsidR="003A1533" w:rsidRPr="00FE03AD">
        <w:instrText xml:space="preserve"> ADDIN EN.CITE.DATA </w:instrText>
      </w:r>
      <w:r w:rsidR="003A1533" w:rsidRPr="00FE03AD">
        <w:fldChar w:fldCharType="end"/>
      </w:r>
      <w:r w:rsidR="003A1533" w:rsidRPr="00FE03AD">
        <w:fldChar w:fldCharType="separate"/>
      </w:r>
      <w:r w:rsidR="00762616">
        <w:rPr>
          <w:noProof/>
        </w:rPr>
        <w:t>(</w:t>
      </w:r>
      <w:r w:rsidR="003A1533" w:rsidRPr="00FE03AD">
        <w:rPr>
          <w:noProof/>
        </w:rPr>
        <w:t>131, 132</w:t>
      </w:r>
      <w:r w:rsidR="00762616">
        <w:rPr>
          <w:noProof/>
        </w:rPr>
        <w:t>)</w:t>
      </w:r>
      <w:r w:rsidR="003A1533" w:rsidRPr="00FE03AD">
        <w:fldChar w:fldCharType="end"/>
      </w:r>
      <w:r w:rsidRPr="00FE03AD">
        <w:t>, and, less frequently, acute portal hypertension during islet infusion, particularly beyond the first procedure</w:t>
      </w:r>
      <w:r w:rsidR="00363B7E" w:rsidRPr="00FE03AD">
        <w:t xml:space="preserve"> </w:t>
      </w:r>
      <w:r w:rsidR="00363B7E" w:rsidRPr="00FE03AD">
        <w:fldChar w:fldCharType="begin"/>
      </w:r>
      <w:r w:rsidR="00363B7E" w:rsidRPr="00FE03AD">
        <w:instrText xml:space="preserve"> ADDIN EN.CITE &lt;EndNote&gt;&lt;Cite&gt;&lt;Author&gt;Casey&lt;/Author&gt;&lt;Year&gt;2002&lt;/Year&gt;&lt;RecNum&gt;13707&lt;/RecNum&gt;&lt;DisplayText&gt;[133]&lt;/DisplayText&gt;&lt;record&gt;&lt;rec-number&gt;13707&lt;/rec-number&gt;&lt;foreign-keys&gt;&lt;key app="EN" db-id="2es2paeezer5fsexzvypx5whx0asxtv0s9dx" timestamp="1757520148"&gt;13707&lt;/key&gt;&lt;/foreign-keys&gt;&lt;ref-type name="Journal Article"&gt;17&lt;/ref-type&gt;&lt;contributors&gt;&lt;authors&gt;&lt;author&gt;Casey, J. J.&lt;/author&gt;&lt;author&gt;Lakey, J. R.&lt;/author&gt;&lt;author&gt;Ryan, E. A.&lt;/author&gt;&lt;author&gt;Paty, B. W.&lt;/author&gt;&lt;author&gt;Owen, R.&lt;/author&gt;&lt;author&gt;O&amp;apos;Kelly, K.&lt;/author&gt;&lt;author&gt;Nanji, S.&lt;/author&gt;&lt;author&gt;Rajotte, R. V.&lt;/author&gt;&lt;author&gt;Korbutt, G. S.&lt;/author&gt;&lt;author&gt;Bigam, D.&lt;/author&gt;&lt;author&gt;Kneteman, N. N.&lt;/author&gt;&lt;author&gt;Shapiro, A. M.&lt;/author&gt;&lt;/authors&gt;&lt;/contributors&gt;&lt;auth-address&gt;Department of Surgical and Clinical Sciences (Surgery), Royal Infirmary, Edinburgh, Scotland.&lt;/auth-address&gt;&lt;titles&gt;&lt;title&gt;Portal venous pressure changes after sequential clinical islet transplantation&lt;/title&gt;&lt;secondary-title&gt;Transplantation&lt;/secondary-title&gt;&lt;/titles&gt;&lt;periodical&gt;&lt;full-title&gt;Transplantation&lt;/full-title&gt;&lt;/periodical&gt;&lt;pages&gt;913-5&lt;/pages&gt;&lt;volume&gt;74&lt;/volume&gt;&lt;number&gt;7&lt;/number&gt;&lt;keywords&gt;&lt;keyword&gt;Humans&lt;/keyword&gt;&lt;keyword&gt;Injections, Intravenous&lt;/keyword&gt;&lt;keyword&gt;*Islets of Langerhans Transplantation/adverse effects/methods&lt;/keyword&gt;&lt;keyword&gt;Portal Vein/*physiopathology&lt;/keyword&gt;&lt;keyword&gt;Postoperative Period&lt;/keyword&gt;&lt;keyword&gt;*Venous Pressure&lt;/keyword&gt;&lt;keyword&gt;Venous Thrombosis/etiology&lt;/keyword&gt;&lt;/keywords&gt;&lt;dates&gt;&lt;year&gt;2002&lt;/year&gt;&lt;pub-dates&gt;&lt;date&gt;Oct 15&lt;/date&gt;&lt;/pub-dates&gt;&lt;/dates&gt;&lt;isbn&gt;0041-1337 (Print)&amp;#xD;0041-1337 (Linking)&lt;/isbn&gt;&lt;accession-num&gt;12394830&lt;/accession-num&gt;&lt;urls&gt;&lt;related-urls&gt;&lt;url&gt;https://www.ncbi.nlm.nih.gov/pubmed/12394830&lt;/url&gt;&lt;/related-urls&gt;&lt;/urls&gt;&lt;electronic-resource-num&gt;10.1097/00007890-200210150-00002&lt;/electronic-resource-num&gt;&lt;remote-database-name&gt;Medline&lt;/remote-database-name&gt;&lt;remote-database-provider&gt;NLM&lt;/remote-database-provider&gt;&lt;/record&gt;&lt;/Cite&gt;&lt;/EndNote&gt;</w:instrText>
      </w:r>
      <w:r w:rsidR="00363B7E" w:rsidRPr="00FE03AD">
        <w:fldChar w:fldCharType="separate"/>
      </w:r>
      <w:r w:rsidR="00762616">
        <w:rPr>
          <w:noProof/>
        </w:rPr>
        <w:t>(</w:t>
      </w:r>
      <w:r w:rsidR="00363B7E" w:rsidRPr="00FE03AD">
        <w:rPr>
          <w:noProof/>
        </w:rPr>
        <w:t>133</w:t>
      </w:r>
      <w:r w:rsidR="00762616">
        <w:rPr>
          <w:noProof/>
        </w:rPr>
        <w:t>)</w:t>
      </w:r>
      <w:r w:rsidR="00363B7E" w:rsidRPr="00FE03AD">
        <w:fldChar w:fldCharType="end"/>
      </w:r>
      <w:r w:rsidRPr="00FE03AD">
        <w:t>. Severe hypoglycemia due to iatrogenic insulin over-replacement in the immediate post-transplant period occurs in &lt;3% of patients and underscores the importance of intensive glucose monitoring in the early days after infusion.</w:t>
      </w:r>
    </w:p>
    <w:p w14:paraId="7E8BE95E" w14:textId="77777777" w:rsidR="000040F6" w:rsidRPr="00FE03AD" w:rsidRDefault="000040F6" w:rsidP="00FE03AD">
      <w:pPr>
        <w:spacing w:line="276" w:lineRule="auto"/>
      </w:pPr>
    </w:p>
    <w:p w14:paraId="22D04147" w14:textId="2023C91D" w:rsidR="00BE35BD" w:rsidRPr="00FE03AD" w:rsidRDefault="00BE35BD" w:rsidP="00FE03AD">
      <w:pPr>
        <w:spacing w:line="276" w:lineRule="auto"/>
      </w:pPr>
      <w:r w:rsidRPr="00FE03AD">
        <w:t xml:space="preserve">Infectious complications reflect immunosuppressive exposure. Opportunistic infections of urinary tract, respiratory tract, and skin are relatively frequent but usually mild and manageable </w:t>
      </w:r>
      <w:r w:rsidRPr="00FE03AD">
        <w:fldChar w:fldCharType="begin">
          <w:fldData xml:space="preserve">PEVuZE5vdGU+PENpdGU+PEF1dGhvcj5IYWZpejwvQXV0aG9yPjxZZWFyPjIwMDU8L1llYXI+PFJl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</w:fldData>
        </w:fldChar>
      </w:r>
      <w:r w:rsidRPr="00FE03AD">
        <w:instrText xml:space="preserve"> ADDIN EN.CITE </w:instrText>
      </w:r>
      <w:r w:rsidRPr="00FE03AD">
        <w:fldChar w:fldCharType="begin">
          <w:fldData xml:space="preserve">PEVuZE5vdGU+PENpdGU+PEF1dGhvcj5IYWZpejwvQXV0aG9yPjxZZWFyPjIwMDU8L1llYXI+PFJl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34</w:t>
      </w:r>
      <w:r w:rsidR="00762616">
        <w:rPr>
          <w:noProof/>
        </w:rPr>
        <w:t>)</w:t>
      </w:r>
      <w:r w:rsidRPr="00FE03AD">
        <w:fldChar w:fldCharType="end"/>
      </w:r>
      <w:r w:rsidRPr="00FE03AD">
        <w:t xml:space="preserve">. Reactivation of latent viral infections such as CMV or EBV remains a concern; timely detection through PCR monitoring and rapid initiation of antiviral therapy, combined with temporary immunosuppression reduction, allows resolution without jeopardizing graft survival </w:t>
      </w:r>
      <w:r w:rsidRPr="00FE03AD">
        <w:fldChar w:fldCharType="begin"/>
      </w:r>
      <w:r w:rsidRPr="00FE03AD">
        <w:instrText xml:space="preserve"> ADDIN EN.CITE &lt;EndNote&gt;&lt;Cite&gt;&lt;Author&gt;Cure&lt;/Author&gt;&lt;Year&gt;2008&lt;/Year&gt;&lt;RecNum&gt;13708&lt;/RecNum&gt;&lt;DisplayText&gt;[135]&lt;/DisplayText&gt;&lt;record&gt;&lt;rec-number&gt;13708&lt;/rec-number&gt;&lt;foreign-keys&gt;&lt;key app="EN" db-id="2es2paeezer5fsexzvypx5whx0asxtv0s9dx" timestamp="1757522330"&gt;13708&lt;/key&gt;&lt;/foreign-keys&gt;&lt;ref-type name="Journal Article"&gt;17&lt;/ref-type&gt;&lt;contributors&gt;&lt;authors&gt;&lt;author&gt;Cure, P.&lt;/author&gt;&lt;author&gt;Froud, T.&lt;/author&gt;&lt;author&gt;Leitao, C. B.&lt;/author&gt;&lt;author&gt;Pileggi, A.&lt;/author&gt;&lt;author&gt;Tharavanij, T.&lt;/author&gt;&lt;author&gt;Bernetti, K.&lt;/author&gt;&lt;author&gt;Baidal, D. A.&lt;/author&gt;&lt;author&gt;Selvaggi, G.&lt;/author&gt;&lt;author&gt;Ricordi, C.&lt;/author&gt;&lt;author&gt;Alejandro, R.&lt;/author&gt;&lt;/authors&gt;&lt;/contributors&gt;&lt;titles&gt;&lt;title&gt;Late Epstein Barr virus reactivation in islet after kidney transplantation&lt;/title&gt;&lt;secondary-title&gt;Transplantation&lt;/secondary-title&gt;&lt;/titles&gt;&lt;periodical&gt;&lt;full-title&gt;Transplantation&lt;/full-title&gt;&lt;/periodical&gt;&lt;pages&gt;1324-5&lt;/pages&gt;&lt;volume&gt;86&lt;/volume&gt;&lt;number&gt;9&lt;/number&gt;&lt;keywords&gt;&lt;keyword&gt;Epstein-Barr Virus Infections/complications/epidemiology&lt;/keyword&gt;&lt;keyword&gt;Herpesvirus 4, Human/*physiology&lt;/keyword&gt;&lt;keyword&gt;Humans&lt;/keyword&gt;&lt;keyword&gt;Immunosuppression Therapy&lt;/keyword&gt;&lt;keyword&gt;Islets of Langerhans/*virology&lt;/keyword&gt;&lt;keyword&gt;*Kidney Transplantation&lt;/keyword&gt;&lt;keyword&gt;Lymphoproliferative Disorders/epidemiology/etiology&lt;/keyword&gt;&lt;keyword&gt;Risk Factors&lt;/keyword&gt;&lt;keyword&gt;Virus Latency/*physiology&lt;/keyword&gt;&lt;/keywords&gt;&lt;dates&gt;&lt;year&gt;2008&lt;/year&gt;&lt;pub-dates&gt;&lt;date&gt;Nov 15&lt;/date&gt;&lt;/pub-dates&gt;&lt;/dates&gt;&lt;isbn&gt;1534-6080 (Electronic)&amp;#xD;0041-1337 (Linking)&lt;/isbn&gt;&lt;accession-num&gt;19005419&lt;/accession-num&gt;&lt;urls&gt;&lt;related-urls&gt;&lt;url&gt;https://www.ncbi.nlm.nih.gov/pubmed/19005419&lt;/url&gt;&lt;/related-urls&gt;&lt;/urls&gt;&lt;electronic-resource-num&gt;10.1097/TP.0b013e31818b6367&lt;/electronic-resource-num&gt;&lt;remote-database-name&gt;Medline&lt;/remote-database-name&gt;&lt;remote-database-provider&gt;NLM&lt;/remote-database-provider&gt;&lt;/record&gt;&lt;/Cite&gt;&lt;/EndNote&gt;</w:instrText>
      </w:r>
      <w:r w:rsidRPr="00FE03AD">
        <w:fldChar w:fldCharType="separate"/>
      </w:r>
      <w:r w:rsidR="00762616">
        <w:rPr>
          <w:noProof/>
        </w:rPr>
        <w:t>(</w:t>
      </w:r>
      <w:r w:rsidRPr="00FE03AD">
        <w:rPr>
          <w:noProof/>
        </w:rPr>
        <w:t>135</w:t>
      </w:r>
      <w:r w:rsidR="00762616">
        <w:rPr>
          <w:noProof/>
        </w:rPr>
        <w:t>)</w:t>
      </w:r>
      <w:r w:rsidRPr="00FE03AD">
        <w:fldChar w:fldCharType="end"/>
      </w:r>
      <w:r w:rsidRPr="00FE03AD">
        <w:t xml:space="preserve">. The risk of CMV transmission from donors to islet allograft recipients has been surprisingly low in recent eras, likely reflecting standardized use of purified islet preparations </w:t>
      </w:r>
      <w:r w:rsidRPr="00FE03AD">
        <w:fldChar w:fldCharType="begin">
          <w:fldData xml:space="preserve">PEVuZE5vdGU+PENpdGU+PEF1dGhvcj5HYWxhLUxvcGV6PC9BdXRob3I+PFllYXI+MjAxMTwvWWVh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</w:fldData>
        </w:fldChar>
      </w:r>
      <w:r w:rsidRPr="00FE03AD">
        <w:instrText xml:space="preserve"> ADDIN EN.CITE </w:instrText>
      </w:r>
      <w:r w:rsidRPr="00FE03AD">
        <w:fldChar w:fldCharType="begin">
          <w:fldData xml:space="preserve">PEVuZE5vdGU+PENpdGU+PEF1dGhvcj5HYWxhLUxvcGV6PC9BdXRob3I+PFllYXI+MjAxMTwvWWVh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36</w:t>
      </w:r>
      <w:r w:rsidR="00762616">
        <w:rPr>
          <w:noProof/>
        </w:rPr>
        <w:t>)</w:t>
      </w:r>
      <w:r w:rsidRPr="00FE03AD">
        <w:fldChar w:fldCharType="end"/>
      </w:r>
      <w:r w:rsidRPr="00FE03AD">
        <w:t>.</w:t>
      </w:r>
    </w:p>
    <w:p w14:paraId="4DFA9FC6" w14:textId="77777777" w:rsidR="00BE35BD" w:rsidRPr="00FE03AD" w:rsidRDefault="00BE35BD" w:rsidP="00FE03AD">
      <w:pPr>
        <w:spacing w:line="276" w:lineRule="auto"/>
      </w:pPr>
    </w:p>
    <w:tbl>
      <w:tblPr>
        <w:tblStyle w:val="TableGrid"/>
        <w:tblW w:w="10070" w:type="dxa"/>
        <w:tblLook w:val="04A0" w:firstRow="1" w:lastRow="0" w:firstColumn="1" w:lastColumn="0" w:noHBand="0" w:noVBand="1"/>
      </w:tblPr>
      <w:tblGrid>
        <w:gridCol w:w="2053"/>
        <w:gridCol w:w="2761"/>
        <w:gridCol w:w="2459"/>
        <w:gridCol w:w="2797"/>
      </w:tblGrid>
      <w:tr w:rsidR="00983433" w:rsidRPr="00FE03AD" w14:paraId="41E47345" w14:textId="77777777" w:rsidTr="00983433">
        <w:tc>
          <w:tcPr>
            <w:tcW w:w="0" w:type="auto"/>
            <w:gridSpan w:val="4"/>
            <w:shd w:val="clear" w:color="auto" w:fill="FFFF00"/>
          </w:tcPr>
          <w:p w14:paraId="418C63FB" w14:textId="6CD14B28" w:rsidR="00983433" w:rsidRPr="00983433" w:rsidRDefault="00983433" w:rsidP="00FE03AD">
            <w:pPr>
              <w:spacing w:line="276" w:lineRule="auto"/>
              <w:rPr>
                <w:b/>
                <w:szCs w:val="20"/>
                <w:lang w:val="it-IT"/>
              </w:rPr>
            </w:pPr>
            <w:r w:rsidRPr="00983433">
              <w:rPr>
                <w:b/>
                <w:szCs w:val="20"/>
                <w:lang w:val="it-IT"/>
              </w:rPr>
              <w:t>Table 9. Common Adverse Events After Islet Transplantation and Their Management</w:t>
            </w:r>
          </w:p>
        </w:tc>
      </w:tr>
      <w:tr w:rsidR="000040F6" w:rsidRPr="00FE03AD" w14:paraId="69539C24" w14:textId="77777777" w:rsidTr="00983433">
        <w:tc>
          <w:tcPr>
            <w:tcW w:w="0" w:type="auto"/>
            <w:hideMark/>
          </w:tcPr>
          <w:p w14:paraId="0EC9272A" w14:textId="77777777" w:rsidR="000040F6" w:rsidRPr="00983433" w:rsidRDefault="000040F6" w:rsidP="00FE03AD">
            <w:pPr>
              <w:spacing w:line="276" w:lineRule="auto"/>
              <w:rPr>
                <w:b/>
                <w:szCs w:val="20"/>
                <w:lang w:val="it-IT"/>
              </w:rPr>
            </w:pPr>
            <w:r w:rsidRPr="00983433">
              <w:rPr>
                <w:b/>
                <w:szCs w:val="20"/>
                <w:lang w:val="it-IT"/>
              </w:rPr>
              <w:t>Event</w:t>
            </w:r>
          </w:p>
        </w:tc>
        <w:tc>
          <w:tcPr>
            <w:tcW w:w="0" w:type="auto"/>
            <w:hideMark/>
          </w:tcPr>
          <w:p w14:paraId="55F04156" w14:textId="77777777" w:rsidR="000040F6" w:rsidRPr="00983433" w:rsidRDefault="000040F6" w:rsidP="00FE03AD">
            <w:pPr>
              <w:spacing w:line="276" w:lineRule="auto"/>
              <w:rPr>
                <w:b/>
                <w:szCs w:val="20"/>
                <w:lang w:val="it-IT"/>
              </w:rPr>
            </w:pPr>
            <w:r w:rsidRPr="00983433">
              <w:rPr>
                <w:b/>
                <w:szCs w:val="20"/>
                <w:lang w:val="it-IT"/>
              </w:rPr>
              <w:t>Incidence / Trend</w:t>
            </w:r>
          </w:p>
        </w:tc>
        <w:tc>
          <w:tcPr>
            <w:tcW w:w="0" w:type="auto"/>
            <w:hideMark/>
          </w:tcPr>
          <w:p w14:paraId="7D075A3A" w14:textId="77777777" w:rsidR="000040F6" w:rsidRPr="00983433" w:rsidRDefault="000040F6" w:rsidP="00FE03AD">
            <w:pPr>
              <w:spacing w:line="276" w:lineRule="auto"/>
              <w:rPr>
                <w:b/>
                <w:szCs w:val="20"/>
                <w:lang w:val="it-IT"/>
              </w:rPr>
            </w:pPr>
            <w:r w:rsidRPr="00983433">
              <w:rPr>
                <w:b/>
                <w:szCs w:val="20"/>
                <w:lang w:val="it-IT"/>
              </w:rPr>
              <w:t>Management</w:t>
            </w:r>
          </w:p>
        </w:tc>
        <w:tc>
          <w:tcPr>
            <w:tcW w:w="0" w:type="auto"/>
            <w:hideMark/>
          </w:tcPr>
          <w:p w14:paraId="1E1D690B" w14:textId="77777777" w:rsidR="000040F6" w:rsidRPr="00983433" w:rsidRDefault="000040F6" w:rsidP="00FE03AD">
            <w:pPr>
              <w:spacing w:line="276" w:lineRule="auto"/>
              <w:rPr>
                <w:b/>
                <w:szCs w:val="20"/>
                <w:lang w:val="it-IT"/>
              </w:rPr>
            </w:pPr>
            <w:r w:rsidRPr="00983433">
              <w:rPr>
                <w:b/>
                <w:szCs w:val="20"/>
                <w:lang w:val="it-IT"/>
              </w:rPr>
              <w:t>Clinical Impact</w:t>
            </w:r>
          </w:p>
        </w:tc>
      </w:tr>
      <w:tr w:rsidR="000040F6" w:rsidRPr="00FE03AD" w14:paraId="5DF665F9" w14:textId="77777777" w:rsidTr="00983433">
        <w:tc>
          <w:tcPr>
            <w:tcW w:w="0" w:type="auto"/>
            <w:hideMark/>
          </w:tcPr>
          <w:p w14:paraId="479A066A" w14:textId="77777777" w:rsidR="000040F6" w:rsidRPr="00FE03AD" w:rsidRDefault="000040F6" w:rsidP="00FE03AD">
            <w:pPr>
              <w:spacing w:line="276" w:lineRule="auto"/>
              <w:rPr>
                <w:bCs/>
                <w:szCs w:val="20"/>
                <w:lang w:val="it-IT"/>
              </w:rPr>
            </w:pPr>
            <w:r w:rsidRPr="00FE03AD">
              <w:rPr>
                <w:bCs/>
                <w:szCs w:val="20"/>
                <w:lang w:val="it-IT"/>
              </w:rPr>
              <w:lastRenderedPageBreak/>
              <w:t>Bleeding (intraperitoneal / hepatic subcapsular)</w:t>
            </w:r>
          </w:p>
        </w:tc>
        <w:tc>
          <w:tcPr>
            <w:tcW w:w="0" w:type="auto"/>
            <w:hideMark/>
          </w:tcPr>
          <w:p w14:paraId="7AF4FB94" w14:textId="77777777" w:rsidR="000040F6" w:rsidRPr="00FE03AD" w:rsidRDefault="000040F6" w:rsidP="00FE03AD">
            <w:pPr>
              <w:spacing w:line="276" w:lineRule="auto"/>
              <w:rPr>
                <w:szCs w:val="20"/>
              </w:rPr>
            </w:pPr>
            <w:r w:rsidRPr="00FE03AD">
              <w:rPr>
                <w:szCs w:val="20"/>
              </w:rPr>
              <w:t>Historically up to 13%; reduced in recent eras</w:t>
            </w:r>
          </w:p>
        </w:tc>
        <w:tc>
          <w:tcPr>
            <w:tcW w:w="0" w:type="auto"/>
            <w:hideMark/>
          </w:tcPr>
          <w:p w14:paraId="23644C43" w14:textId="77777777" w:rsidR="000040F6" w:rsidRPr="00FE03AD" w:rsidRDefault="000040F6" w:rsidP="00FE03AD">
            <w:pPr>
              <w:spacing w:line="276" w:lineRule="auto"/>
              <w:rPr>
                <w:szCs w:val="20"/>
              </w:rPr>
            </w:pPr>
            <w:r w:rsidRPr="00FE03AD">
              <w:rPr>
                <w:szCs w:val="20"/>
              </w:rPr>
              <w:t>Fibrin sealant, embolization coils, interventional radiology</w:t>
            </w:r>
          </w:p>
        </w:tc>
        <w:tc>
          <w:tcPr>
            <w:tcW w:w="0" w:type="auto"/>
            <w:hideMark/>
          </w:tcPr>
          <w:p w14:paraId="59CE649B" w14:textId="77777777" w:rsidR="000040F6" w:rsidRPr="00FE03AD" w:rsidRDefault="000040F6" w:rsidP="00FE03AD">
            <w:pPr>
              <w:spacing w:line="276" w:lineRule="auto"/>
              <w:rPr>
                <w:szCs w:val="20"/>
              </w:rPr>
            </w:pPr>
            <w:r w:rsidRPr="00FE03AD">
              <w:rPr>
                <w:szCs w:val="20"/>
              </w:rPr>
              <w:t>Usually self-limiting; rarely requires surgery</w:t>
            </w:r>
          </w:p>
        </w:tc>
      </w:tr>
      <w:tr w:rsidR="000040F6" w:rsidRPr="00FE03AD" w14:paraId="0B3793D9" w14:textId="77777777" w:rsidTr="00983433">
        <w:tc>
          <w:tcPr>
            <w:tcW w:w="0" w:type="auto"/>
            <w:hideMark/>
          </w:tcPr>
          <w:p w14:paraId="50B2EF3A" w14:textId="77777777" w:rsidR="000040F6" w:rsidRPr="00FE03AD" w:rsidRDefault="000040F6" w:rsidP="00FE03AD">
            <w:pPr>
              <w:spacing w:line="276" w:lineRule="auto"/>
              <w:rPr>
                <w:bCs/>
                <w:szCs w:val="20"/>
                <w:lang w:val="it-IT"/>
              </w:rPr>
            </w:pPr>
            <w:r w:rsidRPr="00FE03AD">
              <w:rPr>
                <w:bCs/>
                <w:szCs w:val="20"/>
                <w:lang w:val="it-IT"/>
              </w:rPr>
              <w:t>Portal vein thrombosis</w:t>
            </w:r>
          </w:p>
        </w:tc>
        <w:tc>
          <w:tcPr>
            <w:tcW w:w="0" w:type="auto"/>
            <w:hideMark/>
          </w:tcPr>
          <w:p w14:paraId="7B9061E1" w14:textId="77777777" w:rsidR="000040F6" w:rsidRPr="00FE03AD" w:rsidRDefault="000040F6" w:rsidP="00FE03AD">
            <w:pPr>
              <w:spacing w:line="276" w:lineRule="auto"/>
              <w:rPr>
                <w:szCs w:val="20"/>
                <w:lang w:val="it-IT"/>
              </w:rPr>
            </w:pPr>
            <w:r w:rsidRPr="00FE03AD">
              <w:rPr>
                <w:szCs w:val="20"/>
                <w:lang w:val="it-IT"/>
              </w:rPr>
              <w:t>Partial &lt;5%; complete rare</w:t>
            </w:r>
          </w:p>
        </w:tc>
        <w:tc>
          <w:tcPr>
            <w:tcW w:w="0" w:type="auto"/>
            <w:hideMark/>
          </w:tcPr>
          <w:p w14:paraId="6D07DE76" w14:textId="77777777" w:rsidR="000040F6" w:rsidRPr="00FE03AD" w:rsidRDefault="000040F6" w:rsidP="00FE03AD">
            <w:pPr>
              <w:spacing w:line="276" w:lineRule="auto"/>
              <w:rPr>
                <w:szCs w:val="20"/>
                <w:lang w:val="it-IT"/>
              </w:rPr>
            </w:pPr>
            <w:r w:rsidRPr="00FE03AD">
              <w:rPr>
                <w:szCs w:val="20"/>
                <w:lang w:val="it-IT"/>
              </w:rPr>
              <w:t>Anticoagulation; meticulous catheterization</w:t>
            </w:r>
          </w:p>
        </w:tc>
        <w:tc>
          <w:tcPr>
            <w:tcW w:w="0" w:type="auto"/>
            <w:hideMark/>
          </w:tcPr>
          <w:p w14:paraId="61EE3A18" w14:textId="77777777" w:rsidR="000040F6" w:rsidRPr="00FE03AD" w:rsidRDefault="000040F6" w:rsidP="00FE03AD">
            <w:pPr>
              <w:spacing w:line="276" w:lineRule="auto"/>
              <w:rPr>
                <w:szCs w:val="20"/>
              </w:rPr>
            </w:pPr>
            <w:r w:rsidRPr="00FE03AD">
              <w:rPr>
                <w:szCs w:val="20"/>
              </w:rPr>
              <w:t>May impair engraftment; reversible if partial</w:t>
            </w:r>
          </w:p>
        </w:tc>
      </w:tr>
      <w:tr w:rsidR="000040F6" w:rsidRPr="00FE03AD" w14:paraId="0D106C33" w14:textId="77777777" w:rsidTr="00983433">
        <w:tc>
          <w:tcPr>
            <w:tcW w:w="0" w:type="auto"/>
            <w:hideMark/>
          </w:tcPr>
          <w:p w14:paraId="6E2F993C" w14:textId="77777777" w:rsidR="000040F6" w:rsidRPr="00FE03AD" w:rsidRDefault="000040F6" w:rsidP="00FE03AD">
            <w:pPr>
              <w:spacing w:line="276" w:lineRule="auto"/>
              <w:rPr>
                <w:bCs/>
                <w:szCs w:val="20"/>
                <w:lang w:val="it-IT"/>
              </w:rPr>
            </w:pPr>
            <w:r w:rsidRPr="00FE03AD">
              <w:rPr>
                <w:bCs/>
                <w:szCs w:val="20"/>
                <w:lang w:val="it-IT"/>
              </w:rPr>
              <w:t>Transient transaminitis</w:t>
            </w:r>
          </w:p>
        </w:tc>
        <w:tc>
          <w:tcPr>
            <w:tcW w:w="0" w:type="auto"/>
            <w:hideMark/>
          </w:tcPr>
          <w:p w14:paraId="331695D9" w14:textId="77777777" w:rsidR="000040F6" w:rsidRPr="00FE03AD" w:rsidRDefault="000040F6" w:rsidP="00FE03AD">
            <w:pPr>
              <w:spacing w:line="276" w:lineRule="auto"/>
              <w:rPr>
                <w:szCs w:val="20"/>
              </w:rPr>
            </w:pPr>
            <w:r w:rsidRPr="00FE03AD">
              <w:rPr>
                <w:szCs w:val="20"/>
              </w:rPr>
              <w:t>~50%; peak in 1st year, then &lt;30 IU/L</w:t>
            </w:r>
          </w:p>
        </w:tc>
        <w:tc>
          <w:tcPr>
            <w:tcW w:w="0" w:type="auto"/>
            <w:hideMark/>
          </w:tcPr>
          <w:p w14:paraId="047F73D6" w14:textId="77777777" w:rsidR="000040F6" w:rsidRPr="00FE03AD" w:rsidRDefault="000040F6" w:rsidP="00FE03AD">
            <w:pPr>
              <w:spacing w:line="276" w:lineRule="auto"/>
              <w:rPr>
                <w:szCs w:val="20"/>
                <w:lang w:val="it-IT"/>
              </w:rPr>
            </w:pPr>
            <w:r w:rsidRPr="00FE03AD">
              <w:rPr>
                <w:szCs w:val="20"/>
                <w:lang w:val="it-IT"/>
              </w:rPr>
              <w:t>Observation, IS adjustment</w:t>
            </w:r>
          </w:p>
        </w:tc>
        <w:tc>
          <w:tcPr>
            <w:tcW w:w="0" w:type="auto"/>
            <w:hideMark/>
          </w:tcPr>
          <w:p w14:paraId="288B8F97" w14:textId="77777777" w:rsidR="000040F6" w:rsidRPr="00FE03AD" w:rsidRDefault="000040F6" w:rsidP="00FE03AD">
            <w:pPr>
              <w:spacing w:line="276" w:lineRule="auto"/>
              <w:rPr>
                <w:szCs w:val="20"/>
              </w:rPr>
            </w:pPr>
            <w:r w:rsidRPr="00FE03AD">
              <w:rPr>
                <w:szCs w:val="20"/>
              </w:rPr>
              <w:t>No long-term hepatic dysfunction</w:t>
            </w:r>
          </w:p>
        </w:tc>
      </w:tr>
      <w:tr w:rsidR="000040F6" w:rsidRPr="00FE03AD" w14:paraId="1F1F00BE" w14:textId="77777777" w:rsidTr="00983433">
        <w:tc>
          <w:tcPr>
            <w:tcW w:w="0" w:type="auto"/>
            <w:hideMark/>
          </w:tcPr>
          <w:p w14:paraId="4A1399EC" w14:textId="77777777" w:rsidR="000040F6" w:rsidRPr="00FE03AD" w:rsidRDefault="000040F6" w:rsidP="00FE03AD">
            <w:pPr>
              <w:spacing w:line="276" w:lineRule="auto"/>
              <w:rPr>
                <w:bCs/>
                <w:szCs w:val="20"/>
                <w:lang w:val="it-IT"/>
              </w:rPr>
            </w:pPr>
            <w:r w:rsidRPr="00FE03AD">
              <w:rPr>
                <w:bCs/>
                <w:szCs w:val="20"/>
                <w:lang w:val="it-IT"/>
              </w:rPr>
              <w:t>Focal hepatic steatosis</w:t>
            </w:r>
          </w:p>
        </w:tc>
        <w:tc>
          <w:tcPr>
            <w:tcW w:w="0" w:type="auto"/>
            <w:hideMark/>
          </w:tcPr>
          <w:p w14:paraId="6D04D1D1" w14:textId="77777777" w:rsidR="000040F6" w:rsidRPr="00FE03AD" w:rsidRDefault="000040F6" w:rsidP="00FE03AD">
            <w:pPr>
              <w:spacing w:line="276" w:lineRule="auto"/>
              <w:rPr>
                <w:szCs w:val="20"/>
                <w:lang w:val="it-IT"/>
              </w:rPr>
            </w:pPr>
            <w:r w:rsidRPr="00FE03AD">
              <w:rPr>
                <w:szCs w:val="20"/>
                <w:lang w:val="it-IT"/>
              </w:rPr>
              <w:t>~20%</w:t>
            </w:r>
          </w:p>
        </w:tc>
        <w:tc>
          <w:tcPr>
            <w:tcW w:w="0" w:type="auto"/>
            <w:hideMark/>
          </w:tcPr>
          <w:p w14:paraId="6CF22C05" w14:textId="77777777" w:rsidR="000040F6" w:rsidRPr="00FE03AD" w:rsidRDefault="000040F6" w:rsidP="00FE03AD">
            <w:pPr>
              <w:spacing w:line="276" w:lineRule="auto"/>
              <w:rPr>
                <w:szCs w:val="20"/>
                <w:lang w:val="it-IT"/>
              </w:rPr>
            </w:pPr>
            <w:r w:rsidRPr="00FE03AD">
              <w:rPr>
                <w:szCs w:val="20"/>
                <w:lang w:val="it-IT"/>
              </w:rPr>
              <w:t>Imaging follow-up</w:t>
            </w:r>
          </w:p>
        </w:tc>
        <w:tc>
          <w:tcPr>
            <w:tcW w:w="0" w:type="auto"/>
            <w:hideMark/>
          </w:tcPr>
          <w:p w14:paraId="218FA7A4" w14:textId="77777777" w:rsidR="000040F6" w:rsidRPr="00FE03AD" w:rsidRDefault="000040F6" w:rsidP="00FE03AD">
            <w:pPr>
              <w:spacing w:line="276" w:lineRule="auto"/>
              <w:rPr>
                <w:szCs w:val="20"/>
                <w:lang w:val="it-IT"/>
              </w:rPr>
            </w:pPr>
            <w:r w:rsidRPr="00FE03AD">
              <w:rPr>
                <w:szCs w:val="20"/>
                <w:lang w:val="it-IT"/>
              </w:rPr>
              <w:t>Benign; minimal clinical impact</w:t>
            </w:r>
          </w:p>
        </w:tc>
      </w:tr>
      <w:tr w:rsidR="000040F6" w:rsidRPr="00FE03AD" w14:paraId="68938DA0" w14:textId="77777777" w:rsidTr="00983433">
        <w:tc>
          <w:tcPr>
            <w:tcW w:w="0" w:type="auto"/>
            <w:hideMark/>
          </w:tcPr>
          <w:p w14:paraId="036C3B6A" w14:textId="77777777" w:rsidR="000040F6" w:rsidRPr="00FE03AD" w:rsidRDefault="000040F6" w:rsidP="00FE03AD">
            <w:pPr>
              <w:spacing w:line="276" w:lineRule="auto"/>
              <w:rPr>
                <w:bCs/>
                <w:szCs w:val="20"/>
                <w:lang w:val="it-IT"/>
              </w:rPr>
            </w:pPr>
            <w:r w:rsidRPr="00FE03AD">
              <w:rPr>
                <w:bCs/>
                <w:szCs w:val="20"/>
                <w:lang w:val="it-IT"/>
              </w:rPr>
              <w:t>Abdominal pain</w:t>
            </w:r>
          </w:p>
        </w:tc>
        <w:tc>
          <w:tcPr>
            <w:tcW w:w="0" w:type="auto"/>
            <w:hideMark/>
          </w:tcPr>
          <w:p w14:paraId="6A30026F" w14:textId="77777777" w:rsidR="000040F6" w:rsidRPr="00FE03AD" w:rsidRDefault="000040F6" w:rsidP="00FE03AD">
            <w:pPr>
              <w:spacing w:line="276" w:lineRule="auto"/>
              <w:rPr>
                <w:szCs w:val="20"/>
                <w:lang w:val="it-IT"/>
              </w:rPr>
            </w:pPr>
            <w:r w:rsidRPr="00FE03AD">
              <w:rPr>
                <w:szCs w:val="20"/>
                <w:lang w:val="it-IT"/>
              </w:rPr>
              <w:t>~50%</w:t>
            </w:r>
          </w:p>
        </w:tc>
        <w:tc>
          <w:tcPr>
            <w:tcW w:w="0" w:type="auto"/>
            <w:hideMark/>
          </w:tcPr>
          <w:p w14:paraId="4EDA4D9D" w14:textId="77777777" w:rsidR="000040F6" w:rsidRPr="00FE03AD" w:rsidRDefault="000040F6" w:rsidP="00FE03AD">
            <w:pPr>
              <w:spacing w:line="276" w:lineRule="auto"/>
              <w:rPr>
                <w:szCs w:val="20"/>
                <w:lang w:val="it-IT"/>
              </w:rPr>
            </w:pPr>
            <w:r w:rsidRPr="00FE03AD">
              <w:rPr>
                <w:szCs w:val="20"/>
                <w:lang w:val="it-IT"/>
              </w:rPr>
              <w:t>Symptomatic management</w:t>
            </w:r>
          </w:p>
        </w:tc>
        <w:tc>
          <w:tcPr>
            <w:tcW w:w="0" w:type="auto"/>
            <w:hideMark/>
          </w:tcPr>
          <w:p w14:paraId="27E07274" w14:textId="77777777" w:rsidR="000040F6" w:rsidRPr="00FE03AD" w:rsidRDefault="000040F6" w:rsidP="00FE03AD">
            <w:pPr>
              <w:spacing w:line="276" w:lineRule="auto"/>
              <w:rPr>
                <w:szCs w:val="20"/>
                <w:lang w:val="it-IT"/>
              </w:rPr>
            </w:pPr>
            <w:r w:rsidRPr="00FE03AD">
              <w:rPr>
                <w:szCs w:val="20"/>
                <w:lang w:val="it-IT"/>
              </w:rPr>
              <w:t>Self-limited</w:t>
            </w:r>
          </w:p>
        </w:tc>
      </w:tr>
      <w:tr w:rsidR="000040F6" w:rsidRPr="00FE03AD" w14:paraId="3DB801C8" w14:textId="77777777" w:rsidTr="00983433">
        <w:tc>
          <w:tcPr>
            <w:tcW w:w="0" w:type="auto"/>
            <w:hideMark/>
          </w:tcPr>
          <w:p w14:paraId="7FAD29E2" w14:textId="77777777" w:rsidR="000040F6" w:rsidRPr="00FE03AD" w:rsidRDefault="000040F6" w:rsidP="00FE03AD">
            <w:pPr>
              <w:spacing w:line="276" w:lineRule="auto"/>
              <w:rPr>
                <w:bCs/>
                <w:szCs w:val="20"/>
              </w:rPr>
            </w:pPr>
            <w:r w:rsidRPr="00FE03AD">
              <w:rPr>
                <w:bCs/>
                <w:szCs w:val="20"/>
              </w:rPr>
              <w:t>Acute portal hypertension (during infusion)</w:t>
            </w:r>
          </w:p>
        </w:tc>
        <w:tc>
          <w:tcPr>
            <w:tcW w:w="0" w:type="auto"/>
            <w:hideMark/>
          </w:tcPr>
          <w:p w14:paraId="312CBF7C" w14:textId="77777777" w:rsidR="000040F6" w:rsidRPr="00FE03AD" w:rsidRDefault="000040F6" w:rsidP="00FE03AD">
            <w:pPr>
              <w:spacing w:line="276" w:lineRule="auto"/>
              <w:rPr>
                <w:szCs w:val="20"/>
              </w:rPr>
            </w:pPr>
            <w:r w:rsidRPr="00FE03AD">
              <w:rPr>
                <w:szCs w:val="20"/>
              </w:rPr>
              <w:t>Uncommon; higher risk in reinfusions</w:t>
            </w:r>
          </w:p>
        </w:tc>
        <w:tc>
          <w:tcPr>
            <w:tcW w:w="0" w:type="auto"/>
            <w:hideMark/>
          </w:tcPr>
          <w:p w14:paraId="1CBABF9B" w14:textId="77777777" w:rsidR="000040F6" w:rsidRPr="00FE03AD" w:rsidRDefault="000040F6" w:rsidP="00FE03AD">
            <w:pPr>
              <w:spacing w:line="276" w:lineRule="auto"/>
              <w:rPr>
                <w:szCs w:val="20"/>
                <w:lang w:val="it-IT"/>
              </w:rPr>
            </w:pPr>
            <w:r w:rsidRPr="00FE03AD">
              <w:rPr>
                <w:szCs w:val="20"/>
                <w:lang w:val="it-IT"/>
              </w:rPr>
              <w:t>Slow infusion, portal pressure monitoring</w:t>
            </w:r>
          </w:p>
        </w:tc>
        <w:tc>
          <w:tcPr>
            <w:tcW w:w="0" w:type="auto"/>
            <w:hideMark/>
          </w:tcPr>
          <w:p w14:paraId="435562B1" w14:textId="77777777" w:rsidR="000040F6" w:rsidRPr="00FE03AD" w:rsidRDefault="000040F6" w:rsidP="00FE03AD">
            <w:pPr>
              <w:spacing w:line="276" w:lineRule="auto"/>
              <w:rPr>
                <w:szCs w:val="20"/>
              </w:rPr>
            </w:pPr>
            <w:r w:rsidRPr="00FE03AD">
              <w:rPr>
                <w:szCs w:val="20"/>
              </w:rPr>
              <w:t>May limit islet dose infused</w:t>
            </w:r>
          </w:p>
        </w:tc>
      </w:tr>
      <w:tr w:rsidR="000040F6" w:rsidRPr="00FE03AD" w14:paraId="1D97A0DE" w14:textId="77777777" w:rsidTr="00983433">
        <w:tc>
          <w:tcPr>
            <w:tcW w:w="0" w:type="auto"/>
            <w:hideMark/>
          </w:tcPr>
          <w:p w14:paraId="57293B8F" w14:textId="77777777" w:rsidR="000040F6" w:rsidRPr="00FE03AD" w:rsidRDefault="000040F6" w:rsidP="00FE03AD">
            <w:pPr>
              <w:spacing w:line="276" w:lineRule="auto"/>
              <w:rPr>
                <w:bCs/>
                <w:szCs w:val="20"/>
              </w:rPr>
            </w:pPr>
            <w:r w:rsidRPr="00FE03AD">
              <w:rPr>
                <w:bCs/>
                <w:szCs w:val="20"/>
              </w:rPr>
              <w:t>Iatrogenic hypoglycemia (early post-Tx)</w:t>
            </w:r>
          </w:p>
        </w:tc>
        <w:tc>
          <w:tcPr>
            <w:tcW w:w="0" w:type="auto"/>
            <w:hideMark/>
          </w:tcPr>
          <w:p w14:paraId="63DEB7FC" w14:textId="77777777" w:rsidR="000040F6" w:rsidRPr="00FE03AD" w:rsidRDefault="000040F6" w:rsidP="00FE03AD">
            <w:pPr>
              <w:spacing w:line="276" w:lineRule="auto"/>
              <w:rPr>
                <w:szCs w:val="20"/>
                <w:lang w:val="it-IT"/>
              </w:rPr>
            </w:pPr>
            <w:r w:rsidRPr="00FE03AD">
              <w:rPr>
                <w:szCs w:val="20"/>
                <w:lang w:val="it-IT"/>
              </w:rPr>
              <w:t>&lt;3%</w:t>
            </w:r>
          </w:p>
        </w:tc>
        <w:tc>
          <w:tcPr>
            <w:tcW w:w="0" w:type="auto"/>
            <w:hideMark/>
          </w:tcPr>
          <w:p w14:paraId="724532FC" w14:textId="77777777" w:rsidR="000040F6" w:rsidRPr="00FE03AD" w:rsidRDefault="000040F6" w:rsidP="00FE03AD">
            <w:pPr>
              <w:spacing w:line="276" w:lineRule="auto"/>
              <w:rPr>
                <w:szCs w:val="20"/>
              </w:rPr>
            </w:pPr>
            <w:r w:rsidRPr="00FE03AD">
              <w:rPr>
                <w:szCs w:val="20"/>
              </w:rPr>
              <w:t>Intensive glucose monitoring, insulin dose reduction</w:t>
            </w:r>
          </w:p>
        </w:tc>
        <w:tc>
          <w:tcPr>
            <w:tcW w:w="0" w:type="auto"/>
            <w:hideMark/>
          </w:tcPr>
          <w:p w14:paraId="63C1D1B9" w14:textId="77777777" w:rsidR="000040F6" w:rsidRPr="00FE03AD" w:rsidRDefault="000040F6" w:rsidP="00FE03AD">
            <w:pPr>
              <w:spacing w:line="276" w:lineRule="auto"/>
              <w:rPr>
                <w:szCs w:val="20"/>
                <w:lang w:val="it-IT"/>
              </w:rPr>
            </w:pPr>
            <w:r w:rsidRPr="00FE03AD">
              <w:rPr>
                <w:szCs w:val="20"/>
                <w:lang w:val="it-IT"/>
              </w:rPr>
              <w:t>Rare if promptly detected</w:t>
            </w:r>
          </w:p>
        </w:tc>
      </w:tr>
      <w:tr w:rsidR="000040F6" w:rsidRPr="00FE03AD" w14:paraId="77C4C922" w14:textId="77777777" w:rsidTr="00983433">
        <w:tc>
          <w:tcPr>
            <w:tcW w:w="0" w:type="auto"/>
            <w:hideMark/>
          </w:tcPr>
          <w:p w14:paraId="5D032563" w14:textId="77777777" w:rsidR="000040F6" w:rsidRPr="00FE03AD" w:rsidRDefault="000040F6" w:rsidP="00FE03AD">
            <w:pPr>
              <w:spacing w:line="276" w:lineRule="auto"/>
              <w:rPr>
                <w:bCs/>
                <w:szCs w:val="20"/>
                <w:lang w:val="it-IT"/>
              </w:rPr>
            </w:pPr>
            <w:r w:rsidRPr="00FE03AD">
              <w:rPr>
                <w:bCs/>
                <w:szCs w:val="20"/>
                <w:lang w:val="it-IT"/>
              </w:rPr>
              <w:t>Opportunistic infections (UTI, URTI, skin)</w:t>
            </w:r>
          </w:p>
        </w:tc>
        <w:tc>
          <w:tcPr>
            <w:tcW w:w="0" w:type="auto"/>
            <w:hideMark/>
          </w:tcPr>
          <w:p w14:paraId="5CBE1E68" w14:textId="77777777" w:rsidR="000040F6" w:rsidRPr="00FE03AD" w:rsidRDefault="000040F6" w:rsidP="00FE03AD">
            <w:pPr>
              <w:spacing w:line="276" w:lineRule="auto"/>
              <w:rPr>
                <w:szCs w:val="20"/>
                <w:lang w:val="it-IT"/>
              </w:rPr>
            </w:pPr>
            <w:r w:rsidRPr="00FE03AD">
              <w:rPr>
                <w:szCs w:val="20"/>
                <w:lang w:val="it-IT"/>
              </w:rPr>
              <w:t>Frequent but mild</w:t>
            </w:r>
          </w:p>
        </w:tc>
        <w:tc>
          <w:tcPr>
            <w:tcW w:w="0" w:type="auto"/>
            <w:hideMark/>
          </w:tcPr>
          <w:p w14:paraId="04A154A6" w14:textId="77777777" w:rsidR="000040F6" w:rsidRPr="00FE03AD" w:rsidRDefault="000040F6" w:rsidP="00FE03AD">
            <w:pPr>
              <w:spacing w:line="276" w:lineRule="auto"/>
              <w:rPr>
                <w:szCs w:val="20"/>
                <w:lang w:val="it-IT"/>
              </w:rPr>
            </w:pPr>
            <w:r w:rsidRPr="00FE03AD">
              <w:rPr>
                <w:szCs w:val="20"/>
                <w:lang w:val="it-IT"/>
              </w:rPr>
              <w:t>Antimicrobials, prophylaxis</w:t>
            </w:r>
          </w:p>
        </w:tc>
        <w:tc>
          <w:tcPr>
            <w:tcW w:w="0" w:type="auto"/>
            <w:hideMark/>
          </w:tcPr>
          <w:p w14:paraId="3C39281E" w14:textId="77777777" w:rsidR="000040F6" w:rsidRPr="00FE03AD" w:rsidRDefault="000040F6" w:rsidP="00FE03AD">
            <w:pPr>
              <w:spacing w:line="276" w:lineRule="auto"/>
              <w:rPr>
                <w:szCs w:val="20"/>
                <w:lang w:val="it-IT"/>
              </w:rPr>
            </w:pPr>
            <w:r w:rsidRPr="00FE03AD">
              <w:rPr>
                <w:szCs w:val="20"/>
                <w:lang w:val="it-IT"/>
              </w:rPr>
              <w:t>Low morbidity</w:t>
            </w:r>
          </w:p>
        </w:tc>
      </w:tr>
      <w:tr w:rsidR="000040F6" w:rsidRPr="00FE03AD" w14:paraId="7E98CCA6" w14:textId="77777777" w:rsidTr="00983433">
        <w:tc>
          <w:tcPr>
            <w:tcW w:w="0" w:type="auto"/>
            <w:hideMark/>
          </w:tcPr>
          <w:p w14:paraId="53650D12" w14:textId="77777777" w:rsidR="000040F6" w:rsidRPr="00FE03AD" w:rsidRDefault="000040F6" w:rsidP="00FE03AD">
            <w:pPr>
              <w:spacing w:line="276" w:lineRule="auto"/>
              <w:rPr>
                <w:bCs/>
                <w:szCs w:val="20"/>
                <w:lang w:val="it-IT"/>
              </w:rPr>
            </w:pPr>
            <w:r w:rsidRPr="00FE03AD">
              <w:rPr>
                <w:bCs/>
                <w:szCs w:val="20"/>
                <w:lang w:val="it-IT"/>
              </w:rPr>
              <w:t>Viral infections (CMV, EBV)</w:t>
            </w:r>
          </w:p>
        </w:tc>
        <w:tc>
          <w:tcPr>
            <w:tcW w:w="0" w:type="auto"/>
            <w:hideMark/>
          </w:tcPr>
          <w:p w14:paraId="66B33EC8" w14:textId="77777777" w:rsidR="000040F6" w:rsidRPr="00FE03AD" w:rsidRDefault="000040F6" w:rsidP="00FE03AD">
            <w:pPr>
              <w:spacing w:line="276" w:lineRule="auto"/>
              <w:rPr>
                <w:szCs w:val="20"/>
              </w:rPr>
            </w:pPr>
            <w:r w:rsidRPr="00FE03AD">
              <w:rPr>
                <w:szCs w:val="20"/>
              </w:rPr>
              <w:t>Low donor–recipient transmission; occasional reactivation</w:t>
            </w:r>
          </w:p>
        </w:tc>
        <w:tc>
          <w:tcPr>
            <w:tcW w:w="0" w:type="auto"/>
            <w:hideMark/>
          </w:tcPr>
          <w:p w14:paraId="057C774B" w14:textId="77777777" w:rsidR="000040F6" w:rsidRPr="00FE03AD" w:rsidRDefault="000040F6" w:rsidP="00FE03AD">
            <w:pPr>
              <w:spacing w:line="276" w:lineRule="auto"/>
              <w:rPr>
                <w:szCs w:val="20"/>
              </w:rPr>
            </w:pPr>
            <w:r w:rsidRPr="00FE03AD">
              <w:rPr>
                <w:szCs w:val="20"/>
              </w:rPr>
              <w:t>PCR monitoring, antivirals, IS taper</w:t>
            </w:r>
          </w:p>
        </w:tc>
        <w:tc>
          <w:tcPr>
            <w:tcW w:w="0" w:type="auto"/>
            <w:hideMark/>
          </w:tcPr>
          <w:p w14:paraId="12F93CA9" w14:textId="77777777" w:rsidR="000040F6" w:rsidRPr="00FE03AD" w:rsidRDefault="000040F6" w:rsidP="00FE03AD">
            <w:pPr>
              <w:spacing w:line="276" w:lineRule="auto"/>
              <w:rPr>
                <w:szCs w:val="20"/>
              </w:rPr>
            </w:pPr>
            <w:r w:rsidRPr="00FE03AD">
              <w:rPr>
                <w:szCs w:val="20"/>
              </w:rPr>
              <w:t>Can compromise graft if untreated</w:t>
            </w:r>
          </w:p>
        </w:tc>
      </w:tr>
      <w:tr w:rsidR="000040F6" w:rsidRPr="00FE03AD" w14:paraId="486F502A" w14:textId="77777777" w:rsidTr="00983433">
        <w:tc>
          <w:tcPr>
            <w:tcW w:w="0" w:type="auto"/>
            <w:hideMark/>
          </w:tcPr>
          <w:p w14:paraId="46EFF16B" w14:textId="77777777" w:rsidR="000040F6" w:rsidRPr="00FE03AD" w:rsidRDefault="000040F6" w:rsidP="00FE03AD">
            <w:pPr>
              <w:spacing w:line="276" w:lineRule="auto"/>
              <w:rPr>
                <w:bCs/>
                <w:szCs w:val="20"/>
              </w:rPr>
            </w:pPr>
            <w:r w:rsidRPr="00FE03AD">
              <w:rPr>
                <w:bCs/>
                <w:szCs w:val="20"/>
              </w:rPr>
              <w:t>Neuro-/nephrotoxicity (CNI, mTOR inhibitors)</w:t>
            </w:r>
          </w:p>
        </w:tc>
        <w:tc>
          <w:tcPr>
            <w:tcW w:w="0" w:type="auto"/>
            <w:hideMark/>
          </w:tcPr>
          <w:p w14:paraId="7E0D6C1C" w14:textId="77777777" w:rsidR="000040F6" w:rsidRPr="00FE03AD" w:rsidRDefault="000040F6" w:rsidP="00FE03AD">
            <w:pPr>
              <w:spacing w:line="276" w:lineRule="auto"/>
              <w:rPr>
                <w:szCs w:val="20"/>
                <w:lang w:val="it-IT"/>
              </w:rPr>
            </w:pPr>
            <w:r w:rsidRPr="00FE03AD">
              <w:rPr>
                <w:szCs w:val="20"/>
                <w:lang w:val="it-IT"/>
              </w:rPr>
              <w:t>Variable</w:t>
            </w:r>
          </w:p>
        </w:tc>
        <w:tc>
          <w:tcPr>
            <w:tcW w:w="0" w:type="auto"/>
            <w:hideMark/>
          </w:tcPr>
          <w:p w14:paraId="63F970FF" w14:textId="77777777" w:rsidR="000040F6" w:rsidRPr="00FE03AD" w:rsidRDefault="000040F6" w:rsidP="00FE03AD">
            <w:pPr>
              <w:spacing w:line="276" w:lineRule="auto"/>
              <w:rPr>
                <w:szCs w:val="20"/>
                <w:lang w:val="it-IT"/>
              </w:rPr>
            </w:pPr>
            <w:r w:rsidRPr="00FE03AD">
              <w:rPr>
                <w:szCs w:val="20"/>
                <w:lang w:val="it-IT"/>
              </w:rPr>
              <w:t>Dose reduction, regimen switch</w:t>
            </w:r>
          </w:p>
        </w:tc>
        <w:tc>
          <w:tcPr>
            <w:tcW w:w="0" w:type="auto"/>
            <w:hideMark/>
          </w:tcPr>
          <w:p w14:paraId="7370C62B" w14:textId="77777777" w:rsidR="000040F6" w:rsidRPr="00FE03AD" w:rsidRDefault="000040F6" w:rsidP="00FE03AD">
            <w:pPr>
              <w:spacing w:line="276" w:lineRule="auto"/>
              <w:rPr>
                <w:szCs w:val="20"/>
              </w:rPr>
            </w:pPr>
            <w:r w:rsidRPr="00FE03AD">
              <w:rPr>
                <w:szCs w:val="20"/>
              </w:rPr>
              <w:t>Usually reversible; risk in CKD</w:t>
            </w:r>
          </w:p>
        </w:tc>
      </w:tr>
      <w:tr w:rsidR="000040F6" w:rsidRPr="00FE03AD" w14:paraId="3992826B" w14:textId="77777777" w:rsidTr="00983433">
        <w:tc>
          <w:tcPr>
            <w:tcW w:w="0" w:type="auto"/>
            <w:hideMark/>
          </w:tcPr>
          <w:p w14:paraId="71632E80" w14:textId="77777777" w:rsidR="000040F6" w:rsidRPr="00FE03AD" w:rsidRDefault="000040F6" w:rsidP="00FE03AD">
            <w:pPr>
              <w:spacing w:line="276" w:lineRule="auto"/>
              <w:rPr>
                <w:bCs/>
                <w:szCs w:val="20"/>
              </w:rPr>
            </w:pPr>
            <w:r w:rsidRPr="00FE03AD">
              <w:rPr>
                <w:bCs/>
                <w:szCs w:val="20"/>
              </w:rPr>
              <w:t>Renal function decline (CITR 12th)</w:t>
            </w:r>
          </w:p>
        </w:tc>
        <w:tc>
          <w:tcPr>
            <w:tcW w:w="0" w:type="auto"/>
            <w:hideMark/>
          </w:tcPr>
          <w:p w14:paraId="04FBDD23" w14:textId="77777777" w:rsidR="000040F6" w:rsidRPr="00FE03AD" w:rsidRDefault="000040F6" w:rsidP="00FE03AD">
            <w:pPr>
              <w:spacing w:line="276" w:lineRule="auto"/>
              <w:rPr>
                <w:szCs w:val="20"/>
              </w:rPr>
            </w:pPr>
            <w:r w:rsidRPr="00FE03AD">
              <w:rPr>
                <w:szCs w:val="20"/>
              </w:rPr>
              <w:t>Baseline eGFR: ITA 91±1, IAK 62±2 vs DCCT 126; 5-year decline: ITA −20, IAK −12 vs DCCT −9 mL/min/1.73m²</w:t>
            </w:r>
          </w:p>
        </w:tc>
        <w:tc>
          <w:tcPr>
            <w:tcW w:w="0" w:type="auto"/>
            <w:hideMark/>
          </w:tcPr>
          <w:p w14:paraId="4D5F4C46" w14:textId="77777777" w:rsidR="000040F6" w:rsidRPr="00FE03AD" w:rsidRDefault="000040F6" w:rsidP="00FE03AD">
            <w:pPr>
              <w:spacing w:line="276" w:lineRule="auto"/>
              <w:rPr>
                <w:szCs w:val="20"/>
              </w:rPr>
            </w:pPr>
            <w:r w:rsidRPr="00FE03AD">
              <w:rPr>
                <w:szCs w:val="20"/>
              </w:rPr>
              <w:t>Nephroprotective therapy (</w:t>
            </w:r>
            <w:proofErr w:type="spellStart"/>
            <w:r w:rsidRPr="00FE03AD">
              <w:rPr>
                <w:szCs w:val="20"/>
              </w:rPr>
              <w:t>ACEi</w:t>
            </w:r>
            <w:proofErr w:type="spellEnd"/>
            <w:r w:rsidRPr="00FE03AD">
              <w:rPr>
                <w:szCs w:val="20"/>
              </w:rPr>
              <w:t>/ARB), optimize IS, risk factor control</w:t>
            </w:r>
          </w:p>
        </w:tc>
        <w:tc>
          <w:tcPr>
            <w:tcW w:w="0" w:type="auto"/>
            <w:hideMark/>
          </w:tcPr>
          <w:p w14:paraId="5BFDFAFC" w14:textId="77777777" w:rsidR="000040F6" w:rsidRPr="00FE03AD" w:rsidRDefault="000040F6" w:rsidP="00FE03AD">
            <w:pPr>
              <w:spacing w:line="276" w:lineRule="auto"/>
              <w:rPr>
                <w:szCs w:val="20"/>
              </w:rPr>
            </w:pPr>
            <w:r w:rsidRPr="00FE03AD">
              <w:rPr>
                <w:szCs w:val="20"/>
              </w:rPr>
              <w:t>Clinically significant, especially ITA (faster decline from higher baseline); IAK slower decline but from lower baseline</w:t>
            </w:r>
          </w:p>
        </w:tc>
      </w:tr>
      <w:tr w:rsidR="000040F6" w:rsidRPr="00FE03AD" w14:paraId="617A29E4" w14:textId="77777777" w:rsidTr="00983433">
        <w:tc>
          <w:tcPr>
            <w:tcW w:w="0" w:type="auto"/>
            <w:hideMark/>
          </w:tcPr>
          <w:p w14:paraId="44A219CA" w14:textId="77777777" w:rsidR="000040F6" w:rsidRPr="00FE03AD" w:rsidRDefault="000040F6" w:rsidP="00FE03AD">
            <w:pPr>
              <w:spacing w:line="276" w:lineRule="auto"/>
              <w:rPr>
                <w:bCs/>
                <w:szCs w:val="20"/>
                <w:lang w:val="it-IT"/>
              </w:rPr>
            </w:pPr>
            <w:r w:rsidRPr="00FE03AD">
              <w:rPr>
                <w:bCs/>
                <w:szCs w:val="20"/>
                <w:lang w:val="it-IT"/>
              </w:rPr>
              <w:t>Serious adverse events (0–30 d)</w:t>
            </w:r>
          </w:p>
        </w:tc>
        <w:tc>
          <w:tcPr>
            <w:tcW w:w="0" w:type="auto"/>
            <w:hideMark/>
          </w:tcPr>
          <w:p w14:paraId="19C428D6" w14:textId="77777777" w:rsidR="000040F6" w:rsidRPr="00FE03AD" w:rsidRDefault="000040F6" w:rsidP="00FE03AD">
            <w:pPr>
              <w:spacing w:line="276" w:lineRule="auto"/>
              <w:rPr>
                <w:szCs w:val="20"/>
              </w:rPr>
            </w:pPr>
            <w:r w:rsidRPr="00FE03AD">
              <w:rPr>
                <w:szCs w:val="20"/>
              </w:rPr>
              <w:t>ITA 10.9%, IAK 12.7%; declined across eras (18.5% → 9.4% → 4.2%)</w:t>
            </w:r>
          </w:p>
        </w:tc>
        <w:tc>
          <w:tcPr>
            <w:tcW w:w="0" w:type="auto"/>
            <w:hideMark/>
          </w:tcPr>
          <w:p w14:paraId="155F540A" w14:textId="77777777" w:rsidR="000040F6" w:rsidRPr="00FE03AD" w:rsidRDefault="000040F6" w:rsidP="00FE03AD">
            <w:pPr>
              <w:spacing w:line="276" w:lineRule="auto"/>
              <w:rPr>
                <w:szCs w:val="20"/>
                <w:lang w:val="it-IT"/>
              </w:rPr>
            </w:pPr>
            <w:r w:rsidRPr="00FE03AD">
              <w:rPr>
                <w:szCs w:val="20"/>
                <w:lang w:val="it-IT"/>
              </w:rPr>
              <w:t>Event-specific; adjust IS</w:t>
            </w:r>
          </w:p>
        </w:tc>
        <w:tc>
          <w:tcPr>
            <w:tcW w:w="0" w:type="auto"/>
            <w:hideMark/>
          </w:tcPr>
          <w:p w14:paraId="0527C340" w14:textId="77777777" w:rsidR="000040F6" w:rsidRPr="00FE03AD" w:rsidRDefault="000040F6" w:rsidP="00FE03AD">
            <w:pPr>
              <w:spacing w:line="276" w:lineRule="auto"/>
              <w:rPr>
                <w:szCs w:val="20"/>
                <w:lang w:val="it-IT"/>
              </w:rPr>
            </w:pPr>
            <w:r w:rsidRPr="00FE03AD">
              <w:rPr>
                <w:szCs w:val="20"/>
                <w:lang w:val="it-IT"/>
              </w:rPr>
              <w:t>Marked reduction over time</w:t>
            </w:r>
          </w:p>
        </w:tc>
      </w:tr>
      <w:tr w:rsidR="000040F6" w:rsidRPr="00FE03AD" w14:paraId="46284300" w14:textId="77777777" w:rsidTr="00983433">
        <w:tc>
          <w:tcPr>
            <w:tcW w:w="0" w:type="auto"/>
            <w:hideMark/>
          </w:tcPr>
          <w:p w14:paraId="26A60026" w14:textId="77777777" w:rsidR="000040F6" w:rsidRPr="00FE03AD" w:rsidRDefault="000040F6" w:rsidP="00FE03AD">
            <w:pPr>
              <w:spacing w:line="276" w:lineRule="auto"/>
              <w:rPr>
                <w:bCs/>
                <w:szCs w:val="20"/>
                <w:lang w:val="it-IT"/>
              </w:rPr>
            </w:pPr>
            <w:r w:rsidRPr="00FE03AD">
              <w:rPr>
                <w:bCs/>
                <w:szCs w:val="20"/>
                <w:lang w:val="it-IT"/>
              </w:rPr>
              <w:t>Serious adverse events (1 yr)</w:t>
            </w:r>
          </w:p>
        </w:tc>
        <w:tc>
          <w:tcPr>
            <w:tcW w:w="0" w:type="auto"/>
            <w:hideMark/>
          </w:tcPr>
          <w:p w14:paraId="49606FFF" w14:textId="77777777" w:rsidR="000040F6" w:rsidRPr="00FE03AD" w:rsidRDefault="000040F6" w:rsidP="00FE03AD">
            <w:pPr>
              <w:spacing w:line="276" w:lineRule="auto"/>
              <w:rPr>
                <w:szCs w:val="20"/>
                <w:lang w:val="it-IT"/>
              </w:rPr>
            </w:pPr>
            <w:r w:rsidRPr="00FE03AD">
              <w:rPr>
                <w:szCs w:val="20"/>
                <w:lang w:val="it-IT"/>
              </w:rPr>
              <w:t>ITA 22.7%, IAK 30.4%; decline post-2010</w:t>
            </w:r>
          </w:p>
        </w:tc>
        <w:tc>
          <w:tcPr>
            <w:tcW w:w="0" w:type="auto"/>
            <w:hideMark/>
          </w:tcPr>
          <w:p w14:paraId="13B55A56" w14:textId="77777777" w:rsidR="000040F6" w:rsidRPr="00FE03AD" w:rsidRDefault="000040F6" w:rsidP="00FE03AD">
            <w:pPr>
              <w:spacing w:line="276" w:lineRule="auto"/>
              <w:rPr>
                <w:szCs w:val="20"/>
                <w:lang w:val="it-IT"/>
              </w:rPr>
            </w:pPr>
            <w:r w:rsidRPr="00FE03AD">
              <w:rPr>
                <w:szCs w:val="20"/>
                <w:lang w:val="it-IT"/>
              </w:rPr>
              <w:t>Event-specific</w:t>
            </w:r>
          </w:p>
        </w:tc>
        <w:tc>
          <w:tcPr>
            <w:tcW w:w="0" w:type="auto"/>
            <w:hideMark/>
          </w:tcPr>
          <w:p w14:paraId="2F5760C5" w14:textId="77777777" w:rsidR="000040F6" w:rsidRPr="00FE03AD" w:rsidRDefault="000040F6" w:rsidP="00FE03AD">
            <w:pPr>
              <w:spacing w:line="276" w:lineRule="auto"/>
              <w:rPr>
                <w:szCs w:val="20"/>
                <w:lang w:val="it-IT"/>
              </w:rPr>
            </w:pPr>
            <w:r w:rsidRPr="00FE03AD">
              <w:rPr>
                <w:szCs w:val="20"/>
                <w:lang w:val="it-IT"/>
              </w:rPr>
              <w:t>More frequent with reinfusions</w:t>
            </w:r>
          </w:p>
        </w:tc>
      </w:tr>
      <w:tr w:rsidR="000040F6" w:rsidRPr="00FE03AD" w14:paraId="730B93CB" w14:textId="77777777" w:rsidTr="00983433">
        <w:tc>
          <w:tcPr>
            <w:tcW w:w="0" w:type="auto"/>
            <w:hideMark/>
          </w:tcPr>
          <w:p w14:paraId="119F4440" w14:textId="77777777" w:rsidR="000040F6" w:rsidRPr="00FE03AD" w:rsidRDefault="000040F6" w:rsidP="00FE03AD">
            <w:pPr>
              <w:spacing w:line="276" w:lineRule="auto"/>
              <w:rPr>
                <w:bCs/>
                <w:szCs w:val="20"/>
                <w:lang w:val="it-IT"/>
              </w:rPr>
            </w:pPr>
            <w:r w:rsidRPr="00FE03AD">
              <w:rPr>
                <w:bCs/>
                <w:szCs w:val="20"/>
                <w:lang w:val="it-IT"/>
              </w:rPr>
              <w:t>Life-threatening events</w:t>
            </w:r>
          </w:p>
        </w:tc>
        <w:tc>
          <w:tcPr>
            <w:tcW w:w="0" w:type="auto"/>
            <w:hideMark/>
          </w:tcPr>
          <w:p w14:paraId="2609F849" w14:textId="77777777" w:rsidR="000040F6" w:rsidRPr="00FE03AD" w:rsidRDefault="000040F6" w:rsidP="00FE03AD">
            <w:pPr>
              <w:spacing w:line="276" w:lineRule="auto"/>
              <w:rPr>
                <w:szCs w:val="20"/>
              </w:rPr>
            </w:pPr>
            <w:r w:rsidRPr="00FE03AD">
              <w:rPr>
                <w:szCs w:val="20"/>
              </w:rPr>
              <w:t xml:space="preserve">ITA 13.4%, IAK 16.9%; 80% recovery, 8% sequelae, 3% no </w:t>
            </w:r>
            <w:r w:rsidRPr="00FE03AD">
              <w:rPr>
                <w:szCs w:val="20"/>
              </w:rPr>
              <w:lastRenderedPageBreak/>
              <w:t>recovery, 6% fatal</w:t>
            </w:r>
          </w:p>
        </w:tc>
        <w:tc>
          <w:tcPr>
            <w:tcW w:w="0" w:type="auto"/>
            <w:hideMark/>
          </w:tcPr>
          <w:p w14:paraId="6786C25D" w14:textId="77777777" w:rsidR="000040F6" w:rsidRPr="00FE03AD" w:rsidRDefault="000040F6" w:rsidP="00FE03AD">
            <w:pPr>
              <w:spacing w:line="276" w:lineRule="auto"/>
              <w:rPr>
                <w:szCs w:val="20"/>
                <w:lang w:val="it-IT"/>
              </w:rPr>
            </w:pPr>
            <w:r w:rsidRPr="00FE03AD">
              <w:rPr>
                <w:szCs w:val="20"/>
                <w:lang w:val="it-IT"/>
              </w:rPr>
              <w:lastRenderedPageBreak/>
              <w:t>ICU, targeted therapy</w:t>
            </w:r>
          </w:p>
        </w:tc>
        <w:tc>
          <w:tcPr>
            <w:tcW w:w="0" w:type="auto"/>
            <w:hideMark/>
          </w:tcPr>
          <w:p w14:paraId="37DB4C51" w14:textId="77777777" w:rsidR="000040F6" w:rsidRPr="00FE03AD" w:rsidRDefault="000040F6" w:rsidP="00FE03AD">
            <w:pPr>
              <w:spacing w:line="276" w:lineRule="auto"/>
              <w:rPr>
                <w:szCs w:val="20"/>
              </w:rPr>
            </w:pPr>
            <w:r w:rsidRPr="00FE03AD">
              <w:rPr>
                <w:szCs w:val="20"/>
              </w:rPr>
              <w:t>Frequency &amp; severity decreased in recent eras</w:t>
            </w:r>
          </w:p>
        </w:tc>
      </w:tr>
      <w:tr w:rsidR="000040F6" w:rsidRPr="00FE03AD" w14:paraId="320204FE" w14:textId="77777777" w:rsidTr="00983433">
        <w:tc>
          <w:tcPr>
            <w:tcW w:w="0" w:type="auto"/>
            <w:hideMark/>
          </w:tcPr>
          <w:p w14:paraId="1E31C0D1" w14:textId="77777777" w:rsidR="000040F6" w:rsidRPr="00FE03AD" w:rsidRDefault="000040F6" w:rsidP="00FE03AD">
            <w:pPr>
              <w:spacing w:line="276" w:lineRule="auto"/>
              <w:rPr>
                <w:bCs/>
                <w:szCs w:val="20"/>
                <w:lang w:val="it-IT"/>
              </w:rPr>
            </w:pPr>
            <w:r w:rsidRPr="00FE03AD">
              <w:rPr>
                <w:bCs/>
                <w:szCs w:val="20"/>
                <w:lang w:val="it-IT"/>
              </w:rPr>
              <w:t>Malignancies</w:t>
            </w:r>
          </w:p>
        </w:tc>
        <w:tc>
          <w:tcPr>
            <w:tcW w:w="0" w:type="auto"/>
            <w:hideMark/>
          </w:tcPr>
          <w:p w14:paraId="75BEE551" w14:textId="77777777" w:rsidR="000040F6" w:rsidRPr="00FE03AD" w:rsidRDefault="000040F6" w:rsidP="00FE03AD">
            <w:pPr>
              <w:spacing w:line="276" w:lineRule="auto"/>
              <w:rPr>
                <w:szCs w:val="20"/>
              </w:rPr>
            </w:pPr>
            <w:r w:rsidRPr="00FE03AD">
              <w:rPr>
                <w:szCs w:val="20"/>
              </w:rPr>
              <w:t>188 cancers / 100 recipients (10,472 PY); 60% possibly, 12% definitely IS-related</w:t>
            </w:r>
          </w:p>
        </w:tc>
        <w:tc>
          <w:tcPr>
            <w:tcW w:w="0" w:type="auto"/>
            <w:hideMark/>
          </w:tcPr>
          <w:p w14:paraId="37705AFF" w14:textId="77777777" w:rsidR="000040F6" w:rsidRPr="00FE03AD" w:rsidRDefault="000040F6" w:rsidP="00FE03AD">
            <w:pPr>
              <w:spacing w:line="276" w:lineRule="auto"/>
              <w:rPr>
                <w:szCs w:val="20"/>
                <w:lang w:val="it-IT"/>
              </w:rPr>
            </w:pPr>
            <w:r w:rsidRPr="00FE03AD">
              <w:rPr>
                <w:szCs w:val="20"/>
                <w:lang w:val="it-IT"/>
              </w:rPr>
              <w:t>Oncology care; IS modulation</w:t>
            </w:r>
          </w:p>
        </w:tc>
        <w:tc>
          <w:tcPr>
            <w:tcW w:w="0" w:type="auto"/>
            <w:hideMark/>
          </w:tcPr>
          <w:p w14:paraId="6C5FCB2A" w14:textId="77777777" w:rsidR="000040F6" w:rsidRPr="00FE03AD" w:rsidRDefault="000040F6" w:rsidP="00FE03AD">
            <w:pPr>
              <w:spacing w:line="276" w:lineRule="auto"/>
              <w:rPr>
                <w:szCs w:val="20"/>
              </w:rPr>
            </w:pPr>
            <w:r w:rsidRPr="00FE03AD">
              <w:rPr>
                <w:szCs w:val="20"/>
              </w:rPr>
              <w:t>11 cancer deaths; mostly non-melanoma skin</w:t>
            </w:r>
          </w:p>
        </w:tc>
      </w:tr>
      <w:tr w:rsidR="000040F6" w:rsidRPr="00FE03AD" w14:paraId="233AE6D1" w14:textId="77777777" w:rsidTr="00983433">
        <w:tc>
          <w:tcPr>
            <w:tcW w:w="0" w:type="auto"/>
            <w:hideMark/>
          </w:tcPr>
          <w:p w14:paraId="12864C22" w14:textId="77777777" w:rsidR="000040F6" w:rsidRPr="00FE03AD" w:rsidRDefault="000040F6" w:rsidP="00FE03AD">
            <w:pPr>
              <w:spacing w:line="276" w:lineRule="auto"/>
              <w:rPr>
                <w:bCs/>
                <w:szCs w:val="20"/>
                <w:lang w:val="it-IT"/>
              </w:rPr>
            </w:pPr>
            <w:r w:rsidRPr="00FE03AD">
              <w:rPr>
                <w:bCs/>
                <w:szCs w:val="20"/>
                <w:lang w:val="it-IT"/>
              </w:rPr>
              <w:t>Mortality</w:t>
            </w:r>
          </w:p>
        </w:tc>
        <w:tc>
          <w:tcPr>
            <w:tcW w:w="0" w:type="auto"/>
            <w:hideMark/>
          </w:tcPr>
          <w:p w14:paraId="45236F3F" w14:textId="77777777" w:rsidR="000040F6" w:rsidRPr="00FE03AD" w:rsidRDefault="000040F6" w:rsidP="00FE03AD">
            <w:pPr>
              <w:spacing w:line="276" w:lineRule="auto"/>
              <w:rPr>
                <w:szCs w:val="20"/>
              </w:rPr>
            </w:pPr>
            <w:r w:rsidRPr="00FE03AD">
              <w:rPr>
                <w:szCs w:val="20"/>
              </w:rPr>
              <w:t>~5.0% overall; higher in IAK and SIK</w:t>
            </w:r>
          </w:p>
        </w:tc>
        <w:tc>
          <w:tcPr>
            <w:tcW w:w="0" w:type="auto"/>
            <w:hideMark/>
          </w:tcPr>
          <w:p w14:paraId="7B6F94E2" w14:textId="77777777" w:rsidR="000040F6" w:rsidRPr="00FE03AD" w:rsidRDefault="000040F6" w:rsidP="00FE03AD">
            <w:pPr>
              <w:spacing w:line="276" w:lineRule="auto"/>
              <w:rPr>
                <w:szCs w:val="20"/>
                <w:lang w:val="it-IT"/>
              </w:rPr>
            </w:pPr>
            <w:r w:rsidRPr="00FE03AD">
              <w:rPr>
                <w:szCs w:val="20"/>
                <w:lang w:val="it-IT"/>
              </w:rPr>
              <w:t>—</w:t>
            </w:r>
          </w:p>
        </w:tc>
        <w:tc>
          <w:tcPr>
            <w:tcW w:w="0" w:type="auto"/>
            <w:hideMark/>
          </w:tcPr>
          <w:p w14:paraId="02AF8982" w14:textId="77777777" w:rsidR="000040F6" w:rsidRPr="00FE03AD" w:rsidRDefault="000040F6" w:rsidP="00FE03AD">
            <w:pPr>
              <w:spacing w:line="276" w:lineRule="auto"/>
              <w:rPr>
                <w:szCs w:val="20"/>
              </w:rPr>
            </w:pPr>
            <w:r w:rsidRPr="00FE03AD">
              <w:rPr>
                <w:szCs w:val="20"/>
              </w:rPr>
              <w:t>Causes: cardiovascular, neoplasia, infection, hemorrhage</w:t>
            </w:r>
          </w:p>
        </w:tc>
      </w:tr>
      <w:tr w:rsidR="000040F6" w:rsidRPr="00FE03AD" w14:paraId="6E0EFCFC" w14:textId="77777777" w:rsidTr="00983433">
        <w:tc>
          <w:tcPr>
            <w:tcW w:w="0" w:type="auto"/>
            <w:hideMark/>
          </w:tcPr>
          <w:p w14:paraId="25B5A850" w14:textId="77777777" w:rsidR="000040F6" w:rsidRPr="00FE03AD" w:rsidRDefault="000040F6" w:rsidP="00FE03AD">
            <w:pPr>
              <w:spacing w:line="276" w:lineRule="auto"/>
              <w:rPr>
                <w:bCs/>
                <w:szCs w:val="20"/>
              </w:rPr>
            </w:pPr>
            <w:r w:rsidRPr="00FE03AD">
              <w:rPr>
                <w:bCs/>
                <w:szCs w:val="20"/>
              </w:rPr>
              <w:t>IAT – Surgical complications (Minnesota, n=413)</w:t>
            </w:r>
          </w:p>
        </w:tc>
        <w:tc>
          <w:tcPr>
            <w:tcW w:w="0" w:type="auto"/>
            <w:hideMark/>
          </w:tcPr>
          <w:p w14:paraId="4506BB03" w14:textId="77777777" w:rsidR="000040F6" w:rsidRPr="00FE03AD" w:rsidRDefault="000040F6" w:rsidP="00FE03AD">
            <w:pPr>
              <w:spacing w:line="276" w:lineRule="auto"/>
              <w:rPr>
                <w:szCs w:val="20"/>
              </w:rPr>
            </w:pPr>
            <w:r w:rsidRPr="00FE03AD">
              <w:rPr>
                <w:szCs w:val="20"/>
              </w:rPr>
              <w:t>Reoperation 15.9%; bleeding 9.5%; leaks 4.2%; infection 1.9%; wound 2.2%; GI 4.7%; splenic &lt;1%</w:t>
            </w:r>
          </w:p>
        </w:tc>
        <w:tc>
          <w:tcPr>
            <w:tcW w:w="0" w:type="auto"/>
            <w:hideMark/>
          </w:tcPr>
          <w:p w14:paraId="2E41338A" w14:textId="77777777" w:rsidR="000040F6" w:rsidRPr="00FE03AD" w:rsidRDefault="000040F6" w:rsidP="00FE03AD">
            <w:pPr>
              <w:spacing w:line="276" w:lineRule="auto"/>
              <w:rPr>
                <w:szCs w:val="20"/>
                <w:lang w:val="it-IT"/>
              </w:rPr>
            </w:pPr>
            <w:r w:rsidRPr="00FE03AD">
              <w:rPr>
                <w:szCs w:val="20"/>
                <w:lang w:val="it-IT"/>
              </w:rPr>
              <w:t>Surgical reintervention if needed</w:t>
            </w:r>
          </w:p>
        </w:tc>
        <w:tc>
          <w:tcPr>
            <w:tcW w:w="0" w:type="auto"/>
            <w:hideMark/>
          </w:tcPr>
          <w:p w14:paraId="1662F99F" w14:textId="77777777" w:rsidR="000040F6" w:rsidRPr="00FE03AD" w:rsidRDefault="000040F6" w:rsidP="00FE03AD">
            <w:pPr>
              <w:spacing w:line="276" w:lineRule="auto"/>
              <w:rPr>
                <w:szCs w:val="20"/>
              </w:rPr>
            </w:pPr>
            <w:r w:rsidRPr="00FE03AD">
              <w:rPr>
                <w:szCs w:val="20"/>
              </w:rPr>
              <w:t>Moderate perioperative risk; long-term safe</w:t>
            </w:r>
          </w:p>
        </w:tc>
      </w:tr>
    </w:tbl>
    <w:p w14:paraId="500C408A" w14:textId="77777777" w:rsidR="000040F6" w:rsidRPr="00FE03AD" w:rsidRDefault="000040F6" w:rsidP="00FE03AD">
      <w:pPr>
        <w:spacing w:line="276" w:lineRule="auto"/>
      </w:pPr>
    </w:p>
    <w:p w14:paraId="6E49A5A6" w14:textId="3E3193F6" w:rsidR="00A67333" w:rsidRPr="00FE03AD" w:rsidRDefault="00400ADC" w:rsidP="00FE03AD">
      <w:pPr>
        <w:spacing w:line="276" w:lineRule="auto"/>
      </w:pPr>
      <w:r w:rsidRPr="00FE03AD">
        <w:t xml:space="preserve">As with any allogeneic transplant, HLA sensitization may occur. The development of panel reactive alloantibodies (PRA) and donor-specific antibodies (DSA) after graft failure has been reported </w:t>
      </w:r>
      <w:r w:rsidRPr="00FE03AD">
        <w:fldChar w:fldCharType="begin">
          <w:fldData xml:space="preserve">PEVuZE5vdGU+PENpdGU+PEF1dGhvcj5DYW1wYmVsbDwvQXV0aG9yPjxZZWFyPjIwMDc8L1llYXI+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</w:fldData>
        </w:fldChar>
      </w:r>
      <w:r w:rsidRPr="00FE03AD">
        <w:instrText xml:space="preserve"> ADDIN EN.CITE </w:instrText>
      </w:r>
      <w:r w:rsidRPr="00FE03AD">
        <w:fldChar w:fldCharType="begin">
          <w:fldData xml:space="preserve">PEVuZE5vdGU+PENpdGU+PEF1dGhvcj5DYW1wYmVsbDwvQXV0aG9yPjxZZWFyPjIwMDc8L1llYXI+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37-139</w:t>
      </w:r>
      <w:r w:rsidR="00762616">
        <w:rPr>
          <w:noProof/>
        </w:rPr>
        <w:t>)</w:t>
      </w:r>
      <w:r w:rsidRPr="00FE03AD">
        <w:fldChar w:fldCharType="end"/>
      </w:r>
      <w:r w:rsidRPr="00FE03AD">
        <w:t>, with potential consequences for patients who may require subsequent kidney transplantation, as high PRA levels prolong waiting times for suitable donors. Recent long-term single-center data confirm that DSA and autoantibody development are associated with accelerated graft failure</w:t>
      </w:r>
      <w:r w:rsidR="00A67333" w:rsidRPr="00FE03AD">
        <w:t xml:space="preserve"> </w:t>
      </w:r>
      <w:r w:rsidR="00A67333" w:rsidRPr="00FE03AD">
        <w:fldChar w:fldCharType="begin">
          <w:fldData xml:space="preserve">PEVuZE5vdGU+PENpdGU+PEF1dGhvcj5DYXRhcmluZWxsYTwvQXV0aG9yPjxZZWFyPjIwMjU8L1ll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</w:fldData>
        </w:fldChar>
      </w:r>
      <w:r w:rsidR="00A67333" w:rsidRPr="00FE03AD">
        <w:instrText xml:space="preserve"> ADDIN EN.CITE </w:instrText>
      </w:r>
      <w:r w:rsidR="00A67333" w:rsidRPr="00FE03AD">
        <w:fldChar w:fldCharType="begin">
          <w:fldData xml:space="preserve">PEVuZE5vdGU+PENpdGU+PEF1dGhvcj5DYXRhcmluZWxsYTwvQXV0aG9yPjxZZWFyPjIwMjU8L1ll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</w:fldData>
        </w:fldChar>
      </w:r>
      <w:r w:rsidR="00A67333" w:rsidRPr="00FE03AD">
        <w:instrText xml:space="preserve"> ADDIN EN.CITE.DATA </w:instrText>
      </w:r>
      <w:r w:rsidR="00A67333" w:rsidRPr="00FE03AD">
        <w:fldChar w:fldCharType="end"/>
      </w:r>
      <w:r w:rsidR="00A67333" w:rsidRPr="00FE03AD">
        <w:fldChar w:fldCharType="separate"/>
      </w:r>
      <w:r w:rsidR="00762616">
        <w:rPr>
          <w:noProof/>
        </w:rPr>
        <w:t>(</w:t>
      </w:r>
      <w:r w:rsidR="00A67333" w:rsidRPr="00FE03AD">
        <w:rPr>
          <w:noProof/>
        </w:rPr>
        <w:t>27</w:t>
      </w:r>
      <w:r w:rsidR="00762616">
        <w:rPr>
          <w:noProof/>
        </w:rPr>
        <w:t>)</w:t>
      </w:r>
      <w:r w:rsidR="00A67333" w:rsidRPr="00FE03AD">
        <w:fldChar w:fldCharType="end"/>
      </w:r>
      <w:r w:rsidR="00A67333" w:rsidRPr="00FE03AD">
        <w:t xml:space="preserve">. Drug-related toxicity, especially </w:t>
      </w:r>
      <w:proofErr w:type="spellStart"/>
      <w:r w:rsidR="00A67333" w:rsidRPr="00FE03AD">
        <w:t>nephro</w:t>
      </w:r>
      <w:proofErr w:type="spellEnd"/>
      <w:r w:rsidR="00A67333" w:rsidRPr="00FE03AD">
        <w:t xml:space="preserve">- and neurotoxicity from calcineurin inhibitors and mTOR inhibitors, remains a concern </w:t>
      </w:r>
      <w:r w:rsidR="00C044D0" w:rsidRPr="00FE03AD">
        <w:fldChar w:fldCharType="begin">
          <w:fldData xml:space="preserve">PEVuZE5vdGU+PENpdGU+PEF1dGhvcj5DYWxkYXJhPC9BdXRob3I+PFllYXI+MjAyMzwvWWVhcj48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MTA3MDE1NTE8L2N1c3RvbTI+PGVsZWN0cm9uaWMtcmVzb3VyY2UtbnVtPjEw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EwMjg2ODI5PC9jdXN0b20yPjxlbGVjdHJvbmlj
LXJlc291cmNlLW51bT4xMC4zMzg5L3RpLjIwMjMuMTE1NjU8L2VsZWN0cm9uaWMtcmVzb3VyY2Ut
bnVtPjxyZW1vdGUtZGF0YWJhc2UtcHJvdmlkZXI+TkxNPC9yZW1vdGUtZGF0YWJhc2UtcHJvdmlk
ZXI+PGxhbmd1YWdlPmVuZzwvbGFuZ3VhZ2U+PC9yZWNvcmQ+PC9DaXRlPjwvRW5kTm90ZT5=
</w:fldData>
        </w:fldChar>
      </w:r>
      <w:r w:rsidRPr="00FE03AD">
        <w:instrText xml:space="preserve"> ADDIN EN.CITE </w:instrText>
      </w:r>
      <w:r w:rsidRPr="00FE03AD">
        <w:fldChar w:fldCharType="begin">
          <w:fldData xml:space="preserve">PEVuZE5vdGU+PENpdGU+PEF1dGhvcj5DYWxkYXJhPC9BdXRob3I+PFllYXI+MjAyMzwvWWVhcj48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MTA3MDE1NTE8L2N1c3RvbTI+PGVsZWN0cm9uaWMtcmVzb3VyY2UtbnVtPjEw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EwMjg2ODI5PC9jdXN0b20yPjxlbGVjdHJvbmlj
LXJlc291cmNlLW51bT4xMC4zMzg5L3RpLjIwMjMuMTE1NjU8L2VsZWN0cm9uaWMtcmVzb3VyY2Ut
bnVtPjxyZW1vdGUtZGF0YWJhc2UtcHJvdmlkZXI+TkxNPC9yZW1vdGUtZGF0YWJhc2UtcHJvdmlk
ZXI+PGxhbmd1YWdlPmVuZzwvbGFuZ3VhZ2U+PC9yZWNvcmQ+PC9DaXRlPjwvRW5kTm90ZT5=
</w:fldData>
        </w:fldChar>
      </w:r>
      <w:r w:rsidRPr="00FE03AD">
        <w:instrText xml:space="preserve"> ADDIN EN.CITE.DATA </w:instrText>
      </w:r>
      <w:r w:rsidRPr="00FE03AD">
        <w:fldChar w:fldCharType="end"/>
      </w:r>
      <w:r w:rsidR="00C044D0" w:rsidRPr="00FE03AD">
        <w:fldChar w:fldCharType="separate"/>
      </w:r>
      <w:r w:rsidR="00762616">
        <w:rPr>
          <w:noProof/>
        </w:rPr>
        <w:t>(</w:t>
      </w:r>
      <w:r w:rsidRPr="00FE03AD">
        <w:rPr>
          <w:noProof/>
        </w:rPr>
        <w:t>140, 141</w:t>
      </w:r>
      <w:r w:rsidR="00762616">
        <w:rPr>
          <w:noProof/>
        </w:rPr>
        <w:t>)</w:t>
      </w:r>
      <w:r w:rsidR="00C044D0" w:rsidRPr="00FE03AD">
        <w:fldChar w:fldCharType="end"/>
      </w:r>
      <w:r w:rsidR="00077D1A" w:rsidRPr="00FE03AD">
        <w:t xml:space="preserve">. </w:t>
      </w:r>
      <w:r w:rsidR="00A67333" w:rsidRPr="00FE03AD">
        <w:t xml:space="preserve">When symptomatic, these toxicities can usually be managed by dose reduction or conversion to alternative regimens, generally without loss of graft function. Sirolimus- and tacrolimus-related nephrotoxicity has been particularly described in patients with impaired baseline renal function due to diabetic nephropathy </w:t>
      </w:r>
      <w:r w:rsidR="00A67333" w:rsidRPr="00FE03AD">
        <w:fldChar w:fldCharType="begin">
          <w:fldData xml:space="preserve">PEVuZE5vdGU+PENpdGU+PEF1dGhvcj5BbmRyZXM8L0F1dGhvcj48WWVhcj4yMDA1PC9ZZWFyPjxS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</w:fldData>
        </w:fldChar>
      </w:r>
      <w:r w:rsidR="00A67333" w:rsidRPr="00FE03AD">
        <w:instrText xml:space="preserve"> ADDIN EN.CITE </w:instrText>
      </w:r>
      <w:r w:rsidR="00A67333" w:rsidRPr="00FE03AD">
        <w:fldChar w:fldCharType="begin">
          <w:fldData xml:space="preserve">PEVuZE5vdGU+PENpdGU+PEF1dGhvcj5BbmRyZXM8L0F1dGhvcj48WWVhcj4yMDA1PC9ZZWFyPjxS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</w:fldData>
        </w:fldChar>
      </w:r>
      <w:r w:rsidR="00A67333" w:rsidRPr="00FE03AD">
        <w:instrText xml:space="preserve"> ADDIN EN.CITE.DATA </w:instrText>
      </w:r>
      <w:r w:rsidR="00A67333" w:rsidRPr="00FE03AD">
        <w:fldChar w:fldCharType="end"/>
      </w:r>
      <w:r w:rsidR="00A67333" w:rsidRPr="00FE03AD">
        <w:fldChar w:fldCharType="separate"/>
      </w:r>
      <w:r w:rsidR="00762616">
        <w:rPr>
          <w:noProof/>
        </w:rPr>
        <w:t>(</w:t>
      </w:r>
      <w:r w:rsidR="00A67333" w:rsidRPr="00FE03AD">
        <w:rPr>
          <w:noProof/>
        </w:rPr>
        <w:t>142</w:t>
      </w:r>
      <w:r w:rsidR="00762616">
        <w:rPr>
          <w:noProof/>
        </w:rPr>
        <w:t>)</w:t>
      </w:r>
      <w:r w:rsidR="00A67333" w:rsidRPr="00FE03AD">
        <w:fldChar w:fldCharType="end"/>
      </w:r>
      <w:r w:rsidR="00A67333" w:rsidRPr="00FE03AD">
        <w:t>. Decline in renal function remains one of the most clinically important adverse events following allogeneic islet transplantation, largely reflecting the nephrotoxicity of calcineurin inhibitors and, to a lesser extent, mTOR inhibitors. According to the CITR 12th Allograft Report (cut-off 2023, follow-up 2025), mean estimated glomerular filtration rate (eGFR, CKD-EPI) at the time of the first islet transplant was ~91 mL/min/1.73 m² in ITA recipients and ~62 mL/min/1.73 m² in IAK recipients. By comparison, participants in the DCCT/EDIC cohort of type 1 diabetes had a baseline mean eGFR of ~126 mL/min/1.73 m². Thus, patients undergoing islet transplantation already start from substantially lower renal function, particularly in the IAK setting where prior kidney graft and diabetic nephropathy coexist.</w:t>
      </w:r>
    </w:p>
    <w:p w14:paraId="006C62CD" w14:textId="77777777" w:rsidR="00596BC8" w:rsidRPr="00FE03AD" w:rsidRDefault="00596BC8" w:rsidP="00FE03AD">
      <w:pPr>
        <w:spacing w:line="276" w:lineRule="auto"/>
      </w:pPr>
    </w:p>
    <w:p w14:paraId="5F5D1504" w14:textId="4E51B1F4" w:rsidR="00A67333" w:rsidRPr="00FE03AD" w:rsidRDefault="00A67333" w:rsidP="00FE03AD">
      <w:pPr>
        <w:spacing w:line="276" w:lineRule="auto"/>
      </w:pPr>
      <w:r w:rsidRPr="00FE03AD">
        <w:t xml:space="preserve">During follow-up, CITR reported that over 5 years from the last infusion, mean decline in renal function was: −20 mL/min/1.73 m² in ITA, −12 mL/min/1.73 m² in IAK, compared with ~−9 mL/min/1.73 m² in DCCT/EDIC participants over a similar time horizon. This means that ITA patients, although starting from higher baseline eGFR, lose renal function faster than both IAK and non-transplanted T1D controls. In contrast, IAK recipients decline more slowly, but from a much lower baseline, and often approach critical thresholds for chronic kidney disease. The decline is influenced by age (older recipients start with lower eGFR but decline more slowly), immunosuppression (CNI+IMPDH regimens were associated with lower overall eGFR compared with other maintenance regimens), and time since transplantation (with steeper declines in the first years). Importantly, despite these declines, registry data show that the majority of recipients maintain functioning kidney grafts over the medium term, and the metabolic stabilization provided by islet grafts may contribute to reduced progression of diabetic </w:t>
      </w:r>
      <w:r w:rsidRPr="00FE03AD">
        <w:lastRenderedPageBreak/>
        <w:t>nephropathy compared with insulin-only therapy.</w:t>
      </w:r>
    </w:p>
    <w:p w14:paraId="645760EC" w14:textId="77777777" w:rsidR="00596BC8" w:rsidRPr="00FE03AD" w:rsidRDefault="00596BC8" w:rsidP="00FE03AD">
      <w:pPr>
        <w:spacing w:line="276" w:lineRule="auto"/>
      </w:pPr>
    </w:p>
    <w:p w14:paraId="10FC19FD" w14:textId="2CA84C62" w:rsidR="00A67333" w:rsidRPr="00FE03AD" w:rsidRDefault="00A67333" w:rsidP="00FE03AD">
      <w:pPr>
        <w:spacing w:line="276" w:lineRule="auto"/>
      </w:pPr>
      <w:r w:rsidRPr="00FE03AD">
        <w:t xml:space="preserve">These registry observations are corroborated by Catarinella et al. </w:t>
      </w:r>
      <w:r w:rsidRPr="00FE03AD">
        <w:fldChar w:fldCharType="begin">
          <w:fldData xml:space="preserve">PEVuZE5vdGU+PENpdGU+PEF1dGhvcj5DYXRhcmluZWxsYTwvQXV0aG9yPjxZZWFyPjIwMjU8L1ll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</w:fldData>
        </w:fldChar>
      </w:r>
      <w:r w:rsidRPr="00FE03AD">
        <w:instrText xml:space="preserve"> ADDIN EN.CITE </w:instrText>
      </w:r>
      <w:r w:rsidRPr="00FE03AD">
        <w:fldChar w:fldCharType="begin">
          <w:fldData xml:space="preserve">PEVuZE5vdGU+PENpdGU+PEF1dGhvcj5DYXRhcmluZWxsYTwvQXV0aG9yPjxZZWFyPjIwMjU8L1ll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27</w:t>
      </w:r>
      <w:r w:rsidR="00762616">
        <w:rPr>
          <w:noProof/>
        </w:rPr>
        <w:t>)</w:t>
      </w:r>
      <w:r w:rsidRPr="00FE03AD">
        <w:fldChar w:fldCharType="end"/>
      </w:r>
      <w:r w:rsidRPr="00FE03AD">
        <w:t xml:space="preserve">, who in a 20-year Italian experience of islet transplantation reported a modest but consistent decline in renal function, judged acceptable in light of the strong metabolic and hypoglycemia benefits. Similarly, the Perrier et al. </w:t>
      </w:r>
      <w:r w:rsidRPr="00FE03AD">
        <w:fldChar w:fldCharType="begin">
          <w:fldData xml:space="preserve">PEVuZE5vdGU+PENpdGU+PEF1dGhvcj5QZXJyaWVyPC9BdXRob3I+PFllYXI+MjAyNTwvWWVhcj48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</w:fldData>
        </w:fldChar>
      </w:r>
      <w:r w:rsidRPr="00FE03AD">
        <w:instrText xml:space="preserve"> ADDIN EN.CITE </w:instrText>
      </w:r>
      <w:r w:rsidRPr="00FE03AD">
        <w:fldChar w:fldCharType="begin">
          <w:fldData xml:space="preserve">PEVuZE5vdGU+PENpdGU+PEF1dGhvcj5QZXJyaWVyPC9BdXRob3I+PFllYXI+MjAyNTwvWWVhcj48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28</w:t>
      </w:r>
      <w:r w:rsidR="00762616">
        <w:rPr>
          <w:noProof/>
        </w:rPr>
        <w:t>)</w:t>
      </w:r>
      <w:r w:rsidRPr="00FE03AD">
        <w:fldChar w:fldCharType="end"/>
      </w:r>
      <w:r w:rsidRPr="00FE03AD">
        <w:t xml:space="preserve"> French nationwide analysis confirmed that islet transplantation was associated with improved survival and no excess in renal or oncologic toxicity compared to matched T1D controls. Finally, the KAIAK trial emulation </w:t>
      </w:r>
      <w:r w:rsidRPr="00FE03AD">
        <w:fldChar w:fldCharType="begin">
          <w:fldData xml:space="preserve">PEVuZE5vdGU+PENpdGU+PEF1dGhvcj5NYWFuYW91aTwvQXV0aG9yPjxZZWFyPjIwMjQ8L1llYXI+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</w:fldData>
        </w:fldChar>
      </w:r>
      <w:r w:rsidRPr="00FE03AD">
        <w:instrText xml:space="preserve"> ADDIN EN.CITE </w:instrText>
      </w:r>
      <w:r w:rsidRPr="00FE03AD">
        <w:fldChar w:fldCharType="begin">
          <w:fldData xml:space="preserve">PEVuZE5vdGU+PENpdGU+PEF1dGhvcj5NYWFuYW91aTwvQXV0aG9yPjxZZWFyPjIwMjQ8L1llYXI+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43</w:t>
      </w:r>
      <w:r w:rsidR="00762616">
        <w:rPr>
          <w:noProof/>
        </w:rPr>
        <w:t>)</w:t>
      </w:r>
      <w:r w:rsidRPr="00FE03AD">
        <w:fldChar w:fldCharType="end"/>
      </w:r>
      <w:r w:rsidRPr="00FE03AD">
        <w:t xml:space="preserve"> demonstrated that in kidney transplant recipients with type 1 diabetes, the addition of islet-after-kidney transplantation conferred a metabolic advantage without penalizing patient or graft survival, suggesting that the renal risks of immunosuppression are counterbalanced by systemic metabolic stabilization.</w:t>
      </w:r>
    </w:p>
    <w:p w14:paraId="1000206B" w14:textId="77777777" w:rsidR="00596BC8" w:rsidRPr="00FE03AD" w:rsidRDefault="00596BC8" w:rsidP="00FE03AD">
      <w:pPr>
        <w:spacing w:line="276" w:lineRule="auto"/>
      </w:pPr>
    </w:p>
    <w:p w14:paraId="05A00E13" w14:textId="77777777" w:rsidR="00056738" w:rsidRPr="00FE03AD" w:rsidRDefault="00056738" w:rsidP="00FE03AD">
      <w:pPr>
        <w:spacing w:line="276" w:lineRule="auto"/>
      </w:pPr>
      <w:r w:rsidRPr="00FE03AD">
        <w:t>Since 2021, by decision of the CITR Executive Committee, only serious adverse events (SAEs) are formally reportable. According to the CITR 12th Allograft Report (cut-off 2023, follow-up 2025), the overall incidence of SAEs in the early peri-transplant period has progressively declined compared with earlier eras. In the first 30 days post-transplant, ≈11% of ITA recipients and ≈13–14% of IAK recipients experienced an SAE, compared with &gt;15% in the 1999–2006 era. These figures dropped to ~9% between 2007–2014 and to ~4–5% after 2015, confirming a consistent trend of risk reduction with improvements in technique, islet preparation, and perioperative care.</w:t>
      </w:r>
    </w:p>
    <w:p w14:paraId="43F7284B" w14:textId="77777777" w:rsidR="00596BC8" w:rsidRPr="00FE03AD" w:rsidRDefault="00596BC8" w:rsidP="00FE03AD">
      <w:pPr>
        <w:spacing w:line="276" w:lineRule="auto"/>
      </w:pPr>
    </w:p>
    <w:p w14:paraId="6848927E" w14:textId="77777777" w:rsidR="00056738" w:rsidRPr="00FE03AD" w:rsidRDefault="00056738" w:rsidP="00FE03AD">
      <w:pPr>
        <w:spacing w:line="276" w:lineRule="auto"/>
      </w:pPr>
      <w:r w:rsidRPr="00FE03AD">
        <w:t>Within the first year, which often includes additional reinfusion procedures, approximately 23% of ITA and 30–31% of IAK recipients reported at least one SAE. This incidence was higher in early eras (&gt;25%) but has declined to &lt;15% in cohorts transplanted after 2010, reflecting a significant era effect.</w:t>
      </w:r>
    </w:p>
    <w:p w14:paraId="31F975E0" w14:textId="77777777" w:rsidR="00596BC8" w:rsidRPr="00FE03AD" w:rsidRDefault="00596BC8" w:rsidP="00FE03AD">
      <w:pPr>
        <w:spacing w:line="276" w:lineRule="auto"/>
      </w:pPr>
    </w:p>
    <w:p w14:paraId="4328D054" w14:textId="77777777" w:rsidR="00056738" w:rsidRPr="00FE03AD" w:rsidRDefault="00056738" w:rsidP="00FE03AD">
      <w:pPr>
        <w:spacing w:line="276" w:lineRule="auto"/>
      </w:pPr>
      <w:r w:rsidRPr="00FE03AD">
        <w:t>Life-threatening events have been reported in 13–14% of ITA, 16–17% of IAK, and ≈20% of SIK recipients. The spectrum of events is consistent across eras: the most frequent are abnormal granulocyte counts (</w:t>
      </w:r>
      <w:proofErr w:type="spellStart"/>
      <w:r w:rsidRPr="00FE03AD">
        <w:t>cytopenias</w:t>
      </w:r>
      <w:proofErr w:type="spellEnd"/>
      <w:r w:rsidRPr="00FE03AD">
        <w:t>, 24 cases), followed by severe hepatic dysfunction (23 cases) and severe hypoglycemia (14 cases). Outcomes have also improved: in the most recent analyses, ≈75% of patients recovered fully, ≈12% recovered with sequelae, ≈5% did not recover, and ≈6–9% died as a direct consequence of the event.</w:t>
      </w:r>
    </w:p>
    <w:p w14:paraId="0FD2E585" w14:textId="77777777" w:rsidR="00596BC8" w:rsidRPr="00FE03AD" w:rsidRDefault="00596BC8" w:rsidP="00FE03AD">
      <w:pPr>
        <w:spacing w:line="276" w:lineRule="auto"/>
      </w:pPr>
    </w:p>
    <w:p w14:paraId="0FCCF737" w14:textId="6601D3D2" w:rsidR="00056738" w:rsidRPr="00FE03AD" w:rsidRDefault="00056738" w:rsidP="00FE03AD">
      <w:pPr>
        <w:spacing w:line="276" w:lineRule="auto"/>
      </w:pPr>
      <w:r w:rsidRPr="00FE03AD">
        <w:t>These trends confirm that the absolute burden of SAEs and life-threatening complications has decreased substantially over the past two decades, now affecting a minority of patients and usually resolving without permanent damage. Importantly, contemporary European studies</w:t>
      </w:r>
      <w:r w:rsidR="00E304DE" w:rsidRPr="00FE03AD">
        <w:t xml:space="preserve"> </w:t>
      </w:r>
      <w:r w:rsidRPr="00FE03AD">
        <w:t>corroborate these findings, reporting a low incidence of severe events and showing that overall survival in islet recipients is not compromised by immunosuppression, but rather improved when compared to matched type 1 diabetes cohorts</w:t>
      </w:r>
      <w:r w:rsidR="006E56E3" w:rsidRPr="00FE03AD">
        <w:t xml:space="preserve"> </w:t>
      </w:r>
      <w:r w:rsidR="00762616">
        <w:t>(</w:t>
      </w:r>
      <w:r w:rsidR="006E56E3" w:rsidRPr="00FE03AD">
        <w:t>27,28</w:t>
      </w:r>
      <w:r w:rsidR="00762616">
        <w:t>)</w:t>
      </w:r>
      <w:r w:rsidRPr="00FE03AD">
        <w:t>. Similarly, in kidney transplant recipients, the KAIAK trial emulation suggests that the additional risk of SAEs from islet-after-kidney transplantation does not outweigh its metabolic and survival benefits</w:t>
      </w:r>
      <w:r w:rsidR="00C0221C" w:rsidRPr="00FE03AD">
        <w:t xml:space="preserve"> </w:t>
      </w:r>
      <w:r w:rsidR="00762616">
        <w:t>(</w:t>
      </w:r>
      <w:r w:rsidR="006E56E3" w:rsidRPr="00FE03AD">
        <w:t>143</w:t>
      </w:r>
      <w:r w:rsidR="00762616">
        <w:t>)</w:t>
      </w:r>
      <w:r w:rsidRPr="00FE03AD">
        <w:t>.</w:t>
      </w:r>
    </w:p>
    <w:p w14:paraId="4B4A281F" w14:textId="77777777" w:rsidR="00596BC8" w:rsidRPr="00FE03AD" w:rsidRDefault="00596BC8" w:rsidP="00FE03AD">
      <w:pPr>
        <w:spacing w:line="276" w:lineRule="auto"/>
      </w:pPr>
    </w:p>
    <w:p w14:paraId="4F57154F" w14:textId="39CCC760" w:rsidR="00056738" w:rsidRPr="00FE03AD" w:rsidRDefault="00056738" w:rsidP="00FE03AD">
      <w:pPr>
        <w:spacing w:line="276" w:lineRule="auto"/>
      </w:pPr>
      <w:r w:rsidRPr="00FE03AD">
        <w:t xml:space="preserve">Long-term follow-up data confirm that neoplasia remains an expected complication of chronic immunosuppression in islet allograft recipients. In the CITR 11th Report, 189 neoplastic events were diagnosed in 101 out of 1,399 recipients, representing 7,963 person-years of follow-up, corresponding to an incidence of approximately 0.02 neoplasms per person-year. Of these events, 61% were </w:t>
      </w:r>
      <w:r w:rsidRPr="00FE03AD">
        <w:lastRenderedPageBreak/>
        <w:t>considered possibly and 12% definitely related to immunosuppression. Outcomes were generally favorable: 69% recovered fully, 10% did not recover, 5% recovered with sequelae, and 3% were fatal. The majority were non-melanoma skin cancers (41 basal cell carcinomas in 23 patients and 86 squamous cell carcinomas in 38 patients), while 56 events occurred as non-skin malignancies. Eleven deaths were directly attributed to cancer. The CITR 12th Report (cut-off 2023, follow-up 2025) has since updated these figures with longer observation time and a slightly expanded cohort. Across ~1,477 allograft recipients, nearly 200 neoplasms were reported over &gt;8,500 person-years, maintaining an incidence of ≈0.02 per person-year, with distribution and outcomes consistent with earlier reports. Importantly, the cumulative burden of cancer has not increased disproportionately over time, and the majority of events continue to be low-grade skin cancers.</w:t>
      </w:r>
    </w:p>
    <w:p w14:paraId="3DFBC2A3" w14:textId="77777777" w:rsidR="00596BC8" w:rsidRPr="00FE03AD" w:rsidRDefault="00596BC8" w:rsidP="00FE03AD">
      <w:pPr>
        <w:spacing w:line="276" w:lineRule="auto"/>
      </w:pPr>
    </w:p>
    <w:p w14:paraId="5AD9579B" w14:textId="77777777" w:rsidR="00056738" w:rsidRPr="00FE03AD" w:rsidRDefault="00056738" w:rsidP="00FE03AD">
      <w:pPr>
        <w:spacing w:line="276" w:lineRule="auto"/>
      </w:pPr>
      <w:r w:rsidRPr="00FE03AD">
        <w:t>Mortality across the islet allotransplant population remains relatively low. In the 11th CITR, 77 deaths (5.5%) were reported, with cumulative mortality differing significantly by transplant type (p&lt;0.0001) but not by era. SIK recipients, though representing only 3.5% of the total cohort, accounted for 15.6% of deaths, reflecting their high baseline risk profile. Among reported causes of death, the most frequent were cardiovascular disease (15 cases), neoplasms (11), infection (9, including pneumonia), hemorrhage (4), and complications of diabetes (3); in 24 cases, cause was unspecified. About ten deaths were judged possibly or definitely related to islet transplantation or its immunosuppressive regimen.</w:t>
      </w:r>
    </w:p>
    <w:p w14:paraId="43B62E0A" w14:textId="77777777" w:rsidR="00596BC8" w:rsidRPr="00FE03AD" w:rsidRDefault="00596BC8" w:rsidP="00FE03AD">
      <w:pPr>
        <w:spacing w:line="276" w:lineRule="auto"/>
      </w:pPr>
    </w:p>
    <w:p w14:paraId="5F02C254" w14:textId="77777777" w:rsidR="00056738" w:rsidRDefault="00056738" w:rsidP="00FE03AD">
      <w:pPr>
        <w:spacing w:line="276" w:lineRule="auto"/>
      </w:pPr>
      <w:r w:rsidRPr="00FE03AD">
        <w:t>The CITR 12th Report confirms these trends, with a cumulative mortality of ≈5–6%, stable across eras, and again with SIK recipients disproportionately represented. Cardiovascular and oncologic events remain the most frequent causes of death, but no new unexpected causes have emerged in contemporary practice.</w:t>
      </w:r>
    </w:p>
    <w:p w14:paraId="2A00A34B" w14:textId="77777777" w:rsidR="00983433" w:rsidRPr="00FE03AD" w:rsidRDefault="00983433" w:rsidP="00FE03AD">
      <w:pPr>
        <w:spacing w:line="276" w:lineRule="auto"/>
      </w:pPr>
    </w:p>
    <w:p w14:paraId="2CFBE2E8" w14:textId="77777777" w:rsidR="00056738" w:rsidRPr="00FE03AD" w:rsidRDefault="00056738" w:rsidP="00FE03AD">
      <w:pPr>
        <w:spacing w:line="276" w:lineRule="auto"/>
      </w:pPr>
      <w:r w:rsidRPr="00FE03AD">
        <w:t xml:space="preserve">Crucially, population-based European data provide reassuring context. In the French nationwide analysis (Perrier et al., 2025), islet transplantation was not associated with an excess risk of malignancy compared to matched type 1 diabetes controls, despite long-term immunosuppressive exposure. Survival was actually improved in islet recipients, particularly in those with kidney transplants, underscoring the net clinical benefit of </w:t>
      </w:r>
      <w:r w:rsidRPr="00FE03AD">
        <w:rPr>
          <w:lang w:val="it-IT"/>
        </w:rPr>
        <w:t>β</w:t>
      </w:r>
      <w:r w:rsidRPr="00FE03AD">
        <w:t>-cell replacement even in the presence of chronic immunosuppression.</w:t>
      </w:r>
    </w:p>
    <w:p w14:paraId="0B54F499" w14:textId="77777777" w:rsidR="00596BC8" w:rsidRPr="00FE03AD" w:rsidRDefault="00596BC8" w:rsidP="00FE03AD">
      <w:pPr>
        <w:spacing w:line="276" w:lineRule="auto"/>
      </w:pPr>
    </w:p>
    <w:p w14:paraId="25D041CF" w14:textId="70AD033C" w:rsidR="00056738" w:rsidRPr="00FE03AD" w:rsidRDefault="00056738" w:rsidP="00FE03AD">
      <w:pPr>
        <w:spacing w:line="276" w:lineRule="auto"/>
      </w:pPr>
      <w:r w:rsidRPr="00FE03AD">
        <w:t xml:space="preserve">For islet </w:t>
      </w:r>
      <w:proofErr w:type="spellStart"/>
      <w:r w:rsidRPr="00FE03AD">
        <w:t>autotransplantation</w:t>
      </w:r>
      <w:proofErr w:type="spellEnd"/>
      <w:r w:rsidRPr="00FE03AD">
        <w:t xml:space="preserve">, perioperative morbidity is primarily surgical rather than immunological, since patients do not require long-term immunosuppression. In the large Minnesota series (n=413), overall 15.9% of patients required reoperation during the index admission. The most common indication was bleeding (9.5%), followed by anastomotic leaks (4.2%), biliary complications (1.4%), and enteric complications (2.8%). Other events included intra-abdominal infection (1.9%) and wound infection requiring debridement (2.2%). Gastrointestinal complications requiring reoperation occurred in 4.7% of cases, while splenic complications after spleen-sparing pancreatectomy were rare (&lt;1%). The CITR 3rd Autograft Report (2025), consolidating outcomes from multiple North American and European centers, confirmed these findings, reporting perioperative complication rates in the same range, with bleeding and leaks as leading causes of early morbidity. Importantly, there was no signal of excess long-term mortality attributable to the </w:t>
      </w:r>
      <w:proofErr w:type="spellStart"/>
      <w:r w:rsidRPr="00FE03AD">
        <w:t>autotransplant</w:t>
      </w:r>
      <w:proofErr w:type="spellEnd"/>
      <w:r w:rsidRPr="00FE03AD">
        <w:t xml:space="preserve"> procedure itself.</w:t>
      </w:r>
    </w:p>
    <w:p w14:paraId="6E223B10" w14:textId="77777777" w:rsidR="00596BC8" w:rsidRPr="00FE03AD" w:rsidRDefault="00596BC8" w:rsidP="00FE03AD">
      <w:pPr>
        <w:spacing w:line="276" w:lineRule="auto"/>
      </w:pPr>
    </w:p>
    <w:p w14:paraId="41797273" w14:textId="77777777" w:rsidR="00056738" w:rsidRPr="00FE03AD" w:rsidRDefault="00056738" w:rsidP="00FE03AD">
      <w:pPr>
        <w:spacing w:line="276" w:lineRule="auto"/>
      </w:pPr>
      <w:r w:rsidRPr="00FE03AD">
        <w:lastRenderedPageBreak/>
        <w:t xml:space="preserve">Despite these risks, IAT remains considerably safer than total pancreatectomy without islet reinfusion, as it mitigates the severe metabolic burden of brittle post-surgical diabetes. Most recipients maintain measurable C-peptide and achieve stable glycemic control, and even those who require insulin rarely experience the extreme lability characteristic of </w:t>
      </w:r>
      <w:proofErr w:type="spellStart"/>
      <w:r w:rsidRPr="00FE03AD">
        <w:t>pancreatogenic</w:t>
      </w:r>
      <w:proofErr w:type="spellEnd"/>
      <w:r w:rsidRPr="00FE03AD">
        <w:t xml:space="preserve"> diabetes without graft protection.</w:t>
      </w:r>
    </w:p>
    <w:p w14:paraId="07E5F55F" w14:textId="6B286DDB" w:rsidR="00056738" w:rsidRPr="00FE03AD" w:rsidRDefault="00056738" w:rsidP="00FE03AD">
      <w:pPr>
        <w:spacing w:line="276" w:lineRule="auto"/>
      </w:pPr>
    </w:p>
    <w:p w14:paraId="0C234D74" w14:textId="77777777" w:rsidR="00C87829" w:rsidRPr="00983433" w:rsidRDefault="00C87829" w:rsidP="00FE03AD">
      <w:pPr>
        <w:spacing w:line="276" w:lineRule="auto"/>
        <w:rPr>
          <w:b/>
          <w:color w:val="4F81BD" w:themeColor="accent1"/>
        </w:rPr>
      </w:pPr>
      <w:r w:rsidRPr="00983433">
        <w:rPr>
          <w:b/>
          <w:color w:val="4F81BD" w:themeColor="accent1"/>
        </w:rPr>
        <w:t>CURRENT CHALLENGES</w:t>
      </w:r>
    </w:p>
    <w:p w14:paraId="4DC16E01" w14:textId="77777777" w:rsidR="009A75E8" w:rsidRPr="00FE03AD" w:rsidRDefault="009A75E8" w:rsidP="00FE03AD">
      <w:pPr>
        <w:spacing w:line="276" w:lineRule="auto"/>
        <w:rPr>
          <w:bCs/>
          <w:color w:val="4F81BD" w:themeColor="accent1"/>
        </w:rPr>
      </w:pPr>
    </w:p>
    <w:p w14:paraId="415F1F67" w14:textId="5DCB6A5C" w:rsidR="00C87829" w:rsidRPr="00FE03AD" w:rsidRDefault="00C87829" w:rsidP="00FE03AD">
      <w:pPr>
        <w:spacing w:line="276" w:lineRule="auto"/>
      </w:pPr>
      <w:r w:rsidRPr="00FE03AD">
        <w:t xml:space="preserve">Despite remarkable progress over the past two decades, several challenges still limit the widespread clinical application of islet transplantation (Table </w:t>
      </w:r>
      <w:r w:rsidR="005E3A70" w:rsidRPr="00FE03AD">
        <w:t>10</w:t>
      </w:r>
      <w:r w:rsidRPr="00FE03AD">
        <w:t xml:space="preserve">) </w:t>
      </w:r>
      <w:r w:rsidR="00317E04" w:rsidRPr="00FE03AD">
        <w:fldChar w:fldCharType="begin">
          <w:fldData xml:space="preserve">PEVuZE5vdGU+PENpdGU+PEF1dGhvcj5QaWxlZ2dpPC9BdXRob3I+PFllYXI+MjAwNjwvWWVhcj48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EwNzAxNTUxPC9jdXN0b20yPjxlbGVjdHJvbmljLXJlc291cmNlLW51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</w:fldData>
        </w:fldChar>
      </w:r>
      <w:r w:rsidR="00317E04" w:rsidRPr="00FE03AD">
        <w:instrText xml:space="preserve"> ADDIN EN.CITE </w:instrText>
      </w:r>
      <w:r w:rsidR="00317E04" w:rsidRPr="00FE03AD">
        <w:fldChar w:fldCharType="begin">
          <w:fldData xml:space="preserve">PEVuZE5vdGU+PENpdGU+PEF1dGhvcj5QaWxlZ2dpPC9BdXRob3I+PFllYXI+MjAwNjwvWWVhcj48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EwNzAxNTUxPC9jdXN0b20yPjxlbGVjdHJvbmljLXJlc291cmNlLW51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</w:fldData>
        </w:fldChar>
      </w:r>
      <w:r w:rsidR="00317E04" w:rsidRPr="00FE03AD">
        <w:instrText xml:space="preserve"> ADDIN EN.CITE.DATA </w:instrText>
      </w:r>
      <w:r w:rsidR="00317E04" w:rsidRPr="00FE03AD">
        <w:fldChar w:fldCharType="end"/>
      </w:r>
      <w:r w:rsidR="00317E04" w:rsidRPr="00FE03AD">
        <w:fldChar w:fldCharType="separate"/>
      </w:r>
      <w:r w:rsidR="00762616">
        <w:rPr>
          <w:noProof/>
        </w:rPr>
        <w:t>(</w:t>
      </w:r>
      <w:r w:rsidR="00317E04" w:rsidRPr="00FE03AD">
        <w:rPr>
          <w:noProof/>
        </w:rPr>
        <w:t>140, 144-146</w:t>
      </w:r>
      <w:r w:rsidR="00762616">
        <w:rPr>
          <w:noProof/>
        </w:rPr>
        <w:t>)</w:t>
      </w:r>
      <w:r w:rsidR="00317E04" w:rsidRPr="00FE03AD">
        <w:fldChar w:fldCharType="end"/>
      </w:r>
      <w:r w:rsidRPr="00FE03AD">
        <w:t xml:space="preserve">. The vast majority of procedures have been performed by intra-hepatic infusion through the portal vein </w:t>
      </w:r>
      <w:r w:rsidR="00317E04" w:rsidRPr="00FE03AD">
        <w:fldChar w:fldCharType="begin">
          <w:fldData xml:space="preserve">PEVuZE5vdGU+PENpdGU+PEF1dGhvcj5TaGFwaXJvPC9BdXRob3I+PFllYXI+MjAwNjwvWWVhcj48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=
</w:fldData>
        </w:fldChar>
      </w:r>
      <w:r w:rsidR="00317E04" w:rsidRPr="00FE03AD">
        <w:instrText xml:space="preserve"> ADDIN EN.CITE </w:instrText>
      </w:r>
      <w:r w:rsidR="00317E04" w:rsidRPr="00FE03AD">
        <w:fldChar w:fldCharType="begin">
          <w:fldData xml:space="preserve">PEVuZE5vdGU+PENpdGU+PEF1dGhvcj5TaGFwaXJvPC9BdXRob3I+PFllYXI+MjAwNjwvWWVhcj48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=
</w:fldData>
        </w:fldChar>
      </w:r>
      <w:r w:rsidR="00317E04" w:rsidRPr="00FE03AD">
        <w:instrText xml:space="preserve"> ADDIN EN.CITE.DATA </w:instrText>
      </w:r>
      <w:r w:rsidR="00317E04" w:rsidRPr="00FE03AD">
        <w:fldChar w:fldCharType="end"/>
      </w:r>
      <w:r w:rsidR="00317E04" w:rsidRPr="00FE03AD">
        <w:fldChar w:fldCharType="separate"/>
      </w:r>
      <w:r w:rsidR="00762616">
        <w:rPr>
          <w:noProof/>
        </w:rPr>
        <w:t>(</w:t>
      </w:r>
      <w:r w:rsidR="00317E04" w:rsidRPr="00FE03AD">
        <w:rPr>
          <w:noProof/>
        </w:rPr>
        <w:t>31</w:t>
      </w:r>
      <w:r w:rsidR="00762616">
        <w:rPr>
          <w:noProof/>
        </w:rPr>
        <w:t>)</w:t>
      </w:r>
      <w:r w:rsidR="00317E04" w:rsidRPr="00FE03AD">
        <w:fldChar w:fldCharType="end"/>
      </w:r>
      <w:r w:rsidRPr="00FE03AD">
        <w:t>, a route that is simple and effective but not free of drawbacks. It is estimated that 50–75% of transplanted islets are lost during the engraftment phase</w:t>
      </w:r>
      <w:r w:rsidR="00317E04" w:rsidRPr="00FE03AD">
        <w:t xml:space="preserve"> </w:t>
      </w:r>
      <w:r w:rsidR="00317E04" w:rsidRPr="00FE03AD">
        <w:fldChar w:fldCharType="begin">
          <w:fldData xml:space="preserve">PEVuZE5vdGU+PENpdGU+PEF1dGhvcj5DYW50YXJlbGxpPC9BdXRob3I+PFllYXI+MjAxMTwvWWVh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</w:fldData>
        </w:fldChar>
      </w:r>
      <w:r w:rsidR="00317E04" w:rsidRPr="00FE03AD">
        <w:instrText xml:space="preserve"> ADDIN EN.CITE </w:instrText>
      </w:r>
      <w:r w:rsidR="00317E04" w:rsidRPr="00FE03AD">
        <w:fldChar w:fldCharType="begin">
          <w:fldData xml:space="preserve">PEVuZE5vdGU+PENpdGU+PEF1dGhvcj5DYW50YXJlbGxpPC9BdXRob3I+PFllYXI+MjAxMTwvWWVh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</w:fldData>
        </w:fldChar>
      </w:r>
      <w:r w:rsidR="00317E04" w:rsidRPr="00FE03AD">
        <w:instrText xml:space="preserve"> ADDIN EN.CITE.DATA </w:instrText>
      </w:r>
      <w:r w:rsidR="00317E04" w:rsidRPr="00FE03AD">
        <w:fldChar w:fldCharType="end"/>
      </w:r>
      <w:r w:rsidR="00317E04" w:rsidRPr="00FE03AD">
        <w:fldChar w:fldCharType="separate"/>
      </w:r>
      <w:r w:rsidR="00762616">
        <w:rPr>
          <w:noProof/>
        </w:rPr>
        <w:t>(</w:t>
      </w:r>
      <w:r w:rsidR="00317E04" w:rsidRPr="00FE03AD">
        <w:rPr>
          <w:noProof/>
        </w:rPr>
        <w:t>147, 148</w:t>
      </w:r>
      <w:r w:rsidR="00762616">
        <w:rPr>
          <w:noProof/>
        </w:rPr>
        <w:t>)</w:t>
      </w:r>
      <w:r w:rsidR="00317E04" w:rsidRPr="00FE03AD">
        <w:fldChar w:fldCharType="end"/>
      </w:r>
      <w:r w:rsidRPr="00FE03AD">
        <w:t>, a phenomenon that explains why a large islet mass is usually required to achieve stable insulin independence.</w:t>
      </w:r>
    </w:p>
    <w:p w14:paraId="799DEA33" w14:textId="77777777" w:rsidR="00596BC8" w:rsidRPr="00FE03AD" w:rsidRDefault="00596BC8" w:rsidP="00FE03AD">
      <w:pPr>
        <w:spacing w:line="276" w:lineRule="auto"/>
      </w:pPr>
    </w:p>
    <w:p w14:paraId="79447819" w14:textId="51F6959A" w:rsidR="00C87829" w:rsidRPr="00FE03AD" w:rsidRDefault="00C87829" w:rsidP="00FE03AD">
      <w:pPr>
        <w:spacing w:line="276" w:lineRule="auto"/>
      </w:pPr>
      <w:r w:rsidRPr="00FE03AD">
        <w:t>Two major factors underlie this early and late graft loss. The first is the suboptimal efficacy and toxicity of current immunosuppressive regimens</w:t>
      </w:r>
      <w:r w:rsidR="00317E04" w:rsidRPr="00FE03AD">
        <w:t xml:space="preserve"> </w:t>
      </w:r>
      <w:r w:rsidR="00317E04" w:rsidRPr="00FE03AD">
        <w:fldChar w:fldCharType="begin">
          <w:fldData xml:space="preserve">PEVuZE5vdGU+PENpdGU+PEF1dGhvcj5QaWVtb250aTwvQXV0aG9yPjxZZWFyPjIwMTM8L1llYXI+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</w:fldData>
        </w:fldChar>
      </w:r>
      <w:r w:rsidR="00317E04" w:rsidRPr="00FE03AD">
        <w:instrText xml:space="preserve"> ADDIN EN.CITE </w:instrText>
      </w:r>
      <w:r w:rsidR="00317E04" w:rsidRPr="00FE03AD">
        <w:fldChar w:fldCharType="begin">
          <w:fldData xml:space="preserve">PEVuZE5vdGU+PENpdGU+PEF1dGhvcj5QaWVtb250aTwvQXV0aG9yPjxZZWFyPjIwMTM8L1llYXI+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</w:fldData>
        </w:fldChar>
      </w:r>
      <w:r w:rsidR="00317E04" w:rsidRPr="00FE03AD">
        <w:instrText xml:space="preserve"> ADDIN EN.CITE.DATA </w:instrText>
      </w:r>
      <w:r w:rsidR="00317E04" w:rsidRPr="00FE03AD">
        <w:fldChar w:fldCharType="end"/>
      </w:r>
      <w:r w:rsidR="00317E04" w:rsidRPr="00FE03AD">
        <w:fldChar w:fldCharType="separate"/>
      </w:r>
      <w:r w:rsidR="00762616">
        <w:rPr>
          <w:noProof/>
        </w:rPr>
        <w:t>(</w:t>
      </w:r>
      <w:r w:rsidR="00317E04" w:rsidRPr="00FE03AD">
        <w:rPr>
          <w:noProof/>
        </w:rPr>
        <w:t>149</w:t>
      </w:r>
      <w:r w:rsidR="00762616">
        <w:rPr>
          <w:noProof/>
        </w:rPr>
        <w:t>)</w:t>
      </w:r>
      <w:r w:rsidR="00317E04" w:rsidRPr="00FE03AD">
        <w:fldChar w:fldCharType="end"/>
      </w:r>
      <w:r w:rsidRPr="00FE03AD">
        <w:t xml:space="preserve">. While these regimens can maintain graft function for years, they expose patients to risks of infection and malignancy, and many of the most widely used drugs—such as calcineurin inhibitors and rapamycin—directly impair </w:t>
      </w:r>
      <w:r w:rsidRPr="00FE03AD">
        <w:rPr>
          <w:lang w:val="it-IT"/>
        </w:rPr>
        <w:t>β</w:t>
      </w:r>
      <w:r w:rsidRPr="00FE03AD">
        <w:t>-cell function or insulin action. In addition, their nephrotoxic potential remains a long-term concern, as confirmed by registry analyses.</w:t>
      </w:r>
    </w:p>
    <w:p w14:paraId="2B463FAE" w14:textId="77777777" w:rsidR="00596BC8" w:rsidRPr="00FE03AD" w:rsidRDefault="00596BC8" w:rsidP="00FE03AD">
      <w:pPr>
        <w:spacing w:line="276" w:lineRule="auto"/>
      </w:pPr>
    </w:p>
    <w:p w14:paraId="52C05470" w14:textId="6124029C" w:rsidR="00C87829" w:rsidRPr="00FE03AD" w:rsidRDefault="00C87829" w:rsidP="00FE03AD">
      <w:pPr>
        <w:spacing w:line="276" w:lineRule="auto"/>
      </w:pPr>
      <w:r w:rsidRPr="00FE03AD">
        <w:t xml:space="preserve">The second factor is the insufficient oxygenation of islets in the hepatic microenvironment </w:t>
      </w:r>
      <w:r w:rsidR="00317E04" w:rsidRPr="00FE03AD">
        <w:fldChar w:fldCharType="begin">
          <w:fldData xml:space="preserve">PEVuZE5vdGU+PENpdGU+PEF1dGhvcj5MbzwvQXV0aG9yPjxZZWFyPjIwMTM8L1llYXI+PFJlY051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</w:fldData>
        </w:fldChar>
      </w:r>
      <w:r w:rsidR="00317E04" w:rsidRPr="00FE03AD">
        <w:instrText xml:space="preserve"> ADDIN EN.CITE </w:instrText>
      </w:r>
      <w:r w:rsidR="00317E04" w:rsidRPr="00FE03AD">
        <w:fldChar w:fldCharType="begin">
          <w:fldData xml:space="preserve">PEVuZE5vdGU+PENpdGU+PEF1dGhvcj5MbzwvQXV0aG9yPjxZZWFyPjIwMTM8L1llYXI+PFJlY051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</w:fldData>
        </w:fldChar>
      </w:r>
      <w:r w:rsidR="00317E04" w:rsidRPr="00FE03AD">
        <w:instrText xml:space="preserve"> ADDIN EN.CITE.DATA </w:instrText>
      </w:r>
      <w:r w:rsidR="00317E04" w:rsidRPr="00FE03AD">
        <w:fldChar w:fldCharType="end"/>
      </w:r>
      <w:r w:rsidR="00317E04" w:rsidRPr="00FE03AD">
        <w:fldChar w:fldCharType="separate"/>
      </w:r>
      <w:r w:rsidR="00762616">
        <w:rPr>
          <w:noProof/>
        </w:rPr>
        <w:t>(</w:t>
      </w:r>
      <w:r w:rsidR="00317E04" w:rsidRPr="00FE03AD">
        <w:rPr>
          <w:noProof/>
        </w:rPr>
        <w:t>150, 151</w:t>
      </w:r>
      <w:r w:rsidR="00762616">
        <w:rPr>
          <w:noProof/>
        </w:rPr>
        <w:t>)</w:t>
      </w:r>
      <w:r w:rsidR="00317E04" w:rsidRPr="00FE03AD">
        <w:fldChar w:fldCharType="end"/>
      </w:r>
      <w:r w:rsidRPr="00FE03AD">
        <w:t xml:space="preserve">. Native islets are perfused by a dense capillary network that is destroyed during isolation, leaving diffusion from the portal circulation as the only source of oxygen and nutrients until revascularization occurs. In the liver parenchyma, oxygen tension falls from ~40 mmHg in the pancreas to ~5 mmHg, an eight-fold decrease, leading to severe local hypoxia and </w:t>
      </w:r>
      <w:r w:rsidRPr="00FE03AD">
        <w:rPr>
          <w:lang w:val="it-IT"/>
        </w:rPr>
        <w:t>β</w:t>
      </w:r>
      <w:r w:rsidRPr="00FE03AD">
        <w:t>-cell apoptosis. In rodent models, revascularization requires 10–14 days; in non-human primates and humans, this process is even more protracted. Moreover, even after revascularization, the capillary density in transplanted islets remains lower than in native pancreatic tissue, predisposing to chronic hypoxia and progressive graft attrition.</w:t>
      </w:r>
    </w:p>
    <w:p w14:paraId="28D1FDDB" w14:textId="77777777" w:rsidR="009A75E8" w:rsidRPr="00FE03AD" w:rsidRDefault="009A75E8" w:rsidP="00FE03AD">
      <w:pPr>
        <w:spacing w:line="276" w:lineRule="auto"/>
      </w:pPr>
    </w:p>
    <w:tbl>
      <w:tblPr>
        <w:tblStyle w:val="TableGrid"/>
        <w:tblW w:w="10070" w:type="dxa"/>
        <w:tblLook w:val="04A0" w:firstRow="1" w:lastRow="0" w:firstColumn="1" w:lastColumn="0" w:noHBand="0" w:noVBand="1"/>
      </w:tblPr>
      <w:tblGrid>
        <w:gridCol w:w="2237"/>
        <w:gridCol w:w="2919"/>
        <w:gridCol w:w="2064"/>
        <w:gridCol w:w="2850"/>
      </w:tblGrid>
      <w:tr w:rsidR="001625EA" w:rsidRPr="00FE03AD" w14:paraId="4BF4E2F7" w14:textId="77777777" w:rsidTr="001625EA">
        <w:tc>
          <w:tcPr>
            <w:tcW w:w="0" w:type="auto"/>
            <w:gridSpan w:val="4"/>
            <w:shd w:val="clear" w:color="auto" w:fill="FFFF00"/>
          </w:tcPr>
          <w:p w14:paraId="733ED16B" w14:textId="73BAD320" w:rsidR="001625EA" w:rsidRPr="00AB1857" w:rsidRDefault="001625EA" w:rsidP="00FE03AD">
            <w:pPr>
              <w:spacing w:line="276" w:lineRule="auto"/>
              <w:rPr>
                <w:b/>
                <w:szCs w:val="20"/>
                <w:lang w:val="it-IT"/>
              </w:rPr>
            </w:pPr>
            <w:r w:rsidRPr="001625EA">
              <w:rPr>
                <w:b/>
                <w:szCs w:val="20"/>
                <w:lang w:val="it-IT"/>
              </w:rPr>
              <w:t>Table 10. Current Challenges in Clinical Islet Transplantation and Emerging Solutions</w:t>
            </w:r>
          </w:p>
        </w:tc>
      </w:tr>
      <w:tr w:rsidR="000040F6" w:rsidRPr="00FE03AD" w14:paraId="57922B6E" w14:textId="77777777" w:rsidTr="00AB1857">
        <w:tc>
          <w:tcPr>
            <w:tcW w:w="0" w:type="auto"/>
            <w:hideMark/>
          </w:tcPr>
          <w:p w14:paraId="2F8C7E68" w14:textId="77777777" w:rsidR="000040F6" w:rsidRPr="00AB1857" w:rsidRDefault="000040F6" w:rsidP="00FE03AD">
            <w:pPr>
              <w:spacing w:line="276" w:lineRule="auto"/>
              <w:rPr>
                <w:b/>
                <w:szCs w:val="20"/>
                <w:lang w:val="it-IT"/>
              </w:rPr>
            </w:pPr>
            <w:r w:rsidRPr="00AB1857">
              <w:rPr>
                <w:b/>
                <w:szCs w:val="20"/>
                <w:lang w:val="it-IT"/>
              </w:rPr>
              <w:t>Challenge</w:t>
            </w:r>
          </w:p>
        </w:tc>
        <w:tc>
          <w:tcPr>
            <w:tcW w:w="0" w:type="auto"/>
            <w:hideMark/>
          </w:tcPr>
          <w:p w14:paraId="3BDA2E21" w14:textId="77777777" w:rsidR="000040F6" w:rsidRPr="00AB1857" w:rsidRDefault="000040F6" w:rsidP="00FE03AD">
            <w:pPr>
              <w:spacing w:line="276" w:lineRule="auto"/>
              <w:rPr>
                <w:b/>
                <w:szCs w:val="20"/>
                <w:lang w:val="it-IT"/>
              </w:rPr>
            </w:pPr>
            <w:r w:rsidRPr="00AB1857">
              <w:rPr>
                <w:b/>
                <w:szCs w:val="20"/>
                <w:lang w:val="it-IT"/>
              </w:rPr>
              <w:t>Mechanism / Impact</w:t>
            </w:r>
          </w:p>
        </w:tc>
        <w:tc>
          <w:tcPr>
            <w:tcW w:w="0" w:type="auto"/>
            <w:hideMark/>
          </w:tcPr>
          <w:p w14:paraId="3C28735E" w14:textId="77777777" w:rsidR="000040F6" w:rsidRPr="00AB1857" w:rsidRDefault="000040F6" w:rsidP="00FE03AD">
            <w:pPr>
              <w:spacing w:line="276" w:lineRule="auto"/>
              <w:rPr>
                <w:b/>
                <w:szCs w:val="20"/>
                <w:lang w:val="it-IT"/>
              </w:rPr>
            </w:pPr>
            <w:r w:rsidRPr="00AB1857">
              <w:rPr>
                <w:b/>
                <w:szCs w:val="20"/>
                <w:lang w:val="it-IT"/>
              </w:rPr>
              <w:t>Current Evidence</w:t>
            </w:r>
          </w:p>
        </w:tc>
        <w:tc>
          <w:tcPr>
            <w:tcW w:w="0" w:type="auto"/>
            <w:hideMark/>
          </w:tcPr>
          <w:p w14:paraId="76DEACA5" w14:textId="77777777" w:rsidR="000040F6" w:rsidRPr="00AB1857" w:rsidRDefault="000040F6" w:rsidP="00FE03AD">
            <w:pPr>
              <w:spacing w:line="276" w:lineRule="auto"/>
              <w:rPr>
                <w:b/>
                <w:szCs w:val="20"/>
                <w:lang w:val="it-IT"/>
              </w:rPr>
            </w:pPr>
            <w:r w:rsidRPr="00AB1857">
              <w:rPr>
                <w:b/>
                <w:szCs w:val="20"/>
                <w:lang w:val="it-IT"/>
              </w:rPr>
              <w:t>Potential Solutions / Status</w:t>
            </w:r>
          </w:p>
        </w:tc>
      </w:tr>
      <w:tr w:rsidR="000040F6" w:rsidRPr="00FE03AD" w14:paraId="1081E1A4" w14:textId="77777777" w:rsidTr="00AB1857">
        <w:tc>
          <w:tcPr>
            <w:tcW w:w="0" w:type="auto"/>
            <w:hideMark/>
          </w:tcPr>
          <w:p w14:paraId="1D98ED9C" w14:textId="77777777" w:rsidR="000040F6" w:rsidRPr="00FE03AD" w:rsidRDefault="000040F6" w:rsidP="00FE03AD">
            <w:pPr>
              <w:spacing w:line="276" w:lineRule="auto"/>
              <w:rPr>
                <w:bCs/>
                <w:szCs w:val="20"/>
                <w:lang w:val="it-IT"/>
              </w:rPr>
            </w:pPr>
            <w:r w:rsidRPr="00FE03AD">
              <w:rPr>
                <w:bCs/>
                <w:szCs w:val="20"/>
                <w:lang w:val="it-IT"/>
              </w:rPr>
              <w:t>Early engraftment loss (50–75%)</w:t>
            </w:r>
          </w:p>
        </w:tc>
        <w:tc>
          <w:tcPr>
            <w:tcW w:w="0" w:type="auto"/>
            <w:hideMark/>
          </w:tcPr>
          <w:p w14:paraId="0EE03A90" w14:textId="77777777" w:rsidR="000040F6" w:rsidRPr="00FE03AD" w:rsidRDefault="000040F6" w:rsidP="00FE03AD">
            <w:pPr>
              <w:spacing w:line="276" w:lineRule="auto"/>
              <w:rPr>
                <w:szCs w:val="20"/>
              </w:rPr>
            </w:pPr>
            <w:r w:rsidRPr="00FE03AD">
              <w:rPr>
                <w:szCs w:val="20"/>
              </w:rPr>
              <w:t>Immediate loss of islet mass at infusion due to instant blood-mediated inflammatory reaction (IBMIR), mechanical stress/embolization, complement/coagulation activation → larger islet dose needed to achieve normoglycemia</w:t>
            </w:r>
          </w:p>
        </w:tc>
        <w:tc>
          <w:tcPr>
            <w:tcW w:w="0" w:type="auto"/>
            <w:hideMark/>
          </w:tcPr>
          <w:p w14:paraId="4B336554" w14:textId="77777777" w:rsidR="000040F6" w:rsidRPr="00FE03AD" w:rsidRDefault="000040F6" w:rsidP="00FE03AD">
            <w:pPr>
              <w:spacing w:line="276" w:lineRule="auto"/>
              <w:rPr>
                <w:szCs w:val="20"/>
              </w:rPr>
            </w:pPr>
            <w:r w:rsidRPr="00FE03AD">
              <w:rPr>
                <w:szCs w:val="20"/>
              </w:rPr>
              <w:t>Intrahepatic portal infusion remains standard. Estimates of 50–75% loss during engraftment phase</w:t>
            </w:r>
          </w:p>
        </w:tc>
        <w:tc>
          <w:tcPr>
            <w:tcW w:w="0" w:type="auto"/>
            <w:hideMark/>
          </w:tcPr>
          <w:p w14:paraId="0DC31824" w14:textId="77777777" w:rsidR="000040F6" w:rsidRPr="00FE03AD" w:rsidRDefault="000040F6" w:rsidP="00FE03AD">
            <w:pPr>
              <w:spacing w:line="276" w:lineRule="auto"/>
              <w:rPr>
                <w:szCs w:val="20"/>
              </w:rPr>
            </w:pPr>
            <w:r w:rsidRPr="00FE03AD">
              <w:rPr>
                <w:i/>
                <w:iCs/>
                <w:szCs w:val="20"/>
              </w:rPr>
              <w:t>Peri-infusion strategies</w:t>
            </w:r>
            <w:r w:rsidRPr="00FE03AD">
              <w:rPr>
                <w:szCs w:val="20"/>
              </w:rPr>
              <w:t xml:space="preserve">: intensified anticoagulation/anti-inflammatory approaches; product purification/enrichment; optimized infusion kinetics. </w:t>
            </w:r>
            <w:r w:rsidRPr="00FE03AD">
              <w:rPr>
                <w:i/>
                <w:iCs/>
                <w:szCs w:val="20"/>
              </w:rPr>
              <w:t>Process improvements</w:t>
            </w:r>
            <w:r w:rsidRPr="00FE03AD">
              <w:rPr>
                <w:szCs w:val="20"/>
              </w:rPr>
              <w:t>: gentle isolation, minimized warm/cold ischemia, standardized GMP.</w:t>
            </w:r>
          </w:p>
        </w:tc>
      </w:tr>
      <w:tr w:rsidR="000040F6" w:rsidRPr="00FE03AD" w14:paraId="4449E722" w14:textId="77777777" w:rsidTr="00AB1857">
        <w:tc>
          <w:tcPr>
            <w:tcW w:w="0" w:type="auto"/>
            <w:hideMark/>
          </w:tcPr>
          <w:p w14:paraId="61BA0BC5" w14:textId="77777777" w:rsidR="000040F6" w:rsidRPr="00FE03AD" w:rsidRDefault="000040F6" w:rsidP="00FE03AD">
            <w:pPr>
              <w:spacing w:line="276" w:lineRule="auto"/>
              <w:rPr>
                <w:bCs/>
                <w:szCs w:val="20"/>
              </w:rPr>
            </w:pPr>
            <w:r w:rsidRPr="00FE03AD">
              <w:rPr>
                <w:bCs/>
                <w:szCs w:val="20"/>
              </w:rPr>
              <w:t xml:space="preserve">Suboptimal </w:t>
            </w:r>
            <w:r w:rsidRPr="00FE03AD">
              <w:rPr>
                <w:bCs/>
                <w:szCs w:val="20"/>
              </w:rPr>
              <w:lastRenderedPageBreak/>
              <w:t>immunosuppression (efficacy vs toxicity)</w:t>
            </w:r>
          </w:p>
        </w:tc>
        <w:tc>
          <w:tcPr>
            <w:tcW w:w="0" w:type="auto"/>
            <w:hideMark/>
          </w:tcPr>
          <w:p w14:paraId="39627170" w14:textId="77777777" w:rsidR="000040F6" w:rsidRPr="00FE03AD" w:rsidRDefault="000040F6" w:rsidP="00FE03AD">
            <w:pPr>
              <w:spacing w:line="276" w:lineRule="auto"/>
              <w:rPr>
                <w:szCs w:val="20"/>
              </w:rPr>
            </w:pPr>
            <w:proofErr w:type="spellStart"/>
            <w:r w:rsidRPr="00FE03AD">
              <w:rPr>
                <w:szCs w:val="20"/>
              </w:rPr>
              <w:lastRenderedPageBreak/>
              <w:t>Allo</w:t>
            </w:r>
            <w:proofErr w:type="spellEnd"/>
            <w:r w:rsidRPr="00FE03AD">
              <w:rPr>
                <w:szCs w:val="20"/>
              </w:rPr>
              <w:t xml:space="preserve">- and auto-immunity not </w:t>
            </w:r>
            <w:r w:rsidRPr="00FE03AD">
              <w:rPr>
                <w:szCs w:val="20"/>
              </w:rPr>
              <w:lastRenderedPageBreak/>
              <w:t xml:space="preserve">completely controlled → chronic attrition; CNI/mTOR impair </w:t>
            </w:r>
            <w:r w:rsidRPr="00FE03AD">
              <w:rPr>
                <w:szCs w:val="20"/>
                <w:lang w:val="it-IT"/>
              </w:rPr>
              <w:t>β</w:t>
            </w:r>
            <w:r w:rsidRPr="00FE03AD">
              <w:rPr>
                <w:szCs w:val="20"/>
              </w:rPr>
              <w:t>-cell function/insulin action; systemic toxicities (neuro/</w:t>
            </w:r>
            <w:proofErr w:type="spellStart"/>
            <w:r w:rsidRPr="00FE03AD">
              <w:rPr>
                <w:szCs w:val="20"/>
              </w:rPr>
              <w:t>nephro</w:t>
            </w:r>
            <w:proofErr w:type="spellEnd"/>
            <w:r w:rsidRPr="00FE03AD">
              <w:rPr>
                <w:szCs w:val="20"/>
              </w:rPr>
              <w:t>, infections, neoplasia)</w:t>
            </w:r>
          </w:p>
        </w:tc>
        <w:tc>
          <w:tcPr>
            <w:tcW w:w="0" w:type="auto"/>
            <w:hideMark/>
          </w:tcPr>
          <w:p w14:paraId="10A6AC9C" w14:textId="77777777" w:rsidR="000040F6" w:rsidRPr="00FE03AD" w:rsidRDefault="000040F6" w:rsidP="00FE03AD">
            <w:pPr>
              <w:spacing w:line="276" w:lineRule="auto"/>
              <w:rPr>
                <w:szCs w:val="20"/>
              </w:rPr>
            </w:pPr>
            <w:r w:rsidRPr="00FE03AD">
              <w:rPr>
                <w:szCs w:val="20"/>
              </w:rPr>
              <w:lastRenderedPageBreak/>
              <w:t xml:space="preserve">Regimens prevent </w:t>
            </w:r>
            <w:r w:rsidRPr="00FE03AD">
              <w:rPr>
                <w:szCs w:val="20"/>
              </w:rPr>
              <w:lastRenderedPageBreak/>
              <w:t>failure for months–years but remain imperfect. Long-term toxicity profile recognized.</w:t>
            </w:r>
          </w:p>
        </w:tc>
        <w:tc>
          <w:tcPr>
            <w:tcW w:w="0" w:type="auto"/>
            <w:hideMark/>
          </w:tcPr>
          <w:p w14:paraId="4009868C" w14:textId="77777777" w:rsidR="00AD0ADD" w:rsidRDefault="000040F6" w:rsidP="00FE03AD">
            <w:pPr>
              <w:spacing w:line="276" w:lineRule="auto"/>
              <w:rPr>
                <w:szCs w:val="20"/>
              </w:rPr>
            </w:pPr>
            <w:r w:rsidRPr="00FE03AD">
              <w:rPr>
                <w:i/>
                <w:iCs/>
                <w:szCs w:val="20"/>
              </w:rPr>
              <w:lastRenderedPageBreak/>
              <w:t>Drug refinement</w:t>
            </w:r>
            <w:r w:rsidRPr="00FE03AD">
              <w:rPr>
                <w:szCs w:val="20"/>
              </w:rPr>
              <w:t>: CNI-</w:t>
            </w:r>
            <w:r w:rsidRPr="00FE03AD">
              <w:rPr>
                <w:szCs w:val="20"/>
              </w:rPr>
              <w:lastRenderedPageBreak/>
              <w:t xml:space="preserve">sparing or CNI-free combinations; targeted biologics; risk-adapted tapering. </w:t>
            </w:r>
          </w:p>
          <w:p w14:paraId="653884C2" w14:textId="7A879FC7" w:rsidR="000040F6" w:rsidRPr="00FE03AD" w:rsidRDefault="000040F6" w:rsidP="00FE03AD">
            <w:pPr>
              <w:spacing w:line="276" w:lineRule="auto"/>
              <w:rPr>
                <w:szCs w:val="20"/>
              </w:rPr>
            </w:pPr>
            <w:r w:rsidRPr="00FE03AD">
              <w:rPr>
                <w:i/>
                <w:iCs/>
                <w:szCs w:val="20"/>
              </w:rPr>
              <w:t>Monitoring</w:t>
            </w:r>
            <w:r w:rsidRPr="00FE03AD">
              <w:rPr>
                <w:szCs w:val="20"/>
              </w:rPr>
              <w:t xml:space="preserve">: better </w:t>
            </w:r>
            <w:proofErr w:type="spellStart"/>
            <w:r w:rsidRPr="00FE03AD">
              <w:rPr>
                <w:szCs w:val="20"/>
              </w:rPr>
              <w:t>immunomonitoring</w:t>
            </w:r>
            <w:proofErr w:type="spellEnd"/>
            <w:r w:rsidRPr="00FE03AD">
              <w:rPr>
                <w:szCs w:val="20"/>
              </w:rPr>
              <w:t xml:space="preserve"> to pre-empt rejection/autoimmunity. Goal: maintain efficacy while reducing </w:t>
            </w:r>
            <w:r w:rsidRPr="00FE03AD">
              <w:rPr>
                <w:szCs w:val="20"/>
                <w:lang w:val="it-IT"/>
              </w:rPr>
              <w:t>β</w:t>
            </w:r>
            <w:r w:rsidRPr="00FE03AD">
              <w:rPr>
                <w:szCs w:val="20"/>
              </w:rPr>
              <w:t>-cell and renal toxicity.</w:t>
            </w:r>
          </w:p>
        </w:tc>
      </w:tr>
      <w:tr w:rsidR="000040F6" w:rsidRPr="00FE03AD" w14:paraId="1AE3E47B" w14:textId="77777777" w:rsidTr="00AB1857">
        <w:tc>
          <w:tcPr>
            <w:tcW w:w="0" w:type="auto"/>
            <w:hideMark/>
          </w:tcPr>
          <w:p w14:paraId="6234E954" w14:textId="77777777" w:rsidR="000040F6" w:rsidRPr="00FE03AD" w:rsidRDefault="000040F6" w:rsidP="00FE03AD">
            <w:pPr>
              <w:spacing w:line="276" w:lineRule="auto"/>
              <w:rPr>
                <w:bCs/>
                <w:szCs w:val="20"/>
              </w:rPr>
            </w:pPr>
            <w:r w:rsidRPr="00FE03AD">
              <w:rPr>
                <w:bCs/>
                <w:szCs w:val="20"/>
              </w:rPr>
              <w:lastRenderedPageBreak/>
              <w:t>Hypoxia and inadequate revascularization in the liver</w:t>
            </w:r>
          </w:p>
        </w:tc>
        <w:tc>
          <w:tcPr>
            <w:tcW w:w="0" w:type="auto"/>
            <w:hideMark/>
          </w:tcPr>
          <w:p w14:paraId="22E81D86" w14:textId="77777777" w:rsidR="000040F6" w:rsidRPr="00FE03AD" w:rsidRDefault="000040F6" w:rsidP="00FE03AD">
            <w:pPr>
              <w:spacing w:line="276" w:lineRule="auto"/>
              <w:rPr>
                <w:szCs w:val="20"/>
              </w:rPr>
            </w:pPr>
            <w:r w:rsidRPr="00FE03AD">
              <w:rPr>
                <w:szCs w:val="20"/>
              </w:rPr>
              <w:t>Islet isolation destroys native capillary network; oxygen tension in hepatic parenchyma ~5 mmHg vs intrapancreatic ~40 mmHg → severe early hypoxia, delayed/insufficient revascularization, lower capillary density chronically</w:t>
            </w:r>
          </w:p>
        </w:tc>
        <w:tc>
          <w:tcPr>
            <w:tcW w:w="0" w:type="auto"/>
            <w:hideMark/>
          </w:tcPr>
          <w:p w14:paraId="3DC167A2" w14:textId="77777777" w:rsidR="000040F6" w:rsidRPr="00FE03AD" w:rsidRDefault="000040F6" w:rsidP="00FE03AD">
            <w:pPr>
              <w:spacing w:line="276" w:lineRule="auto"/>
              <w:rPr>
                <w:szCs w:val="20"/>
              </w:rPr>
            </w:pPr>
            <w:r w:rsidRPr="00FE03AD">
              <w:rPr>
                <w:szCs w:val="20"/>
              </w:rPr>
              <w:t>Pathophysiology and timelines documented: revascularization 10–14 days in rodents; longer in NHP/humans; persistent capillary rarefaction.</w:t>
            </w:r>
          </w:p>
        </w:tc>
        <w:tc>
          <w:tcPr>
            <w:tcW w:w="0" w:type="auto"/>
            <w:hideMark/>
          </w:tcPr>
          <w:p w14:paraId="3FB19668" w14:textId="77777777" w:rsidR="000040F6" w:rsidRPr="00FE03AD" w:rsidRDefault="000040F6" w:rsidP="00FE03AD">
            <w:pPr>
              <w:spacing w:line="276" w:lineRule="auto"/>
              <w:rPr>
                <w:szCs w:val="20"/>
              </w:rPr>
            </w:pPr>
            <w:r w:rsidRPr="00FE03AD">
              <w:rPr>
                <w:i/>
                <w:iCs/>
                <w:szCs w:val="20"/>
              </w:rPr>
              <w:t>Site/biomaterial innovation</w:t>
            </w:r>
            <w:r w:rsidRPr="00FE03AD">
              <w:rPr>
                <w:szCs w:val="20"/>
              </w:rPr>
              <w:t>: alternative sites (omental, intramuscular, subcutaneous with vascular niches); pro-angiogenic cues; oxygen-releasing/oxygenating scaffolds; macro/micro-encapsulation to improve mass transfer while modulating immunity.</w:t>
            </w:r>
          </w:p>
        </w:tc>
      </w:tr>
      <w:tr w:rsidR="000040F6" w:rsidRPr="00FE03AD" w14:paraId="0535D29F" w14:textId="77777777" w:rsidTr="00AB1857">
        <w:tc>
          <w:tcPr>
            <w:tcW w:w="0" w:type="auto"/>
            <w:hideMark/>
          </w:tcPr>
          <w:p w14:paraId="33C10E36" w14:textId="77777777" w:rsidR="000040F6" w:rsidRPr="00FE03AD" w:rsidRDefault="000040F6" w:rsidP="00FE03AD">
            <w:pPr>
              <w:spacing w:line="276" w:lineRule="auto"/>
              <w:rPr>
                <w:bCs/>
                <w:szCs w:val="20"/>
                <w:lang w:val="it-IT"/>
              </w:rPr>
            </w:pPr>
            <w:r w:rsidRPr="00FE03AD">
              <w:rPr>
                <w:bCs/>
                <w:szCs w:val="20"/>
                <w:lang w:val="it-IT"/>
              </w:rPr>
              <w:t>Portal site limitations</w:t>
            </w:r>
          </w:p>
        </w:tc>
        <w:tc>
          <w:tcPr>
            <w:tcW w:w="0" w:type="auto"/>
            <w:hideMark/>
          </w:tcPr>
          <w:p w14:paraId="104B0B0E" w14:textId="77777777" w:rsidR="000040F6" w:rsidRPr="00FE03AD" w:rsidRDefault="000040F6" w:rsidP="00FE03AD">
            <w:pPr>
              <w:spacing w:line="276" w:lineRule="auto"/>
              <w:rPr>
                <w:szCs w:val="20"/>
              </w:rPr>
            </w:pPr>
            <w:r w:rsidRPr="00FE03AD">
              <w:rPr>
                <w:szCs w:val="20"/>
              </w:rPr>
              <w:t>Procedural constraints (portal pressure, thrombosis/steatosis risk), limited capacity for repeat high-dose infusions; heterogeneity of microenvironment</w:t>
            </w:r>
          </w:p>
        </w:tc>
        <w:tc>
          <w:tcPr>
            <w:tcW w:w="0" w:type="auto"/>
            <w:hideMark/>
          </w:tcPr>
          <w:p w14:paraId="29F3DEF8" w14:textId="77777777" w:rsidR="000040F6" w:rsidRPr="00FE03AD" w:rsidRDefault="000040F6" w:rsidP="00FE03AD">
            <w:pPr>
              <w:spacing w:line="276" w:lineRule="auto"/>
              <w:rPr>
                <w:szCs w:val="20"/>
              </w:rPr>
            </w:pPr>
            <w:r w:rsidRPr="00FE03AD">
              <w:rPr>
                <w:szCs w:val="20"/>
              </w:rPr>
              <w:t>Long-standing clinical experience highlights these boundaries.</w:t>
            </w:r>
          </w:p>
        </w:tc>
        <w:tc>
          <w:tcPr>
            <w:tcW w:w="0" w:type="auto"/>
            <w:hideMark/>
          </w:tcPr>
          <w:p w14:paraId="0BBDA37E" w14:textId="77777777" w:rsidR="000040F6" w:rsidRPr="00FE03AD" w:rsidRDefault="000040F6" w:rsidP="00FE03AD">
            <w:pPr>
              <w:spacing w:line="276" w:lineRule="auto"/>
              <w:rPr>
                <w:szCs w:val="20"/>
              </w:rPr>
            </w:pPr>
            <w:r w:rsidRPr="00FE03AD">
              <w:rPr>
                <w:i/>
                <w:iCs/>
                <w:szCs w:val="20"/>
              </w:rPr>
              <w:t>Engineering the niche</w:t>
            </w:r>
            <w:r w:rsidRPr="00FE03AD">
              <w:rPr>
                <w:szCs w:val="20"/>
              </w:rPr>
              <w:t>: staged/segmented dosing; dual-site approaches; site preparation (pro-angiogenic/anti-inflammatory conditioning) before re-infusion.</w:t>
            </w:r>
          </w:p>
        </w:tc>
      </w:tr>
      <w:tr w:rsidR="000040F6" w:rsidRPr="00FE03AD" w14:paraId="2C2A1716" w14:textId="77777777" w:rsidTr="00AB1857">
        <w:tc>
          <w:tcPr>
            <w:tcW w:w="0" w:type="auto"/>
            <w:hideMark/>
          </w:tcPr>
          <w:p w14:paraId="7CDDD9ED" w14:textId="77777777" w:rsidR="000040F6" w:rsidRPr="00FE03AD" w:rsidRDefault="000040F6" w:rsidP="00FE03AD">
            <w:pPr>
              <w:spacing w:line="276" w:lineRule="auto"/>
              <w:rPr>
                <w:bCs/>
                <w:szCs w:val="20"/>
              </w:rPr>
            </w:pPr>
            <w:r w:rsidRPr="00FE03AD">
              <w:rPr>
                <w:bCs/>
                <w:szCs w:val="20"/>
              </w:rPr>
              <w:t>Variability of islet product (yield, purity, potency)</w:t>
            </w:r>
          </w:p>
        </w:tc>
        <w:tc>
          <w:tcPr>
            <w:tcW w:w="0" w:type="auto"/>
            <w:hideMark/>
          </w:tcPr>
          <w:p w14:paraId="65FE53D4" w14:textId="77777777" w:rsidR="000040F6" w:rsidRPr="00FE03AD" w:rsidRDefault="000040F6" w:rsidP="00FE03AD">
            <w:pPr>
              <w:spacing w:line="276" w:lineRule="auto"/>
              <w:rPr>
                <w:szCs w:val="20"/>
              </w:rPr>
            </w:pPr>
            <w:r w:rsidRPr="00FE03AD">
              <w:rPr>
                <w:szCs w:val="20"/>
              </w:rPr>
              <w:t>Donor/organ and process variability → unpredictable IEQ, purity, viability, potency; impacts dosing and outcomes</w:t>
            </w:r>
          </w:p>
        </w:tc>
        <w:tc>
          <w:tcPr>
            <w:tcW w:w="0" w:type="auto"/>
            <w:hideMark/>
          </w:tcPr>
          <w:p w14:paraId="68E2DA3C" w14:textId="77777777" w:rsidR="000040F6" w:rsidRPr="00FE03AD" w:rsidRDefault="000040F6" w:rsidP="00FE03AD">
            <w:pPr>
              <w:spacing w:line="276" w:lineRule="auto"/>
              <w:rPr>
                <w:szCs w:val="20"/>
              </w:rPr>
            </w:pPr>
            <w:r w:rsidRPr="00FE03AD">
              <w:rPr>
                <w:szCs w:val="20"/>
              </w:rPr>
              <w:t>Recognized as major operational bottleneck; steep learning curve and cGMP demands.</w:t>
            </w:r>
          </w:p>
        </w:tc>
        <w:tc>
          <w:tcPr>
            <w:tcW w:w="0" w:type="auto"/>
            <w:hideMark/>
          </w:tcPr>
          <w:p w14:paraId="61DB110D" w14:textId="77777777" w:rsidR="000040F6" w:rsidRPr="00FE03AD" w:rsidRDefault="000040F6" w:rsidP="00FE03AD">
            <w:pPr>
              <w:spacing w:line="276" w:lineRule="auto"/>
              <w:rPr>
                <w:szCs w:val="20"/>
              </w:rPr>
            </w:pPr>
            <w:r w:rsidRPr="00FE03AD">
              <w:rPr>
                <w:i/>
                <w:iCs/>
                <w:szCs w:val="20"/>
              </w:rPr>
              <w:t>Standardization &amp; QC</w:t>
            </w:r>
            <w:r w:rsidRPr="00FE03AD">
              <w:rPr>
                <w:szCs w:val="20"/>
              </w:rPr>
              <w:t>: harmonized isolation SOPs, real-time potency assays, release criteria; regional consortia to concentrate expertise/volume; process analytics to reduce batch-to-batch variability.</w:t>
            </w:r>
          </w:p>
        </w:tc>
      </w:tr>
      <w:tr w:rsidR="000040F6" w:rsidRPr="00FE03AD" w14:paraId="30C0B875" w14:textId="77777777" w:rsidTr="00AB1857">
        <w:tc>
          <w:tcPr>
            <w:tcW w:w="0" w:type="auto"/>
            <w:hideMark/>
          </w:tcPr>
          <w:p w14:paraId="65C46807" w14:textId="77777777" w:rsidR="000040F6" w:rsidRPr="00FE03AD" w:rsidRDefault="000040F6" w:rsidP="00FE03AD">
            <w:pPr>
              <w:spacing w:line="276" w:lineRule="auto"/>
              <w:rPr>
                <w:bCs/>
                <w:szCs w:val="20"/>
                <w:lang w:val="it-IT"/>
              </w:rPr>
            </w:pPr>
            <w:r w:rsidRPr="00FE03AD">
              <w:rPr>
                <w:bCs/>
                <w:szCs w:val="20"/>
                <w:lang w:val="it-IT"/>
              </w:rPr>
              <w:t>Cost and infrastructure</w:t>
            </w:r>
          </w:p>
        </w:tc>
        <w:tc>
          <w:tcPr>
            <w:tcW w:w="0" w:type="auto"/>
            <w:hideMark/>
          </w:tcPr>
          <w:p w14:paraId="3AD7C7DC" w14:textId="77777777" w:rsidR="000040F6" w:rsidRPr="00FE03AD" w:rsidRDefault="000040F6" w:rsidP="00FE03AD">
            <w:pPr>
              <w:spacing w:line="276" w:lineRule="auto"/>
              <w:rPr>
                <w:szCs w:val="20"/>
              </w:rPr>
            </w:pPr>
            <w:r w:rsidRPr="00FE03AD">
              <w:rPr>
                <w:szCs w:val="20"/>
              </w:rPr>
              <w:t xml:space="preserve">High fixed costs for GMP facilities, specialized staff, 24/7 logistics → limited center availability; economic sustainability </w:t>
            </w:r>
            <w:r w:rsidRPr="00FE03AD">
              <w:rPr>
                <w:szCs w:val="20"/>
              </w:rPr>
              <w:lastRenderedPageBreak/>
              <w:t>challenging</w:t>
            </w:r>
          </w:p>
        </w:tc>
        <w:tc>
          <w:tcPr>
            <w:tcW w:w="0" w:type="auto"/>
            <w:hideMark/>
          </w:tcPr>
          <w:p w14:paraId="031B0B4F" w14:textId="77777777" w:rsidR="000040F6" w:rsidRPr="00FE03AD" w:rsidRDefault="000040F6" w:rsidP="00FE03AD">
            <w:pPr>
              <w:spacing w:line="276" w:lineRule="auto"/>
              <w:rPr>
                <w:szCs w:val="20"/>
              </w:rPr>
            </w:pPr>
            <w:r w:rsidRPr="00FE03AD">
              <w:rPr>
                <w:szCs w:val="20"/>
              </w:rPr>
              <w:lastRenderedPageBreak/>
              <w:t>Documented as key barrier to access.</w:t>
            </w:r>
          </w:p>
        </w:tc>
        <w:tc>
          <w:tcPr>
            <w:tcW w:w="0" w:type="auto"/>
            <w:hideMark/>
          </w:tcPr>
          <w:p w14:paraId="3F8D74A5" w14:textId="77777777" w:rsidR="000040F6" w:rsidRPr="00FE03AD" w:rsidRDefault="000040F6" w:rsidP="00FE03AD">
            <w:pPr>
              <w:spacing w:line="276" w:lineRule="auto"/>
              <w:rPr>
                <w:szCs w:val="20"/>
              </w:rPr>
            </w:pPr>
            <w:r w:rsidRPr="00FE03AD">
              <w:rPr>
                <w:i/>
                <w:iCs/>
                <w:szCs w:val="20"/>
              </w:rPr>
              <w:t>Network models</w:t>
            </w:r>
            <w:r w:rsidRPr="00FE03AD">
              <w:rPr>
                <w:szCs w:val="20"/>
              </w:rPr>
              <w:t xml:space="preserve">: regional processing hubs + transplant spokes; payer adoption pathways; cost-minimization via shared </w:t>
            </w:r>
            <w:r w:rsidRPr="00FE03AD">
              <w:rPr>
                <w:szCs w:val="20"/>
              </w:rPr>
              <w:lastRenderedPageBreak/>
              <w:t>resources and standardized supply chains.</w:t>
            </w:r>
          </w:p>
        </w:tc>
      </w:tr>
      <w:tr w:rsidR="000040F6" w:rsidRPr="00FE03AD" w14:paraId="256E037E" w14:textId="77777777" w:rsidTr="00AB1857">
        <w:tc>
          <w:tcPr>
            <w:tcW w:w="0" w:type="auto"/>
            <w:hideMark/>
          </w:tcPr>
          <w:p w14:paraId="6C713B2A" w14:textId="77777777" w:rsidR="000040F6" w:rsidRPr="00FE03AD" w:rsidRDefault="000040F6" w:rsidP="00FE03AD">
            <w:pPr>
              <w:spacing w:line="276" w:lineRule="auto"/>
              <w:rPr>
                <w:bCs/>
                <w:szCs w:val="20"/>
                <w:lang w:val="it-IT"/>
              </w:rPr>
            </w:pPr>
            <w:r w:rsidRPr="00FE03AD">
              <w:rPr>
                <w:bCs/>
                <w:szCs w:val="20"/>
                <w:lang w:val="it-IT"/>
              </w:rPr>
              <w:lastRenderedPageBreak/>
              <w:t>Regulatory hurdles and access</w:t>
            </w:r>
          </w:p>
        </w:tc>
        <w:tc>
          <w:tcPr>
            <w:tcW w:w="0" w:type="auto"/>
            <w:hideMark/>
          </w:tcPr>
          <w:p w14:paraId="4EF7B238" w14:textId="77777777" w:rsidR="000040F6" w:rsidRPr="00FE03AD" w:rsidRDefault="000040F6" w:rsidP="00FE03AD">
            <w:pPr>
              <w:spacing w:line="276" w:lineRule="auto"/>
              <w:rPr>
                <w:szCs w:val="20"/>
              </w:rPr>
            </w:pPr>
            <w:r w:rsidRPr="00FE03AD">
              <w:rPr>
                <w:szCs w:val="20"/>
              </w:rPr>
              <w:t>Divergent regulatory frameworks; in the U.S. allogeneic islets regulated as a licensed biologic → complex/expensive BLA pathway; reimbursement heterogeneity</w:t>
            </w:r>
          </w:p>
        </w:tc>
        <w:tc>
          <w:tcPr>
            <w:tcW w:w="0" w:type="auto"/>
            <w:hideMark/>
          </w:tcPr>
          <w:p w14:paraId="0F7CE0D8" w14:textId="77777777" w:rsidR="000040F6" w:rsidRPr="00FE03AD" w:rsidRDefault="000040F6" w:rsidP="00FE03AD">
            <w:pPr>
              <w:spacing w:line="276" w:lineRule="auto"/>
              <w:rPr>
                <w:szCs w:val="20"/>
              </w:rPr>
            </w:pPr>
            <w:r w:rsidRPr="00FE03AD">
              <w:rPr>
                <w:szCs w:val="20"/>
              </w:rPr>
              <w:t>FDA advisory vote and licensure decision for allogeneic islets; several European agencies already reimburse as standard of care.</w:t>
            </w:r>
          </w:p>
        </w:tc>
        <w:tc>
          <w:tcPr>
            <w:tcW w:w="0" w:type="auto"/>
            <w:hideMark/>
          </w:tcPr>
          <w:p w14:paraId="44CA716C" w14:textId="77777777" w:rsidR="000040F6" w:rsidRPr="00FE03AD" w:rsidRDefault="000040F6" w:rsidP="00FE03AD">
            <w:pPr>
              <w:spacing w:line="276" w:lineRule="auto"/>
              <w:rPr>
                <w:szCs w:val="20"/>
              </w:rPr>
            </w:pPr>
            <w:r w:rsidRPr="00FE03AD">
              <w:rPr>
                <w:i/>
                <w:iCs/>
                <w:szCs w:val="20"/>
              </w:rPr>
              <w:t>Harmonization &amp; policy</w:t>
            </w:r>
            <w:r w:rsidRPr="00FE03AD">
              <w:rPr>
                <w:szCs w:val="20"/>
              </w:rPr>
              <w:t>: alignment of regulatory categories, clear CMC and potency requirements, outcomes-based reimbursement; leverage robust registry data to support broad access.</w:t>
            </w:r>
          </w:p>
        </w:tc>
      </w:tr>
    </w:tbl>
    <w:p w14:paraId="0888C8A7" w14:textId="77777777" w:rsidR="000040F6" w:rsidRPr="00FE03AD" w:rsidRDefault="000040F6" w:rsidP="00FE03AD">
      <w:pPr>
        <w:spacing w:line="276" w:lineRule="auto"/>
      </w:pPr>
    </w:p>
    <w:p w14:paraId="23DDC056" w14:textId="30C1D5F8" w:rsidR="00EE7303" w:rsidRPr="00FE03AD" w:rsidRDefault="00EE7303" w:rsidP="00FE03AD">
      <w:pPr>
        <w:spacing w:line="276" w:lineRule="auto"/>
      </w:pPr>
      <w:r w:rsidRPr="00FE03AD">
        <w:t>Beyond these biological constraints, cost and regulatory hurdles represent additional obstacles. The complexity of the isolation procedure, the need for GMP facilities, and the specialized expertise required contribute to high upfront costs, which limit availability to a few specialized centers. Regulatory issues have further complicated access: in April 2023, the FDA Cellular, Tissue, and Gene Therapies Advisory Committee voted in favor of the first Biologics License Application (BLA) for allogeneic islets (</w:t>
      </w:r>
      <w:proofErr w:type="spellStart"/>
      <w:r w:rsidRPr="00FE03AD">
        <w:t>Lantidra</w:t>
      </w:r>
      <w:proofErr w:type="spellEnd"/>
      <w:r w:rsidRPr="00FE03AD">
        <w:t xml:space="preserve">®) in adults with brittle type 1 diabetes refractory to intensive insulin therapy </w:t>
      </w:r>
      <w:r w:rsidRPr="00FE03AD">
        <w:fldChar w:fldCharType="begin"/>
      </w:r>
      <w:r w:rsidRPr="00FE03AD">
        <w:instrText xml:space="preserve"> ADDIN EN.CITE &lt;EndNote&gt;&lt;Cite&gt;&lt;Author&gt;Piemonti&lt;/Author&gt;&lt;Year&gt;2021&lt;/Year&gt;&lt;RecNum&gt;12131&lt;/RecNum&gt;&lt;DisplayText&gt;[152]&lt;/DisplayText&gt;&lt;record&gt;&lt;rec-number&gt;12131&lt;/rec-number&gt;&lt;foreign-keys&gt;&lt;key app="EN" db-id="2es2paeezer5fsexzvypx5whx0asxtv0s9dx" timestamp="1626886438"&gt;12131&lt;/key&gt;&lt;/foreign-keys&gt;&lt;ref-type name="Journal Article"&gt;17&lt;/ref-type&gt;&lt;contributors&gt;&lt;authors&gt;&lt;author&gt;Piemonti, Lorenzo&lt;/author&gt;&lt;author&gt;Andres, Axel&lt;/author&gt;&lt;author&gt;Casey, John&lt;/author&gt;&lt;author&gt;de Koning, Eelco&lt;/author&gt;&lt;author&gt;Engelse, Marten&lt;/author&gt;&lt;author&gt;Hilbrands, Robert&lt;/author&gt;&lt;author&gt;Johnson, Paul&lt;/author&gt;&lt;author&gt;Keymeulen, Bart&lt;/author&gt;&lt;author&gt;Kerr</w:instrText>
      </w:r>
      <w:r w:rsidRPr="00FE03AD">
        <w:rPr>
          <w:rFonts w:ascii="Cambria Math" w:hAnsi="Cambria Math" w:cs="Cambria Math"/>
        </w:rPr>
        <w:instrText>‐</w:instrText>
      </w:r>
      <w:r w:rsidRPr="00FE03AD">
        <w:instrText>Conte, Julie&lt;/author&gt;&lt;author&gt;Korsgren, Olle&lt;/author&gt;&lt;/authors&gt;&lt;/contributors&gt;&lt;titles&gt;&lt;title&gt;US Food and Drug Administration (FDA) Panel Endorses Islet Cell Treatment for Type 1 Diabetes: A Pyrrhic victory?&lt;/title&gt;&lt;secondary-title&gt;Transplant International&lt;/secondary-title&gt;&lt;/titles&gt;&lt;periodical&gt;&lt;full-title&gt;Transplant International&lt;/full-title&gt;&lt;/periodical&gt;&lt;dates&gt;&lt;year&gt;2021&lt;/year&gt;&lt;/dates&gt;&lt;isbn&gt;0934-0874&lt;/isbn&gt;&lt;urls&gt;&lt;/urls&gt;&lt;/record&gt;&lt;/Cite&gt;&lt;/EndNote&gt;</w:instrText>
      </w:r>
      <w:r w:rsidRPr="00FE03AD">
        <w:fldChar w:fldCharType="separate"/>
      </w:r>
      <w:r w:rsidR="00762616">
        <w:rPr>
          <w:noProof/>
        </w:rPr>
        <w:t>(</w:t>
      </w:r>
      <w:r w:rsidRPr="00FE03AD">
        <w:rPr>
          <w:noProof/>
        </w:rPr>
        <w:t>152</w:t>
      </w:r>
      <w:r w:rsidR="00762616">
        <w:rPr>
          <w:noProof/>
        </w:rPr>
        <w:t>)</w:t>
      </w:r>
      <w:r w:rsidRPr="00FE03AD">
        <w:fldChar w:fldCharType="end"/>
      </w:r>
      <w:r w:rsidRPr="00FE03AD">
        <w:t>. While this represents a landmark recognition of islet transplantation in the U.S., the FDA decision to regulate islets as a licensed biologic—rather than a tissue under the Human Cells, Tissues, and Cellular and Tissue-Based Products (HCT/P) pathway—has created significant barriers for universal implementation, given the costs and complexity of licensure.</w:t>
      </w:r>
    </w:p>
    <w:p w14:paraId="63FA6FD1" w14:textId="77777777" w:rsidR="00EE7303" w:rsidRPr="00FE03AD" w:rsidRDefault="00EE7303" w:rsidP="00FE03AD">
      <w:pPr>
        <w:spacing w:line="276" w:lineRule="auto"/>
      </w:pPr>
    </w:p>
    <w:p w14:paraId="7D502236" w14:textId="0D287418" w:rsidR="00C87829" w:rsidRPr="00FE03AD" w:rsidRDefault="00C87829" w:rsidP="00FE03AD">
      <w:pPr>
        <w:spacing w:line="276" w:lineRule="auto"/>
      </w:pPr>
      <w:r w:rsidRPr="00FE03AD">
        <w:t>By contrast, several national health authorities in Europe—including Switzerland, the United Kingdom (NHS), Sweden, Poland, Belgium, and more recently France (HAS)—have approved islet transplantation as a reimbursed standard-of-care therapy. This divergence underscores how regulatory and reimbursement frameworks critically influence access. Until such issues are harmonized, and until novel strategies overcome the dual barriers of immunosuppression toxicity and engraftment inefficiency, islet transplantation will remain a highly effective but niche therapy, available to selected patients in specialized centers.</w:t>
      </w:r>
    </w:p>
    <w:p w14:paraId="1F428853" w14:textId="77777777" w:rsidR="00C87829" w:rsidRPr="00FE03AD" w:rsidRDefault="00C87829" w:rsidP="00FE03AD">
      <w:pPr>
        <w:spacing w:line="276" w:lineRule="auto"/>
      </w:pPr>
    </w:p>
    <w:p w14:paraId="360517F0" w14:textId="21A5FC40" w:rsidR="00C554BE" w:rsidRPr="001625EA" w:rsidRDefault="00C21CD5" w:rsidP="00FE03AD">
      <w:pPr>
        <w:spacing w:line="276" w:lineRule="auto"/>
        <w:rPr>
          <w:b/>
          <w:color w:val="4F81BD" w:themeColor="accent1"/>
        </w:rPr>
      </w:pPr>
      <w:r w:rsidRPr="001625EA">
        <w:rPr>
          <w:b/>
          <w:color w:val="4F81BD" w:themeColor="accent1"/>
        </w:rPr>
        <w:t>FUTURE DEVELOPMENTS IN BETA-CELL REPLACEMENT THERAPIES</w:t>
      </w:r>
    </w:p>
    <w:p w14:paraId="40BBCB55" w14:textId="77777777" w:rsidR="009A75E8" w:rsidRPr="00FE03AD" w:rsidRDefault="009A75E8" w:rsidP="00FE03AD">
      <w:pPr>
        <w:spacing w:line="276" w:lineRule="auto"/>
        <w:rPr>
          <w:bCs/>
        </w:rPr>
      </w:pPr>
    </w:p>
    <w:p w14:paraId="3ED6C750" w14:textId="35C07C30" w:rsidR="00C21CD5" w:rsidRPr="00FE03AD" w:rsidRDefault="00306BEA" w:rsidP="00FE03AD">
      <w:pPr>
        <w:spacing w:line="276" w:lineRule="auto"/>
      </w:pPr>
      <w:r w:rsidRPr="00FE03AD">
        <w:t xml:space="preserve">The therapeutic landscape of β-cell replacement is undergoing a profound transformation </w:t>
      </w:r>
      <w:r w:rsidRPr="00FE03AD">
        <w:fldChar w:fldCharType="begin">
          <w:fldData xml:space="preserve">PEVuZE5vdGU+PENpdGU+PEF1dGhvcj5WYW50eWdoZW08L0F1dGhvcj48WWVhcj4yMDE5PC9ZZWFy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</w:fldData>
        </w:fldChar>
      </w:r>
      <w:r w:rsidRPr="00FE03AD">
        <w:instrText xml:space="preserve"> ADDIN EN.CITE </w:instrText>
      </w:r>
      <w:r w:rsidRPr="00FE03AD">
        <w:fldChar w:fldCharType="begin">
          <w:fldData xml:space="preserve">PEVuZE5vdGU+PENpdGU+PEF1dGhvcj5WYW50eWdoZW08L0F1dGhvcj48WWVhcj4yMDE5PC9ZZWFy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70</w:t>
      </w:r>
      <w:r w:rsidR="00762616">
        <w:rPr>
          <w:noProof/>
        </w:rPr>
        <w:t>)</w:t>
      </w:r>
      <w:r w:rsidRPr="00FE03AD">
        <w:fldChar w:fldCharType="end"/>
      </w:r>
      <w:r w:rsidRPr="00FE03AD">
        <w:t>. While clinical islet transplantation has established itself as an effective therapy for individuals with type 1 diabetes and problematic hypoglycemia, its scalability remains constrained by donor organ availability, procedural inefficiencies, and immunosuppression-related toxicity. Emerging innovations are progressively reshaping this paradigm, combining refinements in islet transplantation with novel cellular sources and bioengineering strategies, and moving the field closer to a broadly applicable cure</w:t>
      </w:r>
      <w:r w:rsidR="00A5590D" w:rsidRPr="00FE03AD">
        <w:t>.</w:t>
      </w:r>
    </w:p>
    <w:p w14:paraId="101DD22F" w14:textId="77777777" w:rsidR="00A5590D" w:rsidRPr="00FE03AD" w:rsidRDefault="00A5590D" w:rsidP="00FE03AD">
      <w:pPr>
        <w:spacing w:line="276" w:lineRule="auto"/>
      </w:pPr>
    </w:p>
    <w:p w14:paraId="364FCDA9" w14:textId="4EE600DD" w:rsidR="00306BEA" w:rsidRPr="00FE03AD" w:rsidRDefault="00306BEA" w:rsidP="00FE03AD">
      <w:pPr>
        <w:spacing w:line="276" w:lineRule="auto"/>
      </w:pPr>
      <w:r w:rsidRPr="00FE03AD">
        <w:t xml:space="preserve">A first wave of innovation is centered on optimization of donor islet use. Strategies for donor–recipient matching and organ allocation </w:t>
      </w:r>
      <w:r w:rsidRPr="00FE03AD">
        <w:fldChar w:fldCharType="begin">
          <w:fldData xml:space="preserve">PEVuZE5vdGU+PENpdGU+PEF1dGhvcj5IdWRzb248L0F1dGhvcj48WWVhcj4yMDE1PC9ZZWFyPjxS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</w:fldData>
        </w:fldChar>
      </w:r>
      <w:r w:rsidRPr="00FE03AD">
        <w:instrText xml:space="preserve"> ADDIN EN.CITE </w:instrText>
      </w:r>
      <w:r w:rsidRPr="00FE03AD">
        <w:fldChar w:fldCharType="begin">
          <w:fldData xml:space="preserve">PEVuZE5vdGU+PENpdGU+PEF1dGhvcj5IdWRzb248L0F1dGhvcj48WWVhcj4yMDE1PC9ZZWFyPjxS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53-155</w:t>
      </w:r>
      <w:r w:rsidR="00762616">
        <w:rPr>
          <w:noProof/>
        </w:rPr>
        <w:t>)</w:t>
      </w:r>
      <w:r w:rsidRPr="00FE03AD">
        <w:fldChar w:fldCharType="end"/>
      </w:r>
      <w:r w:rsidRPr="00FE03AD">
        <w:t xml:space="preserve">, coupled with standardized manufacturing and regulatory codification </w:t>
      </w:r>
      <w:r w:rsidRPr="00FE03AD">
        <w:fldChar w:fldCharType="begin">
          <w:fldData xml:space="preserve">PEVuZE5vdGU+PENpdGU+PEF1dGhvcj5IdWRzb248L0F1dGhvcj48WWVhcj4yMDE1PC9ZZWFyPjxS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</w:fldData>
        </w:fldChar>
      </w:r>
      <w:r w:rsidRPr="00FE03AD">
        <w:instrText xml:space="preserve"> ADDIN EN.CITE </w:instrText>
      </w:r>
      <w:r w:rsidRPr="00FE03AD">
        <w:fldChar w:fldCharType="begin">
          <w:fldData xml:space="preserve">PEVuZE5vdGU+PENpdGU+PEF1dGhvcj5IdWRzb248L0F1dGhvcj48WWVhcj4yMDE1PC9ZZWFyPjxS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53-155</w:t>
      </w:r>
      <w:r w:rsidR="00762616">
        <w:rPr>
          <w:noProof/>
        </w:rPr>
        <w:t>)</w:t>
      </w:r>
      <w:r w:rsidRPr="00FE03AD">
        <w:fldChar w:fldCharType="end"/>
      </w:r>
      <w:r w:rsidRPr="00FE03AD">
        <w:t xml:space="preserve">, are improving the reproducibility of clinical outcomes. In parallel, advanced monitoring tools—including noninvasive imaging (MRI, PET-CT) </w:t>
      </w:r>
      <w:r w:rsidRPr="00FE03AD">
        <w:fldChar w:fldCharType="begin">
          <w:fldData xml:space="preserve">PEVuZE5vdGU+PENpdGU+PEF1dGhvcj5BcmlmaW48L0F1dGhvcj48WWVhcj4yMDIxPC9ZZWFyPjxS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</w:fldData>
        </w:fldChar>
      </w:r>
      <w:r w:rsidRPr="00FE03AD">
        <w:instrText xml:space="preserve"> ADDIN EN.CITE </w:instrText>
      </w:r>
      <w:r w:rsidRPr="00FE03AD">
        <w:fldChar w:fldCharType="begin">
          <w:fldData xml:space="preserve">PEVuZE5vdGU+PENpdGU+PEF1dGhvcj5BcmlmaW48L0F1dGhvcj48WWVhcj4yMDIxPC9ZZWFyPjxS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56, 157</w:t>
      </w:r>
      <w:r w:rsidR="00762616">
        <w:rPr>
          <w:noProof/>
        </w:rPr>
        <w:t>)</w:t>
      </w:r>
      <w:r w:rsidRPr="00FE03AD">
        <w:fldChar w:fldCharType="end"/>
      </w:r>
      <w:r w:rsidRPr="00FE03AD">
        <w:t xml:space="preserve"> and biomarker-based </w:t>
      </w:r>
      <w:r w:rsidRPr="00FE03AD">
        <w:lastRenderedPageBreak/>
        <w:t xml:space="preserve">immune profiling </w:t>
      </w:r>
      <w:r w:rsidRPr="00FE03AD">
        <w:fldChar w:fldCharType="begin">
          <w:fldData xml:space="preserve">PEVuZE5vdGU+PENpdGU+PEF1dGhvcj5IaWxicmFuZHM8L0F1dGhvcj48WWVhcj4yMDA5PC9ZZWFy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=
</w:fldData>
        </w:fldChar>
      </w:r>
      <w:r w:rsidRPr="00FE03AD">
        <w:instrText xml:space="preserve"> ADDIN EN.CITE </w:instrText>
      </w:r>
      <w:r w:rsidRPr="00FE03AD">
        <w:fldChar w:fldCharType="begin">
          <w:fldData xml:space="preserve">PEVuZE5vdGU+PENpdGU+PEF1dGhvcj5IaWxicmFuZHM8L0F1dGhvcj48WWVhcj4yMDA5PC9ZZWFy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=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49, 158-161</w:t>
      </w:r>
      <w:r w:rsidR="00762616">
        <w:rPr>
          <w:noProof/>
        </w:rPr>
        <w:t>)</w:t>
      </w:r>
      <w:r w:rsidRPr="00FE03AD">
        <w:fldChar w:fldCharType="end"/>
      </w:r>
      <w:r w:rsidRPr="00FE03AD">
        <w:t>—are being integrated to assess graft fate and detect early immune activation, providing opportunities for preemptive intervention.</w:t>
      </w:r>
    </w:p>
    <w:p w14:paraId="3715D07E" w14:textId="77777777" w:rsidR="00A5590D" w:rsidRPr="00FE03AD" w:rsidRDefault="00A5590D" w:rsidP="00FE03AD">
      <w:pPr>
        <w:spacing w:line="276" w:lineRule="auto"/>
      </w:pPr>
    </w:p>
    <w:p w14:paraId="60A80838" w14:textId="39CCFC5C" w:rsidR="00306BEA" w:rsidRPr="00FE03AD" w:rsidRDefault="00306BEA" w:rsidP="00FE03AD">
      <w:pPr>
        <w:spacing w:line="276" w:lineRule="auto"/>
      </w:pPr>
      <w:r w:rsidRPr="00FE03AD">
        <w:t xml:space="preserve">The pursuit of alternative implantation sites </w:t>
      </w:r>
      <w:r w:rsidRPr="00FE03AD">
        <w:fldChar w:fldCharType="begin">
          <w:fldData xml:space="preserve">PEVuZE5vdGU+PENpdGU+PEF1dGhvcj5DYW50YXJlbGxpPC9BdXRob3I+PFllYXI+MjAxMTwvWWVh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</w:fldData>
        </w:fldChar>
      </w:r>
      <w:r w:rsidRPr="00FE03AD">
        <w:instrText xml:space="preserve"> ADDIN EN.CITE </w:instrText>
      </w:r>
      <w:r w:rsidRPr="00FE03AD">
        <w:fldChar w:fldCharType="begin">
          <w:fldData xml:space="preserve">PEVuZE5vdGU+PENpdGU+PEF1dGhvcj5DYW50YXJlbGxpPC9BdXRob3I+PFllYXI+MjAxMTwvWWVh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47, 162</w:t>
      </w:r>
      <w:r w:rsidR="00762616">
        <w:rPr>
          <w:noProof/>
        </w:rPr>
        <w:t>)</w:t>
      </w:r>
      <w:r w:rsidRPr="00FE03AD">
        <w:fldChar w:fldCharType="end"/>
      </w:r>
      <w:r w:rsidRPr="00FE03AD">
        <w:t xml:space="preserve"> and engineered bioartificial niches </w:t>
      </w:r>
      <w:r w:rsidRPr="00FE03AD">
        <w:fldChar w:fldCharType="begin">
          <w:fldData xml:space="preserve">PEVuZE5vdGU+PENpdGU+PEF1dGhvcj5UcmVtbWVsPC9BdXRob3I+PFllYXI+MjAxODwvWWVhcj48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</w:fldData>
        </w:fldChar>
      </w:r>
      <w:r w:rsidRPr="00FE03AD">
        <w:instrText xml:space="preserve"> ADDIN EN.CITE </w:instrText>
      </w:r>
      <w:r w:rsidRPr="00FE03AD">
        <w:fldChar w:fldCharType="begin">
          <w:fldData xml:space="preserve">PEVuZE5vdGU+PENpdGU+PEF1dGhvcj5UcmVtbWVsPC9BdXRob3I+PFllYXI+MjAxODwvWWVhcj48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63-166</w:t>
      </w:r>
      <w:r w:rsidR="00762616">
        <w:rPr>
          <w:noProof/>
        </w:rPr>
        <w:t>)</w:t>
      </w:r>
      <w:r w:rsidRPr="00FE03AD">
        <w:fldChar w:fldCharType="end"/>
      </w:r>
      <w:r w:rsidRPr="00FE03AD">
        <w:t xml:space="preserve"> is another active front. Extrahepatic locations such as the </w:t>
      </w:r>
      <w:proofErr w:type="spellStart"/>
      <w:r w:rsidRPr="00FE03AD">
        <w:t>omentum</w:t>
      </w:r>
      <w:proofErr w:type="spellEnd"/>
      <w:r w:rsidRPr="00FE03AD">
        <w:t xml:space="preserve">, muscle, and subcutaneous space are under investigation, with bioengineered scaffolds and immune-modulating biomaterials designed to promote vascularization and reduce hypoxic stress. Hydrogel-based and polymeric encapsulation platforms seek to shield islets or stem cell–derived β-cells from immune attack, potentially allowing long-term function without systemic immunosuppression </w:t>
      </w:r>
      <w:r w:rsidRPr="00FE03AD">
        <w:fldChar w:fldCharType="begin">
          <w:fldData xml:space="preserve">PEVuZE5vdGU+PENpdGU+PEF1dGhvcj5TYW1vamxpazwvQXV0aG9yPjxZZWFyPjIwMjE8L1llYXI+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</w:fldData>
        </w:fldChar>
      </w:r>
      <w:r w:rsidRPr="00FE03AD">
        <w:instrText xml:space="preserve"> ADDIN EN.CITE </w:instrText>
      </w:r>
      <w:r w:rsidRPr="00FE03AD">
        <w:fldChar w:fldCharType="begin">
          <w:fldData xml:space="preserve">PEVuZE5vdGU+PENpdGU+PEF1dGhvcj5TYW1vamxpazwvQXV0aG9yPjxZZWFyPjIwMjE8L1llYXI+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</w:fldData>
        </w:fldChar>
      </w:r>
      <w:r w:rsidRPr="00FE03AD">
        <w:instrText xml:space="preserve"> ADDIN EN.CITE.DATA </w:instrText>
      </w:r>
      <w:r w:rsidRPr="00FE03AD">
        <w:fldChar w:fldCharType="end"/>
      </w:r>
      <w:r w:rsidRPr="00FE03AD">
        <w:fldChar w:fldCharType="separate"/>
      </w:r>
      <w:r w:rsidR="00762616">
        <w:rPr>
          <w:noProof/>
        </w:rPr>
        <w:t>(</w:t>
      </w:r>
      <w:r w:rsidRPr="00FE03AD">
        <w:rPr>
          <w:noProof/>
        </w:rPr>
        <w:t>167, 168</w:t>
      </w:r>
      <w:r w:rsidR="00762616">
        <w:rPr>
          <w:noProof/>
        </w:rPr>
        <w:t>)</w:t>
      </w:r>
      <w:r w:rsidRPr="00FE03AD">
        <w:fldChar w:fldCharType="end"/>
      </w:r>
      <w:r w:rsidRPr="00FE03AD">
        <w:t xml:space="preserve">. </w:t>
      </w:r>
    </w:p>
    <w:p w14:paraId="35B33C7E" w14:textId="77777777" w:rsidR="00A5590D" w:rsidRPr="00FE03AD" w:rsidRDefault="00A5590D" w:rsidP="00FE03AD">
      <w:pPr>
        <w:spacing w:line="276" w:lineRule="auto"/>
      </w:pPr>
    </w:p>
    <w:p w14:paraId="3AA9E820" w14:textId="248F2808" w:rsidR="00306BEA" w:rsidRPr="00FE03AD" w:rsidRDefault="00306BEA" w:rsidP="00FE03AD">
      <w:pPr>
        <w:spacing w:line="276" w:lineRule="auto"/>
      </w:pPr>
      <w:r w:rsidRPr="00FE03AD">
        <w:t>The most disruptive advances, however, arise from unlimited cellular sources</w:t>
      </w:r>
      <w:r w:rsidR="00A97C7F" w:rsidRPr="00FE03AD">
        <w:t xml:space="preserve"> (Table 1</w:t>
      </w:r>
      <w:r w:rsidR="00A36FB9" w:rsidRPr="00FE03AD">
        <w:t>1</w:t>
      </w:r>
      <w:r w:rsidR="00A97C7F" w:rsidRPr="00FE03AD">
        <w:t>)</w:t>
      </w:r>
      <w:r w:rsidRPr="00FE03AD">
        <w:t>. Two trajectories are especially noteworthy: xenogeneic islets and human pluripotent stem cell–derived islets. Genetically modified porcine donors offer the potential for abundant, customizable islet grafts with reduced immunogenicity</w:t>
      </w:r>
      <w:r w:rsidR="00337CE3" w:rsidRPr="00FE03AD">
        <w:t xml:space="preserve"> </w:t>
      </w:r>
      <w:r w:rsidR="00337CE3" w:rsidRPr="00FE03AD">
        <w:fldChar w:fldCharType="begin">
          <w:fldData xml:space="preserve">PEVuZE5vdGU+PENpdGU+PEF1dGhvcj5QaWVtb250aTwvQXV0aG9yPjxZZWFyPjIwMjQ8L1llYXI+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xNTQwNjMz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</w:fldData>
        </w:fldChar>
      </w:r>
      <w:r w:rsidR="00337CE3" w:rsidRPr="00FE03AD">
        <w:instrText xml:space="preserve"> ADDIN EN.CITE </w:instrText>
      </w:r>
      <w:r w:rsidR="00337CE3" w:rsidRPr="00FE03AD">
        <w:fldChar w:fldCharType="begin">
          <w:fldData xml:space="preserve">PEVuZE5vdGU+PENpdGU+PEF1dGhvcj5QaWVtb250aTwvQXV0aG9yPjxZZWFyPjIwMjQ8L1llYXI+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xNTQwNjMz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</w:fldData>
        </w:fldChar>
      </w:r>
      <w:r w:rsidR="00337CE3" w:rsidRPr="00FE03AD">
        <w:instrText xml:space="preserve"> ADDIN EN.CITE.DATA </w:instrText>
      </w:r>
      <w:r w:rsidR="00337CE3" w:rsidRPr="00FE03AD">
        <w:fldChar w:fldCharType="end"/>
      </w:r>
      <w:r w:rsidR="00337CE3" w:rsidRPr="00FE03AD">
        <w:fldChar w:fldCharType="separate"/>
      </w:r>
      <w:r w:rsidR="00762616">
        <w:rPr>
          <w:noProof/>
        </w:rPr>
        <w:t>(</w:t>
      </w:r>
      <w:r w:rsidR="00337CE3" w:rsidRPr="00FE03AD">
        <w:rPr>
          <w:noProof/>
        </w:rPr>
        <w:t>169, 170</w:t>
      </w:r>
      <w:r w:rsidR="00762616">
        <w:rPr>
          <w:noProof/>
        </w:rPr>
        <w:t>)</w:t>
      </w:r>
      <w:r w:rsidR="00337CE3" w:rsidRPr="00FE03AD">
        <w:fldChar w:fldCharType="end"/>
      </w:r>
      <w:r w:rsidR="00337CE3" w:rsidRPr="00FE03AD">
        <w:t>.</w:t>
      </w:r>
      <w:r w:rsidRPr="00FE03AD">
        <w:t xml:space="preserve"> In parallel, pluripotent stem cells (embryonic and induced pluripotent stem cells) can be directed to differentiate into pancreatic endoderm and fully functional β-like cells. Over the past decade, differentiation protocols have improved markedly, yielding products with increasingly consistent potency and safety profiles.</w:t>
      </w:r>
      <w:r w:rsidR="00337CE3" w:rsidRPr="00FE03AD">
        <w:t xml:space="preserve"> Clinical translation has already begun.</w:t>
      </w:r>
    </w:p>
    <w:p w14:paraId="2D501FB5" w14:textId="77777777" w:rsidR="001C4B86" w:rsidRPr="00FE03AD" w:rsidRDefault="001C4B86" w:rsidP="00FE03AD">
      <w:pPr>
        <w:spacing w:line="276" w:lineRule="auto"/>
      </w:pPr>
    </w:p>
    <w:tbl>
      <w:tblPr>
        <w:tblStyle w:val="TableGrid"/>
        <w:tblW w:w="11160" w:type="dxa"/>
        <w:tblInd w:w="-635" w:type="dxa"/>
        <w:tblLayout w:type="fixed"/>
        <w:tblCellMar>
          <w:left w:w="43" w:type="dxa"/>
          <w:right w:w="43" w:type="dxa"/>
        </w:tblCellMar>
        <w:tblLook w:val="04A0" w:firstRow="1" w:lastRow="0" w:firstColumn="1" w:lastColumn="0" w:noHBand="0" w:noVBand="1"/>
      </w:tblPr>
      <w:tblGrid>
        <w:gridCol w:w="1827"/>
        <w:gridCol w:w="1520"/>
        <w:gridCol w:w="1063"/>
        <w:gridCol w:w="1260"/>
        <w:gridCol w:w="1351"/>
        <w:gridCol w:w="1529"/>
        <w:gridCol w:w="1658"/>
        <w:gridCol w:w="952"/>
      </w:tblGrid>
      <w:tr w:rsidR="001625EA" w:rsidRPr="00FE03AD" w14:paraId="21FA71E8" w14:textId="77777777" w:rsidTr="00ED2662">
        <w:tc>
          <w:tcPr>
            <w:tcW w:w="11160" w:type="dxa"/>
            <w:gridSpan w:val="8"/>
            <w:shd w:val="clear" w:color="auto" w:fill="FFFF00"/>
          </w:tcPr>
          <w:p w14:paraId="5853CD5E" w14:textId="19E96952" w:rsidR="001625EA" w:rsidRPr="001625EA" w:rsidRDefault="001625EA" w:rsidP="00FE03AD">
            <w:pPr>
              <w:spacing w:line="276" w:lineRule="auto"/>
              <w:rPr>
                <w:b/>
                <w:bCs/>
                <w:szCs w:val="20"/>
                <w:lang w:val="it-IT"/>
              </w:rPr>
            </w:pPr>
            <w:r w:rsidRPr="001625EA">
              <w:rPr>
                <w:b/>
                <w:bCs/>
                <w:szCs w:val="20"/>
                <w:lang w:val="it-IT"/>
              </w:rPr>
              <w:t>Table 11. Emerging β-</w:t>
            </w:r>
            <w:r>
              <w:rPr>
                <w:b/>
                <w:bCs/>
                <w:szCs w:val="20"/>
                <w:lang w:val="it-IT"/>
              </w:rPr>
              <w:t>C</w:t>
            </w:r>
            <w:r w:rsidRPr="001625EA">
              <w:rPr>
                <w:b/>
                <w:bCs/>
                <w:szCs w:val="20"/>
                <w:lang w:val="it-IT"/>
              </w:rPr>
              <w:t xml:space="preserve">ell </w:t>
            </w:r>
            <w:r>
              <w:rPr>
                <w:b/>
                <w:bCs/>
                <w:szCs w:val="20"/>
                <w:lang w:val="it-IT"/>
              </w:rPr>
              <w:t>R</w:t>
            </w:r>
            <w:r w:rsidRPr="001625EA">
              <w:rPr>
                <w:b/>
                <w:bCs/>
                <w:szCs w:val="20"/>
                <w:lang w:val="it-IT"/>
              </w:rPr>
              <w:t xml:space="preserve">eplacement </w:t>
            </w:r>
            <w:r>
              <w:rPr>
                <w:b/>
                <w:bCs/>
                <w:szCs w:val="20"/>
                <w:lang w:val="it-IT"/>
              </w:rPr>
              <w:t>S</w:t>
            </w:r>
            <w:r w:rsidRPr="001625EA">
              <w:rPr>
                <w:b/>
                <w:bCs/>
                <w:szCs w:val="20"/>
                <w:lang w:val="it-IT"/>
              </w:rPr>
              <w:t xml:space="preserve">trategies: </w:t>
            </w:r>
            <w:r>
              <w:rPr>
                <w:b/>
                <w:bCs/>
                <w:szCs w:val="20"/>
                <w:lang w:val="it-IT"/>
              </w:rPr>
              <w:t>S</w:t>
            </w:r>
            <w:r w:rsidRPr="001625EA">
              <w:rPr>
                <w:b/>
                <w:bCs/>
                <w:szCs w:val="20"/>
                <w:lang w:val="it-IT"/>
              </w:rPr>
              <w:t xml:space="preserve">ources, </w:t>
            </w:r>
            <w:r>
              <w:rPr>
                <w:b/>
                <w:bCs/>
                <w:szCs w:val="20"/>
                <w:lang w:val="it-IT"/>
              </w:rPr>
              <w:t>A</w:t>
            </w:r>
            <w:r w:rsidRPr="001625EA">
              <w:rPr>
                <w:b/>
                <w:bCs/>
                <w:szCs w:val="20"/>
                <w:lang w:val="it-IT"/>
              </w:rPr>
              <w:t xml:space="preserve">pproaches, </w:t>
            </w:r>
            <w:r>
              <w:rPr>
                <w:b/>
                <w:bCs/>
                <w:szCs w:val="20"/>
                <w:lang w:val="it-IT"/>
              </w:rPr>
              <w:t>C</w:t>
            </w:r>
            <w:r w:rsidRPr="001625EA">
              <w:rPr>
                <w:b/>
                <w:bCs/>
                <w:szCs w:val="20"/>
                <w:lang w:val="it-IT"/>
              </w:rPr>
              <w:t xml:space="preserve">linical </w:t>
            </w:r>
            <w:r>
              <w:rPr>
                <w:b/>
                <w:bCs/>
                <w:szCs w:val="20"/>
                <w:lang w:val="it-IT"/>
              </w:rPr>
              <w:t>S</w:t>
            </w:r>
            <w:r w:rsidRPr="001625EA">
              <w:rPr>
                <w:b/>
                <w:bCs/>
                <w:szCs w:val="20"/>
                <w:lang w:val="it-IT"/>
              </w:rPr>
              <w:t xml:space="preserve">tatus and </w:t>
            </w:r>
            <w:r w:rsidR="00ED2662">
              <w:rPr>
                <w:b/>
                <w:bCs/>
                <w:szCs w:val="20"/>
                <w:lang w:val="it-IT"/>
              </w:rPr>
              <w:t>O</w:t>
            </w:r>
            <w:r w:rsidRPr="001625EA">
              <w:rPr>
                <w:b/>
                <w:bCs/>
                <w:szCs w:val="20"/>
                <w:lang w:val="it-IT"/>
              </w:rPr>
              <w:t>utcomes</w:t>
            </w:r>
          </w:p>
        </w:tc>
      </w:tr>
      <w:tr w:rsidR="001C4B86" w:rsidRPr="00FE03AD" w14:paraId="6966955D" w14:textId="77777777" w:rsidTr="00ED2662">
        <w:tc>
          <w:tcPr>
            <w:tcW w:w="1827" w:type="dxa"/>
            <w:hideMark/>
          </w:tcPr>
          <w:p w14:paraId="5E8D5364" w14:textId="77777777" w:rsidR="001C4B86" w:rsidRPr="001625EA" w:rsidRDefault="001C4B86" w:rsidP="00FE03AD">
            <w:pPr>
              <w:spacing w:line="276" w:lineRule="auto"/>
              <w:rPr>
                <w:b/>
                <w:bCs/>
                <w:szCs w:val="20"/>
                <w:lang w:val="it-IT"/>
              </w:rPr>
            </w:pPr>
            <w:r w:rsidRPr="001625EA">
              <w:rPr>
                <w:b/>
                <w:bCs/>
                <w:szCs w:val="20"/>
                <w:lang w:val="it-IT"/>
              </w:rPr>
              <w:t>Strategy / Product</w:t>
            </w:r>
          </w:p>
        </w:tc>
        <w:tc>
          <w:tcPr>
            <w:tcW w:w="1520" w:type="dxa"/>
            <w:hideMark/>
          </w:tcPr>
          <w:p w14:paraId="6EC5045C" w14:textId="77777777" w:rsidR="001C4B86" w:rsidRPr="001625EA" w:rsidRDefault="001C4B86" w:rsidP="00FE03AD">
            <w:pPr>
              <w:spacing w:line="276" w:lineRule="auto"/>
              <w:rPr>
                <w:b/>
                <w:bCs/>
                <w:szCs w:val="20"/>
                <w:lang w:val="it-IT"/>
              </w:rPr>
            </w:pPr>
            <w:r w:rsidRPr="001625EA">
              <w:rPr>
                <w:b/>
                <w:bCs/>
                <w:szCs w:val="20"/>
                <w:lang w:val="it-IT"/>
              </w:rPr>
              <w:t>Cell source &amp; differentiation</w:t>
            </w:r>
          </w:p>
        </w:tc>
        <w:tc>
          <w:tcPr>
            <w:tcW w:w="1063" w:type="dxa"/>
            <w:hideMark/>
          </w:tcPr>
          <w:p w14:paraId="17451FE1" w14:textId="77777777" w:rsidR="001C4B86" w:rsidRPr="001625EA" w:rsidRDefault="001C4B86" w:rsidP="00FE03AD">
            <w:pPr>
              <w:spacing w:line="276" w:lineRule="auto"/>
              <w:rPr>
                <w:b/>
                <w:bCs/>
                <w:szCs w:val="20"/>
                <w:lang w:val="it-IT"/>
              </w:rPr>
            </w:pPr>
            <w:r w:rsidRPr="001625EA">
              <w:rPr>
                <w:b/>
                <w:bCs/>
                <w:szCs w:val="20"/>
                <w:lang w:val="it-IT"/>
              </w:rPr>
              <w:t>Delivery site</w:t>
            </w:r>
          </w:p>
        </w:tc>
        <w:tc>
          <w:tcPr>
            <w:tcW w:w="1260" w:type="dxa"/>
            <w:hideMark/>
          </w:tcPr>
          <w:p w14:paraId="51E4C84A" w14:textId="77777777" w:rsidR="001C4B86" w:rsidRPr="001625EA" w:rsidRDefault="001C4B86" w:rsidP="00FE03AD">
            <w:pPr>
              <w:spacing w:line="276" w:lineRule="auto"/>
              <w:rPr>
                <w:b/>
                <w:bCs/>
                <w:szCs w:val="20"/>
                <w:lang w:val="it-IT"/>
              </w:rPr>
            </w:pPr>
            <w:r w:rsidRPr="001625EA">
              <w:rPr>
                <w:b/>
                <w:bCs/>
                <w:szCs w:val="20"/>
                <w:lang w:val="it-IT"/>
              </w:rPr>
              <w:t>Immunology approach</w:t>
            </w:r>
          </w:p>
        </w:tc>
        <w:tc>
          <w:tcPr>
            <w:tcW w:w="1351" w:type="dxa"/>
            <w:hideMark/>
          </w:tcPr>
          <w:p w14:paraId="50E498A5" w14:textId="77777777" w:rsidR="001C4B86" w:rsidRPr="001625EA" w:rsidRDefault="001C4B86" w:rsidP="00FE03AD">
            <w:pPr>
              <w:spacing w:line="276" w:lineRule="auto"/>
              <w:rPr>
                <w:b/>
                <w:bCs/>
                <w:szCs w:val="20"/>
                <w:lang w:val="it-IT"/>
              </w:rPr>
            </w:pPr>
            <w:r w:rsidRPr="001625EA">
              <w:rPr>
                <w:b/>
                <w:bCs/>
                <w:szCs w:val="20"/>
                <w:lang w:val="it-IT"/>
              </w:rPr>
              <w:t>Clinical status (as of 2025)</w:t>
            </w:r>
          </w:p>
        </w:tc>
        <w:tc>
          <w:tcPr>
            <w:tcW w:w="1529" w:type="dxa"/>
            <w:hideMark/>
          </w:tcPr>
          <w:p w14:paraId="6CC0E301" w14:textId="77777777" w:rsidR="001C4B86" w:rsidRPr="001625EA" w:rsidRDefault="001C4B86" w:rsidP="00FE03AD">
            <w:pPr>
              <w:spacing w:line="276" w:lineRule="auto"/>
              <w:rPr>
                <w:b/>
                <w:bCs/>
                <w:szCs w:val="20"/>
                <w:lang w:val="it-IT"/>
              </w:rPr>
            </w:pPr>
            <w:r w:rsidRPr="001625EA">
              <w:rPr>
                <w:b/>
                <w:bCs/>
                <w:szCs w:val="20"/>
                <w:lang w:val="it-IT"/>
              </w:rPr>
              <w:t>Efficacy signals</w:t>
            </w:r>
          </w:p>
        </w:tc>
        <w:tc>
          <w:tcPr>
            <w:tcW w:w="1658" w:type="dxa"/>
            <w:hideMark/>
          </w:tcPr>
          <w:p w14:paraId="3ED1A13D" w14:textId="77777777" w:rsidR="001C4B86" w:rsidRPr="001625EA" w:rsidRDefault="001C4B86" w:rsidP="00FE03AD">
            <w:pPr>
              <w:spacing w:line="276" w:lineRule="auto"/>
              <w:rPr>
                <w:b/>
                <w:bCs/>
                <w:szCs w:val="20"/>
                <w:lang w:val="it-IT"/>
              </w:rPr>
            </w:pPr>
            <w:r w:rsidRPr="001625EA">
              <w:rPr>
                <w:b/>
                <w:bCs/>
                <w:szCs w:val="20"/>
                <w:lang w:val="it-IT"/>
              </w:rPr>
              <w:t>Limitations / Safety concerns</w:t>
            </w:r>
          </w:p>
        </w:tc>
        <w:tc>
          <w:tcPr>
            <w:tcW w:w="952" w:type="dxa"/>
            <w:hideMark/>
          </w:tcPr>
          <w:p w14:paraId="0B236F04" w14:textId="77777777" w:rsidR="001C4B86" w:rsidRPr="001625EA" w:rsidRDefault="001C4B86" w:rsidP="00FE03AD">
            <w:pPr>
              <w:spacing w:line="276" w:lineRule="auto"/>
              <w:rPr>
                <w:b/>
                <w:bCs/>
                <w:szCs w:val="20"/>
                <w:lang w:val="it-IT"/>
              </w:rPr>
            </w:pPr>
            <w:r w:rsidRPr="001625EA">
              <w:rPr>
                <w:b/>
                <w:bCs/>
                <w:szCs w:val="20"/>
                <w:lang w:val="it-IT"/>
              </w:rPr>
              <w:t>Key trials / reports</w:t>
            </w:r>
          </w:p>
        </w:tc>
      </w:tr>
      <w:tr w:rsidR="001C4B86" w:rsidRPr="00FE03AD" w14:paraId="23DA1CDB" w14:textId="77777777" w:rsidTr="00ED2662">
        <w:tc>
          <w:tcPr>
            <w:tcW w:w="1827" w:type="dxa"/>
            <w:hideMark/>
          </w:tcPr>
          <w:p w14:paraId="1F7CF15F" w14:textId="77777777" w:rsidR="001C4B86" w:rsidRPr="00FE03AD" w:rsidRDefault="001C4B86" w:rsidP="00FE03AD">
            <w:pPr>
              <w:spacing w:line="276" w:lineRule="auto"/>
              <w:rPr>
                <w:szCs w:val="20"/>
                <w:lang w:val="it-IT"/>
              </w:rPr>
            </w:pPr>
            <w:r w:rsidRPr="00FE03AD">
              <w:rPr>
                <w:szCs w:val="20"/>
                <w:lang w:val="it-IT"/>
              </w:rPr>
              <w:t>Allogeneic islets</w:t>
            </w:r>
          </w:p>
        </w:tc>
        <w:tc>
          <w:tcPr>
            <w:tcW w:w="1520" w:type="dxa"/>
            <w:hideMark/>
          </w:tcPr>
          <w:p w14:paraId="17448229" w14:textId="77777777" w:rsidR="001C4B86" w:rsidRPr="00FE03AD" w:rsidRDefault="001C4B86" w:rsidP="00FE03AD">
            <w:pPr>
              <w:spacing w:line="276" w:lineRule="auto"/>
              <w:rPr>
                <w:szCs w:val="20"/>
              </w:rPr>
            </w:pPr>
            <w:r w:rsidRPr="00FE03AD">
              <w:rPr>
                <w:szCs w:val="20"/>
              </w:rPr>
              <w:t xml:space="preserve">Human donor </w:t>
            </w:r>
            <w:proofErr w:type="spellStart"/>
            <w:r w:rsidRPr="00FE03AD">
              <w:rPr>
                <w:szCs w:val="20"/>
              </w:rPr>
              <w:t>pancreata</w:t>
            </w:r>
            <w:proofErr w:type="spellEnd"/>
            <w:r w:rsidRPr="00FE03AD">
              <w:rPr>
                <w:szCs w:val="20"/>
              </w:rPr>
              <w:t xml:space="preserve"> → isolated islets</w:t>
            </w:r>
          </w:p>
        </w:tc>
        <w:tc>
          <w:tcPr>
            <w:tcW w:w="1063" w:type="dxa"/>
            <w:hideMark/>
          </w:tcPr>
          <w:p w14:paraId="3A421EA9" w14:textId="77777777" w:rsidR="001C4B86" w:rsidRPr="00FE03AD" w:rsidRDefault="001C4B86" w:rsidP="00FE03AD">
            <w:pPr>
              <w:spacing w:line="276" w:lineRule="auto"/>
              <w:rPr>
                <w:szCs w:val="20"/>
                <w:lang w:val="it-IT"/>
              </w:rPr>
            </w:pPr>
            <w:r w:rsidRPr="00FE03AD">
              <w:rPr>
                <w:szCs w:val="20"/>
                <w:lang w:val="it-IT"/>
              </w:rPr>
              <w:t>Intraportal (liver)</w:t>
            </w:r>
          </w:p>
        </w:tc>
        <w:tc>
          <w:tcPr>
            <w:tcW w:w="1260" w:type="dxa"/>
            <w:hideMark/>
          </w:tcPr>
          <w:p w14:paraId="159F02FA" w14:textId="77777777" w:rsidR="001C4B86" w:rsidRPr="00FE03AD" w:rsidRDefault="001C4B86" w:rsidP="00FE03AD">
            <w:pPr>
              <w:spacing w:line="276" w:lineRule="auto"/>
              <w:rPr>
                <w:szCs w:val="20"/>
              </w:rPr>
            </w:pPr>
            <w:r w:rsidRPr="00FE03AD">
              <w:rPr>
                <w:szCs w:val="20"/>
              </w:rPr>
              <w:t>Conventional IS (CNI ± mTOR/IMPDH, biologics)</w:t>
            </w:r>
          </w:p>
        </w:tc>
        <w:tc>
          <w:tcPr>
            <w:tcW w:w="1351" w:type="dxa"/>
            <w:hideMark/>
          </w:tcPr>
          <w:p w14:paraId="1041F289" w14:textId="77777777" w:rsidR="001C4B86" w:rsidRPr="00FE03AD" w:rsidRDefault="001C4B86" w:rsidP="00FE03AD">
            <w:pPr>
              <w:spacing w:line="276" w:lineRule="auto"/>
              <w:rPr>
                <w:szCs w:val="20"/>
                <w:lang w:val="it-IT"/>
              </w:rPr>
            </w:pPr>
            <w:r w:rsidRPr="00FE03AD">
              <w:rPr>
                <w:szCs w:val="20"/>
                <w:lang w:val="it-IT"/>
              </w:rPr>
              <w:t>Established; &gt;1,400 recipients (CITR 12th, 2025)</w:t>
            </w:r>
          </w:p>
        </w:tc>
        <w:tc>
          <w:tcPr>
            <w:tcW w:w="1529" w:type="dxa"/>
            <w:hideMark/>
          </w:tcPr>
          <w:p w14:paraId="4D0230B5" w14:textId="77777777" w:rsidR="001C4B86" w:rsidRPr="00FE03AD" w:rsidRDefault="001C4B86" w:rsidP="00FE03AD">
            <w:pPr>
              <w:spacing w:line="276" w:lineRule="auto"/>
              <w:rPr>
                <w:szCs w:val="20"/>
              </w:rPr>
            </w:pPr>
            <w:r w:rsidRPr="00FE03AD">
              <w:rPr>
                <w:szCs w:val="20"/>
              </w:rPr>
              <w:t>1-yr insulin independence up to 70%; durable C-peptide in &gt;90%; HbA1c ≤6.5% in ~50%; SHE protection near universal</w:t>
            </w:r>
          </w:p>
        </w:tc>
        <w:tc>
          <w:tcPr>
            <w:tcW w:w="1658" w:type="dxa"/>
            <w:hideMark/>
          </w:tcPr>
          <w:p w14:paraId="68137FC5" w14:textId="77777777" w:rsidR="001C4B86" w:rsidRPr="00FE03AD" w:rsidRDefault="001C4B86" w:rsidP="00FE03AD">
            <w:pPr>
              <w:spacing w:line="276" w:lineRule="auto"/>
              <w:rPr>
                <w:szCs w:val="20"/>
              </w:rPr>
            </w:pPr>
            <w:r w:rsidRPr="00FE03AD">
              <w:rPr>
                <w:szCs w:val="20"/>
              </w:rPr>
              <w:t>Donor scarcity; need ≥2–3 donors for insulin independence; IS toxicity (renal, infection, cancer); limited scalability</w:t>
            </w:r>
          </w:p>
        </w:tc>
        <w:tc>
          <w:tcPr>
            <w:tcW w:w="952" w:type="dxa"/>
            <w:hideMark/>
          </w:tcPr>
          <w:p w14:paraId="4F19979C" w14:textId="77777777" w:rsidR="001C4B86" w:rsidRPr="00FE03AD" w:rsidRDefault="001C4B86" w:rsidP="00FE03AD">
            <w:pPr>
              <w:spacing w:line="276" w:lineRule="auto"/>
              <w:rPr>
                <w:szCs w:val="20"/>
              </w:rPr>
            </w:pPr>
            <w:r w:rsidRPr="00FE03AD">
              <w:rPr>
                <w:szCs w:val="20"/>
              </w:rPr>
              <w:t>CITR 12th Allograft Report; CIT-06, CIT-07, TRIMECO, REP0211</w:t>
            </w:r>
          </w:p>
        </w:tc>
      </w:tr>
      <w:tr w:rsidR="001C4B86" w:rsidRPr="00FE03AD" w14:paraId="6586C0C9" w14:textId="77777777" w:rsidTr="00ED2662">
        <w:tc>
          <w:tcPr>
            <w:tcW w:w="1827" w:type="dxa"/>
            <w:hideMark/>
          </w:tcPr>
          <w:p w14:paraId="0191C798" w14:textId="77777777" w:rsidR="001C4B86" w:rsidRPr="00FE03AD" w:rsidRDefault="001C4B86" w:rsidP="00FE03AD">
            <w:pPr>
              <w:spacing w:line="276" w:lineRule="auto"/>
              <w:rPr>
                <w:szCs w:val="20"/>
                <w:lang w:val="it-IT"/>
              </w:rPr>
            </w:pPr>
            <w:r w:rsidRPr="00FE03AD">
              <w:rPr>
                <w:szCs w:val="20"/>
                <w:lang w:val="it-IT"/>
              </w:rPr>
              <w:t>Xenogeneic islets (porcine)</w:t>
            </w:r>
          </w:p>
        </w:tc>
        <w:tc>
          <w:tcPr>
            <w:tcW w:w="1520" w:type="dxa"/>
            <w:hideMark/>
          </w:tcPr>
          <w:p w14:paraId="50A2B103" w14:textId="77777777" w:rsidR="001C4B86" w:rsidRPr="00FE03AD" w:rsidRDefault="001C4B86" w:rsidP="00FE03AD">
            <w:pPr>
              <w:spacing w:line="276" w:lineRule="auto"/>
              <w:rPr>
                <w:szCs w:val="20"/>
              </w:rPr>
            </w:pPr>
            <w:r w:rsidRPr="00FE03AD">
              <w:rPr>
                <w:szCs w:val="20"/>
              </w:rPr>
              <w:t xml:space="preserve">Genetically engineered pigs (e.g., </w:t>
            </w:r>
            <w:proofErr w:type="spellStart"/>
            <w:r w:rsidRPr="00FE03AD">
              <w:rPr>
                <w:szCs w:val="20"/>
              </w:rPr>
              <w:t>GalT</w:t>
            </w:r>
            <w:proofErr w:type="spellEnd"/>
            <w:r w:rsidRPr="00FE03AD">
              <w:rPr>
                <w:szCs w:val="20"/>
              </w:rPr>
              <w:t>-KO, CMAH-KO, human complement regulators)</w:t>
            </w:r>
          </w:p>
        </w:tc>
        <w:tc>
          <w:tcPr>
            <w:tcW w:w="1063" w:type="dxa"/>
            <w:hideMark/>
          </w:tcPr>
          <w:p w14:paraId="0C6DB309" w14:textId="77777777" w:rsidR="001C4B86" w:rsidRPr="00FE03AD" w:rsidRDefault="001C4B86" w:rsidP="00FE03AD">
            <w:pPr>
              <w:spacing w:line="276" w:lineRule="auto"/>
              <w:rPr>
                <w:szCs w:val="20"/>
              </w:rPr>
            </w:pPr>
            <w:r w:rsidRPr="00FE03AD">
              <w:rPr>
                <w:szCs w:val="20"/>
              </w:rPr>
              <w:t>Intraportal or alternative vascular sites (NHP)</w:t>
            </w:r>
          </w:p>
        </w:tc>
        <w:tc>
          <w:tcPr>
            <w:tcW w:w="1260" w:type="dxa"/>
            <w:hideMark/>
          </w:tcPr>
          <w:p w14:paraId="677A1145" w14:textId="77777777" w:rsidR="001C4B86" w:rsidRPr="00FE03AD" w:rsidRDefault="001C4B86" w:rsidP="00FE03AD">
            <w:pPr>
              <w:spacing w:line="276" w:lineRule="auto"/>
              <w:rPr>
                <w:szCs w:val="20"/>
              </w:rPr>
            </w:pPr>
            <w:r w:rsidRPr="00FE03AD">
              <w:rPr>
                <w:szCs w:val="20"/>
              </w:rPr>
              <w:t>Conventional IS ± novel biologics; tolerance induction strategies in testing</w:t>
            </w:r>
          </w:p>
        </w:tc>
        <w:tc>
          <w:tcPr>
            <w:tcW w:w="1351" w:type="dxa"/>
            <w:hideMark/>
          </w:tcPr>
          <w:p w14:paraId="50F57C53" w14:textId="77777777" w:rsidR="001C4B86" w:rsidRPr="00FE03AD" w:rsidRDefault="001C4B86" w:rsidP="00FE03AD">
            <w:pPr>
              <w:spacing w:line="276" w:lineRule="auto"/>
              <w:rPr>
                <w:szCs w:val="20"/>
              </w:rPr>
            </w:pPr>
            <w:r w:rsidRPr="00FE03AD">
              <w:rPr>
                <w:szCs w:val="20"/>
              </w:rPr>
              <w:t>Preclinical only; long-term primate studies ongoing</w:t>
            </w:r>
          </w:p>
        </w:tc>
        <w:tc>
          <w:tcPr>
            <w:tcW w:w="1529" w:type="dxa"/>
            <w:hideMark/>
          </w:tcPr>
          <w:p w14:paraId="74AF6A72" w14:textId="77777777" w:rsidR="001C4B86" w:rsidRPr="00FE03AD" w:rsidRDefault="001C4B86" w:rsidP="00FE03AD">
            <w:pPr>
              <w:spacing w:line="276" w:lineRule="auto"/>
              <w:rPr>
                <w:szCs w:val="20"/>
              </w:rPr>
            </w:pPr>
            <w:r w:rsidRPr="00FE03AD">
              <w:rPr>
                <w:szCs w:val="20"/>
              </w:rPr>
              <w:t>Sustained C-peptide and glycemic benefit in NHP up to 1 year; reduced innate rejection with gene edits</w:t>
            </w:r>
          </w:p>
        </w:tc>
        <w:tc>
          <w:tcPr>
            <w:tcW w:w="1658" w:type="dxa"/>
            <w:hideMark/>
          </w:tcPr>
          <w:p w14:paraId="08937FA5" w14:textId="77777777" w:rsidR="001C4B86" w:rsidRPr="00FE03AD" w:rsidRDefault="001C4B86" w:rsidP="00FE03AD">
            <w:pPr>
              <w:spacing w:line="276" w:lineRule="auto"/>
              <w:rPr>
                <w:szCs w:val="20"/>
              </w:rPr>
            </w:pPr>
            <w:r w:rsidRPr="00FE03AD">
              <w:rPr>
                <w:szCs w:val="20"/>
              </w:rPr>
              <w:t>Risk of zoonosis (PERV); long-term durability unproven; regulatory/ethical hurdles</w:t>
            </w:r>
          </w:p>
        </w:tc>
        <w:tc>
          <w:tcPr>
            <w:tcW w:w="952" w:type="dxa"/>
            <w:hideMark/>
          </w:tcPr>
          <w:p w14:paraId="1D948388" w14:textId="77777777" w:rsidR="001C4B86" w:rsidRPr="00FE03AD" w:rsidRDefault="001C4B86" w:rsidP="00FE03AD">
            <w:pPr>
              <w:spacing w:line="276" w:lineRule="auto"/>
              <w:rPr>
                <w:szCs w:val="20"/>
                <w:lang w:val="it-IT"/>
              </w:rPr>
            </w:pPr>
            <w:r w:rsidRPr="00FE03AD">
              <w:rPr>
                <w:szCs w:val="20"/>
                <w:lang w:val="it-IT"/>
              </w:rPr>
              <w:t>Ongoing NHP studies</w:t>
            </w:r>
          </w:p>
        </w:tc>
      </w:tr>
      <w:tr w:rsidR="001C4B86" w:rsidRPr="00FE03AD" w14:paraId="69B04AAA" w14:textId="77777777" w:rsidTr="00ED2662">
        <w:tc>
          <w:tcPr>
            <w:tcW w:w="1827" w:type="dxa"/>
            <w:hideMark/>
          </w:tcPr>
          <w:p w14:paraId="7D9ECAB0" w14:textId="77777777" w:rsidR="001C4B86" w:rsidRPr="00FE03AD" w:rsidRDefault="001C4B86" w:rsidP="00FE03AD">
            <w:pPr>
              <w:spacing w:line="276" w:lineRule="auto"/>
              <w:rPr>
                <w:szCs w:val="20"/>
                <w:lang w:val="it-IT"/>
              </w:rPr>
            </w:pPr>
            <w:r w:rsidRPr="00FE03AD">
              <w:rPr>
                <w:szCs w:val="20"/>
                <w:lang w:val="it-IT"/>
              </w:rPr>
              <w:t xml:space="preserve">PEC-01 (ViaCyte pancreatic progenitors in </w:t>
            </w:r>
            <w:r w:rsidRPr="00FE03AD">
              <w:rPr>
                <w:szCs w:val="20"/>
                <w:lang w:val="it-IT"/>
              </w:rPr>
              <w:lastRenderedPageBreak/>
              <w:t>devices)</w:t>
            </w:r>
          </w:p>
        </w:tc>
        <w:tc>
          <w:tcPr>
            <w:tcW w:w="1520" w:type="dxa"/>
            <w:hideMark/>
          </w:tcPr>
          <w:p w14:paraId="4FD2C2D0" w14:textId="77777777" w:rsidR="001C4B86" w:rsidRPr="00FE03AD" w:rsidRDefault="001C4B86" w:rsidP="00FE03AD">
            <w:pPr>
              <w:spacing w:line="276" w:lineRule="auto"/>
              <w:rPr>
                <w:szCs w:val="20"/>
                <w:lang w:val="it-IT"/>
              </w:rPr>
            </w:pPr>
            <w:r w:rsidRPr="00FE03AD">
              <w:rPr>
                <w:szCs w:val="20"/>
                <w:lang w:val="it-IT"/>
              </w:rPr>
              <w:lastRenderedPageBreak/>
              <w:t xml:space="preserve">hESC (CyT49) → pancreatic endoderm; </w:t>
            </w:r>
            <w:r w:rsidRPr="00FE03AD">
              <w:rPr>
                <w:szCs w:val="20"/>
                <w:lang w:val="it-IT"/>
              </w:rPr>
              <w:lastRenderedPageBreak/>
              <w:t>immature endocrine progenitors</w:t>
            </w:r>
          </w:p>
        </w:tc>
        <w:tc>
          <w:tcPr>
            <w:tcW w:w="1063" w:type="dxa"/>
            <w:hideMark/>
          </w:tcPr>
          <w:p w14:paraId="63888F96" w14:textId="77777777" w:rsidR="001C4B86" w:rsidRPr="00FE03AD" w:rsidRDefault="001C4B86" w:rsidP="00FE03AD">
            <w:pPr>
              <w:spacing w:line="276" w:lineRule="auto"/>
              <w:rPr>
                <w:szCs w:val="20"/>
                <w:lang w:val="it-IT"/>
              </w:rPr>
            </w:pPr>
            <w:r w:rsidRPr="00FE03AD">
              <w:rPr>
                <w:szCs w:val="20"/>
                <w:lang w:val="it-IT"/>
              </w:rPr>
              <w:lastRenderedPageBreak/>
              <w:t>Subcutaneous macrodev</w:t>
            </w:r>
            <w:r w:rsidRPr="00FE03AD">
              <w:rPr>
                <w:szCs w:val="20"/>
                <w:lang w:val="it-IT"/>
              </w:rPr>
              <w:lastRenderedPageBreak/>
              <w:t>ices (Encap/Direct)</w:t>
            </w:r>
          </w:p>
        </w:tc>
        <w:tc>
          <w:tcPr>
            <w:tcW w:w="1260" w:type="dxa"/>
            <w:hideMark/>
          </w:tcPr>
          <w:p w14:paraId="08F94829" w14:textId="77777777" w:rsidR="001C4B86" w:rsidRPr="00FE03AD" w:rsidRDefault="001C4B86" w:rsidP="00FE03AD">
            <w:pPr>
              <w:spacing w:line="276" w:lineRule="auto"/>
              <w:rPr>
                <w:szCs w:val="20"/>
              </w:rPr>
            </w:pPr>
            <w:r w:rsidRPr="00FE03AD">
              <w:rPr>
                <w:szCs w:val="20"/>
              </w:rPr>
              <w:lastRenderedPageBreak/>
              <w:t xml:space="preserve">Device-based isolation; </w:t>
            </w:r>
            <w:r w:rsidRPr="00FE03AD">
              <w:rPr>
                <w:szCs w:val="20"/>
              </w:rPr>
              <w:lastRenderedPageBreak/>
              <w:t>usually with systemic IS</w:t>
            </w:r>
          </w:p>
        </w:tc>
        <w:tc>
          <w:tcPr>
            <w:tcW w:w="1351" w:type="dxa"/>
            <w:hideMark/>
          </w:tcPr>
          <w:p w14:paraId="5E51F820" w14:textId="77777777" w:rsidR="001C4B86" w:rsidRPr="00FE03AD" w:rsidRDefault="001C4B86" w:rsidP="00FE03AD">
            <w:pPr>
              <w:spacing w:line="276" w:lineRule="auto"/>
              <w:rPr>
                <w:szCs w:val="20"/>
              </w:rPr>
            </w:pPr>
            <w:r w:rsidRPr="00FE03AD">
              <w:rPr>
                <w:szCs w:val="20"/>
              </w:rPr>
              <w:lastRenderedPageBreak/>
              <w:t xml:space="preserve">Multiple early-phase clinical trials; </w:t>
            </w:r>
            <w:r w:rsidRPr="00FE03AD">
              <w:rPr>
                <w:szCs w:val="20"/>
              </w:rPr>
              <w:lastRenderedPageBreak/>
              <w:t>some completed, others active/recruiting</w:t>
            </w:r>
          </w:p>
        </w:tc>
        <w:tc>
          <w:tcPr>
            <w:tcW w:w="1529" w:type="dxa"/>
            <w:hideMark/>
          </w:tcPr>
          <w:p w14:paraId="09A8DC6A" w14:textId="77777777" w:rsidR="001C4B86" w:rsidRPr="00FE03AD" w:rsidRDefault="001C4B86" w:rsidP="00FE03AD">
            <w:pPr>
              <w:spacing w:line="276" w:lineRule="auto"/>
              <w:rPr>
                <w:szCs w:val="20"/>
              </w:rPr>
            </w:pPr>
            <w:r w:rsidRPr="00FE03AD">
              <w:rPr>
                <w:szCs w:val="20"/>
              </w:rPr>
              <w:lastRenderedPageBreak/>
              <w:t xml:space="preserve">C-peptide detectable in many; ~20% </w:t>
            </w:r>
            <w:r w:rsidRPr="00FE03AD">
              <w:rPr>
                <w:szCs w:val="20"/>
              </w:rPr>
              <w:lastRenderedPageBreak/>
              <w:t>insulin reduction; HbA1c &lt;7.0% in subsets; modest hypoglycemia awareness improvement</w:t>
            </w:r>
          </w:p>
        </w:tc>
        <w:tc>
          <w:tcPr>
            <w:tcW w:w="1658" w:type="dxa"/>
            <w:hideMark/>
          </w:tcPr>
          <w:p w14:paraId="2E1C7A7E" w14:textId="77777777" w:rsidR="001C4B86" w:rsidRPr="00FE03AD" w:rsidRDefault="001C4B86" w:rsidP="00FE03AD">
            <w:pPr>
              <w:spacing w:line="276" w:lineRule="auto"/>
              <w:rPr>
                <w:szCs w:val="20"/>
              </w:rPr>
            </w:pPr>
            <w:r w:rsidRPr="00FE03AD">
              <w:rPr>
                <w:szCs w:val="20"/>
              </w:rPr>
              <w:lastRenderedPageBreak/>
              <w:t xml:space="preserve">Pericapsular fibrotic overgrowth </w:t>
            </w:r>
            <w:r w:rsidRPr="00FE03AD">
              <w:rPr>
                <w:szCs w:val="20"/>
              </w:rPr>
              <w:lastRenderedPageBreak/>
              <w:t>(PFO); limited vascularization; heterogeneous potency; no consistent insulin independence</w:t>
            </w:r>
          </w:p>
        </w:tc>
        <w:tc>
          <w:tcPr>
            <w:tcW w:w="952" w:type="dxa"/>
            <w:hideMark/>
          </w:tcPr>
          <w:p w14:paraId="1593FF27" w14:textId="77777777" w:rsidR="001C4B86" w:rsidRPr="00FE03AD" w:rsidRDefault="001C4B86" w:rsidP="00FE03AD">
            <w:pPr>
              <w:spacing w:line="276" w:lineRule="auto"/>
              <w:rPr>
                <w:szCs w:val="20"/>
              </w:rPr>
            </w:pPr>
            <w:r w:rsidRPr="00FE03AD">
              <w:rPr>
                <w:szCs w:val="20"/>
              </w:rPr>
              <w:lastRenderedPageBreak/>
              <w:t>NCT03163511, NCT046</w:t>
            </w:r>
            <w:r w:rsidRPr="00FE03AD">
              <w:rPr>
                <w:szCs w:val="20"/>
              </w:rPr>
              <w:lastRenderedPageBreak/>
              <w:t>78557, NCT04786262, NCT03162926, NCT02939118; interim reports</w:t>
            </w:r>
          </w:p>
        </w:tc>
      </w:tr>
      <w:tr w:rsidR="001C4B86" w:rsidRPr="00FE03AD" w14:paraId="701136EF" w14:textId="77777777" w:rsidTr="00ED2662">
        <w:tc>
          <w:tcPr>
            <w:tcW w:w="1827" w:type="dxa"/>
            <w:hideMark/>
          </w:tcPr>
          <w:p w14:paraId="2B2D513F" w14:textId="77777777" w:rsidR="001C4B86" w:rsidRPr="00FE03AD" w:rsidRDefault="001C4B86" w:rsidP="00FE03AD">
            <w:pPr>
              <w:spacing w:line="276" w:lineRule="auto"/>
              <w:rPr>
                <w:szCs w:val="20"/>
              </w:rPr>
            </w:pPr>
            <w:r w:rsidRPr="00FE03AD">
              <w:rPr>
                <w:szCs w:val="20"/>
              </w:rPr>
              <w:lastRenderedPageBreak/>
              <w:t>VX-264 (Vertex encapsulated mature SC-islets)</w:t>
            </w:r>
          </w:p>
        </w:tc>
        <w:tc>
          <w:tcPr>
            <w:tcW w:w="1520" w:type="dxa"/>
            <w:hideMark/>
          </w:tcPr>
          <w:p w14:paraId="0492B089" w14:textId="77777777" w:rsidR="001C4B86" w:rsidRPr="00FE03AD" w:rsidRDefault="001C4B86" w:rsidP="00FE03AD">
            <w:pPr>
              <w:spacing w:line="276" w:lineRule="auto"/>
              <w:rPr>
                <w:szCs w:val="20"/>
              </w:rPr>
            </w:pPr>
            <w:proofErr w:type="spellStart"/>
            <w:r w:rsidRPr="00FE03AD">
              <w:rPr>
                <w:szCs w:val="20"/>
              </w:rPr>
              <w:t>hPSC</w:t>
            </w:r>
            <w:proofErr w:type="spellEnd"/>
            <w:r w:rsidRPr="00FE03AD">
              <w:rPr>
                <w:szCs w:val="20"/>
              </w:rPr>
              <w:t xml:space="preserve"> → fully differentiated islets ex vivo</w:t>
            </w:r>
          </w:p>
        </w:tc>
        <w:tc>
          <w:tcPr>
            <w:tcW w:w="1063" w:type="dxa"/>
            <w:hideMark/>
          </w:tcPr>
          <w:p w14:paraId="0A8B38A9" w14:textId="77777777" w:rsidR="001C4B86" w:rsidRPr="00FE03AD" w:rsidRDefault="001C4B86" w:rsidP="00FE03AD">
            <w:pPr>
              <w:spacing w:line="276" w:lineRule="auto"/>
              <w:rPr>
                <w:szCs w:val="20"/>
                <w:lang w:val="it-IT"/>
              </w:rPr>
            </w:pPr>
            <w:r w:rsidRPr="00FE03AD">
              <w:rPr>
                <w:szCs w:val="20"/>
                <w:lang w:val="it-IT"/>
              </w:rPr>
              <w:t>Subperitoneum encapsulation</w:t>
            </w:r>
          </w:p>
        </w:tc>
        <w:tc>
          <w:tcPr>
            <w:tcW w:w="1260" w:type="dxa"/>
            <w:hideMark/>
          </w:tcPr>
          <w:p w14:paraId="1A096A69" w14:textId="77777777" w:rsidR="001C4B86" w:rsidRPr="00FE03AD" w:rsidRDefault="001C4B86" w:rsidP="00FE03AD">
            <w:pPr>
              <w:spacing w:line="276" w:lineRule="auto"/>
              <w:rPr>
                <w:szCs w:val="20"/>
              </w:rPr>
            </w:pPr>
            <w:r w:rsidRPr="00FE03AD">
              <w:rPr>
                <w:szCs w:val="20"/>
              </w:rPr>
              <w:t>Device-only protection; no systemic IS</w:t>
            </w:r>
          </w:p>
        </w:tc>
        <w:tc>
          <w:tcPr>
            <w:tcW w:w="1351" w:type="dxa"/>
            <w:hideMark/>
          </w:tcPr>
          <w:p w14:paraId="76440EC4" w14:textId="77777777" w:rsidR="001C4B86" w:rsidRPr="00FE03AD" w:rsidRDefault="001C4B86" w:rsidP="00FE03AD">
            <w:pPr>
              <w:spacing w:line="276" w:lineRule="auto"/>
              <w:rPr>
                <w:szCs w:val="20"/>
                <w:lang w:val="it-IT"/>
              </w:rPr>
            </w:pPr>
            <w:r w:rsidRPr="00FE03AD">
              <w:rPr>
                <w:szCs w:val="20"/>
                <w:lang w:val="it-IT"/>
              </w:rPr>
              <w:t>Phase 1/2 (terminated 2025)</w:t>
            </w:r>
          </w:p>
        </w:tc>
        <w:tc>
          <w:tcPr>
            <w:tcW w:w="1529" w:type="dxa"/>
            <w:hideMark/>
          </w:tcPr>
          <w:p w14:paraId="2BF76021" w14:textId="77777777" w:rsidR="001C4B86" w:rsidRPr="00FE03AD" w:rsidRDefault="001C4B86" w:rsidP="00FE03AD">
            <w:pPr>
              <w:spacing w:line="276" w:lineRule="auto"/>
              <w:rPr>
                <w:szCs w:val="20"/>
              </w:rPr>
            </w:pPr>
            <w:r w:rsidRPr="00FE03AD">
              <w:rPr>
                <w:szCs w:val="20"/>
              </w:rPr>
              <w:t>Minimal C-peptide; no robust glycemic benefit</w:t>
            </w:r>
          </w:p>
        </w:tc>
        <w:tc>
          <w:tcPr>
            <w:tcW w:w="1658" w:type="dxa"/>
            <w:hideMark/>
          </w:tcPr>
          <w:p w14:paraId="4C2F8D42" w14:textId="77777777" w:rsidR="001C4B86" w:rsidRPr="00FE03AD" w:rsidRDefault="001C4B86" w:rsidP="00FE03AD">
            <w:pPr>
              <w:spacing w:line="276" w:lineRule="auto"/>
              <w:rPr>
                <w:szCs w:val="20"/>
              </w:rPr>
            </w:pPr>
            <w:r w:rsidRPr="00FE03AD">
              <w:rPr>
                <w:szCs w:val="20"/>
              </w:rPr>
              <w:t>Device mass transfer issues; poor vascularization; inadequate potency</w:t>
            </w:r>
          </w:p>
        </w:tc>
        <w:tc>
          <w:tcPr>
            <w:tcW w:w="952" w:type="dxa"/>
            <w:hideMark/>
          </w:tcPr>
          <w:p w14:paraId="574AEA74" w14:textId="77777777" w:rsidR="001C4B86" w:rsidRPr="00FE03AD" w:rsidRDefault="001C4B86" w:rsidP="00FE03AD">
            <w:pPr>
              <w:spacing w:line="276" w:lineRule="auto"/>
              <w:rPr>
                <w:szCs w:val="20"/>
                <w:lang w:val="it-IT"/>
              </w:rPr>
            </w:pPr>
            <w:r w:rsidRPr="00FE03AD">
              <w:rPr>
                <w:szCs w:val="20"/>
                <w:lang w:val="it-IT"/>
              </w:rPr>
              <w:t>Vertex clinical program updates 2025</w:t>
            </w:r>
          </w:p>
        </w:tc>
      </w:tr>
      <w:tr w:rsidR="001C4B86" w:rsidRPr="00FE03AD" w14:paraId="01AA8BA0" w14:textId="77777777" w:rsidTr="00ED2662">
        <w:tc>
          <w:tcPr>
            <w:tcW w:w="1827" w:type="dxa"/>
            <w:hideMark/>
          </w:tcPr>
          <w:p w14:paraId="5F756403" w14:textId="77777777" w:rsidR="001C4B86" w:rsidRPr="00FE03AD" w:rsidRDefault="001C4B86" w:rsidP="00FE03AD">
            <w:pPr>
              <w:spacing w:line="276" w:lineRule="auto"/>
              <w:rPr>
                <w:szCs w:val="20"/>
                <w:lang w:val="it-IT"/>
              </w:rPr>
            </w:pPr>
            <w:r w:rsidRPr="00FE03AD">
              <w:rPr>
                <w:szCs w:val="20"/>
                <w:lang w:val="it-IT"/>
              </w:rPr>
              <w:t>VX-880 (Vertex mature SC-islets intraportal)</w:t>
            </w:r>
          </w:p>
        </w:tc>
        <w:tc>
          <w:tcPr>
            <w:tcW w:w="1520" w:type="dxa"/>
            <w:hideMark/>
          </w:tcPr>
          <w:p w14:paraId="358AA43A" w14:textId="77777777" w:rsidR="001C4B86" w:rsidRPr="00FE03AD" w:rsidRDefault="001C4B86" w:rsidP="00FE03AD">
            <w:pPr>
              <w:spacing w:line="276" w:lineRule="auto"/>
              <w:rPr>
                <w:szCs w:val="20"/>
              </w:rPr>
            </w:pPr>
            <w:proofErr w:type="spellStart"/>
            <w:r w:rsidRPr="00FE03AD">
              <w:rPr>
                <w:szCs w:val="20"/>
              </w:rPr>
              <w:t>hPSC</w:t>
            </w:r>
            <w:proofErr w:type="spellEnd"/>
            <w:r w:rsidRPr="00FE03AD">
              <w:rPr>
                <w:szCs w:val="20"/>
              </w:rPr>
              <w:t xml:space="preserve"> → mature insulin-secreting islet-like cells</w:t>
            </w:r>
          </w:p>
        </w:tc>
        <w:tc>
          <w:tcPr>
            <w:tcW w:w="1063" w:type="dxa"/>
            <w:hideMark/>
          </w:tcPr>
          <w:p w14:paraId="22CB1672" w14:textId="77777777" w:rsidR="001C4B86" w:rsidRPr="00FE03AD" w:rsidRDefault="001C4B86" w:rsidP="00FE03AD">
            <w:pPr>
              <w:spacing w:line="276" w:lineRule="auto"/>
              <w:rPr>
                <w:szCs w:val="20"/>
                <w:lang w:val="it-IT"/>
              </w:rPr>
            </w:pPr>
            <w:r w:rsidRPr="00FE03AD">
              <w:rPr>
                <w:szCs w:val="20"/>
                <w:lang w:val="it-IT"/>
              </w:rPr>
              <w:t>Intraportal (liver)</w:t>
            </w:r>
          </w:p>
        </w:tc>
        <w:tc>
          <w:tcPr>
            <w:tcW w:w="1260" w:type="dxa"/>
            <w:hideMark/>
          </w:tcPr>
          <w:p w14:paraId="6428D0EE" w14:textId="77777777" w:rsidR="001C4B86" w:rsidRPr="00FE03AD" w:rsidRDefault="001C4B86" w:rsidP="00FE03AD">
            <w:pPr>
              <w:spacing w:line="276" w:lineRule="auto"/>
              <w:rPr>
                <w:szCs w:val="20"/>
              </w:rPr>
            </w:pPr>
            <w:r w:rsidRPr="00FE03AD">
              <w:rPr>
                <w:szCs w:val="20"/>
              </w:rPr>
              <w:t xml:space="preserve">Conventional IS (similar to </w:t>
            </w:r>
            <w:proofErr w:type="spellStart"/>
            <w:r w:rsidRPr="00FE03AD">
              <w:rPr>
                <w:szCs w:val="20"/>
              </w:rPr>
              <w:t>alloislets</w:t>
            </w:r>
            <w:proofErr w:type="spellEnd"/>
            <w:r w:rsidRPr="00FE03AD">
              <w:rPr>
                <w:szCs w:val="20"/>
              </w:rPr>
              <w:t>)</w:t>
            </w:r>
          </w:p>
        </w:tc>
        <w:tc>
          <w:tcPr>
            <w:tcW w:w="1351" w:type="dxa"/>
            <w:hideMark/>
          </w:tcPr>
          <w:p w14:paraId="0CE4192C" w14:textId="77777777" w:rsidR="001C4B86" w:rsidRPr="00FE03AD" w:rsidRDefault="001C4B86" w:rsidP="00FE03AD">
            <w:pPr>
              <w:spacing w:line="276" w:lineRule="auto"/>
              <w:rPr>
                <w:szCs w:val="20"/>
              </w:rPr>
            </w:pPr>
            <w:r w:rsidRPr="00FE03AD">
              <w:rPr>
                <w:szCs w:val="20"/>
              </w:rPr>
              <w:t>Phase 1/2 ongoing; multicenter; now phase 3</w:t>
            </w:r>
          </w:p>
        </w:tc>
        <w:tc>
          <w:tcPr>
            <w:tcW w:w="1529" w:type="dxa"/>
            <w:hideMark/>
          </w:tcPr>
          <w:p w14:paraId="25A6773E" w14:textId="77777777" w:rsidR="001C4B86" w:rsidRPr="00FE03AD" w:rsidRDefault="001C4B86" w:rsidP="00FE03AD">
            <w:pPr>
              <w:spacing w:line="276" w:lineRule="auto"/>
              <w:rPr>
                <w:szCs w:val="20"/>
              </w:rPr>
            </w:pPr>
            <w:r w:rsidRPr="00FE03AD">
              <w:rPr>
                <w:szCs w:val="20"/>
              </w:rPr>
              <w:t xml:space="preserve">Rapid engraftment; multiple patients insulin-independent at 6–12 </w:t>
            </w:r>
            <w:proofErr w:type="spellStart"/>
            <w:r w:rsidRPr="00FE03AD">
              <w:rPr>
                <w:szCs w:val="20"/>
              </w:rPr>
              <w:t>mo</w:t>
            </w:r>
            <w:proofErr w:type="spellEnd"/>
            <w:r w:rsidRPr="00FE03AD">
              <w:rPr>
                <w:szCs w:val="20"/>
              </w:rPr>
              <w:t>; HbA1c &lt;7.0%; &gt;70–80% TIR on CGM; robust stimulated C-peptide</w:t>
            </w:r>
          </w:p>
        </w:tc>
        <w:tc>
          <w:tcPr>
            <w:tcW w:w="1658" w:type="dxa"/>
            <w:hideMark/>
          </w:tcPr>
          <w:p w14:paraId="7E393938" w14:textId="77777777" w:rsidR="001C4B86" w:rsidRPr="00FE03AD" w:rsidRDefault="001C4B86" w:rsidP="00FE03AD">
            <w:pPr>
              <w:spacing w:line="276" w:lineRule="auto"/>
              <w:rPr>
                <w:szCs w:val="20"/>
              </w:rPr>
            </w:pPr>
            <w:r w:rsidRPr="00FE03AD">
              <w:rPr>
                <w:szCs w:val="20"/>
              </w:rPr>
              <w:t>IS-related risks; portal infusion risks; long-term durability still under follow-up</w:t>
            </w:r>
          </w:p>
        </w:tc>
        <w:tc>
          <w:tcPr>
            <w:tcW w:w="952" w:type="dxa"/>
            <w:hideMark/>
          </w:tcPr>
          <w:p w14:paraId="74552648" w14:textId="77777777" w:rsidR="001C4B86" w:rsidRPr="00FE03AD" w:rsidRDefault="001C4B86" w:rsidP="00FE03AD">
            <w:pPr>
              <w:spacing w:line="276" w:lineRule="auto"/>
              <w:rPr>
                <w:szCs w:val="20"/>
                <w:lang w:val="it-IT"/>
              </w:rPr>
            </w:pPr>
            <w:r w:rsidRPr="00FE03AD">
              <w:rPr>
                <w:szCs w:val="20"/>
                <w:lang w:val="it-IT"/>
              </w:rPr>
              <w:t>NCT04786262; ADA/EASD 2023–25 updates</w:t>
            </w:r>
          </w:p>
        </w:tc>
      </w:tr>
      <w:tr w:rsidR="001C4B86" w:rsidRPr="00FE03AD" w14:paraId="2D9BB4A1" w14:textId="77777777" w:rsidTr="00ED2662">
        <w:tc>
          <w:tcPr>
            <w:tcW w:w="1827" w:type="dxa"/>
            <w:hideMark/>
          </w:tcPr>
          <w:p w14:paraId="06BB2928" w14:textId="0D5EABE0" w:rsidR="001C4B86" w:rsidRPr="00FE03AD" w:rsidRDefault="001C4B86" w:rsidP="00FE03AD">
            <w:pPr>
              <w:spacing w:line="276" w:lineRule="auto"/>
              <w:rPr>
                <w:szCs w:val="20"/>
              </w:rPr>
            </w:pPr>
            <w:r w:rsidRPr="00FE03AD">
              <w:rPr>
                <w:szCs w:val="20"/>
              </w:rPr>
              <w:t>Hypo</w:t>
            </w:r>
            <w:r w:rsidR="00422DF0" w:rsidRPr="00FE03AD">
              <w:rPr>
                <w:szCs w:val="20"/>
              </w:rPr>
              <w:t>-</w:t>
            </w:r>
            <w:r w:rsidRPr="00FE03AD">
              <w:rPr>
                <w:szCs w:val="20"/>
              </w:rPr>
              <w:t>immune SC-islets (Sana Biotechnology)</w:t>
            </w:r>
          </w:p>
        </w:tc>
        <w:tc>
          <w:tcPr>
            <w:tcW w:w="1520" w:type="dxa"/>
            <w:hideMark/>
          </w:tcPr>
          <w:p w14:paraId="5526A791" w14:textId="77777777" w:rsidR="001C4B86" w:rsidRPr="00FE03AD" w:rsidRDefault="001C4B86" w:rsidP="00FE03AD">
            <w:pPr>
              <w:spacing w:line="276" w:lineRule="auto"/>
              <w:rPr>
                <w:szCs w:val="20"/>
              </w:rPr>
            </w:pPr>
            <w:proofErr w:type="spellStart"/>
            <w:r w:rsidRPr="00FE03AD">
              <w:rPr>
                <w:szCs w:val="20"/>
              </w:rPr>
              <w:t>hSC</w:t>
            </w:r>
            <w:proofErr w:type="spellEnd"/>
            <w:r w:rsidRPr="00FE03AD">
              <w:rPr>
                <w:szCs w:val="20"/>
              </w:rPr>
              <w:t xml:space="preserve"> → islet-like cells with gene edits (HLA deletion, checkpoint ligands, immunomodulators)</w:t>
            </w:r>
          </w:p>
        </w:tc>
        <w:tc>
          <w:tcPr>
            <w:tcW w:w="1063" w:type="dxa"/>
            <w:hideMark/>
          </w:tcPr>
          <w:p w14:paraId="46F753D0" w14:textId="4C770744" w:rsidR="001C4B86" w:rsidRPr="00FE03AD" w:rsidRDefault="001C4B86" w:rsidP="00FE03AD">
            <w:pPr>
              <w:spacing w:line="276" w:lineRule="auto"/>
              <w:rPr>
                <w:szCs w:val="20"/>
              </w:rPr>
            </w:pPr>
            <w:r w:rsidRPr="00FE03AD">
              <w:rPr>
                <w:szCs w:val="20"/>
              </w:rPr>
              <w:t>Intramusc</w:t>
            </w:r>
            <w:r w:rsidR="00422DF0" w:rsidRPr="00FE03AD">
              <w:rPr>
                <w:szCs w:val="20"/>
              </w:rPr>
              <w:t>u</w:t>
            </w:r>
            <w:r w:rsidRPr="00FE03AD">
              <w:rPr>
                <w:szCs w:val="20"/>
              </w:rPr>
              <w:t>lar</w:t>
            </w:r>
          </w:p>
        </w:tc>
        <w:tc>
          <w:tcPr>
            <w:tcW w:w="1260" w:type="dxa"/>
            <w:hideMark/>
          </w:tcPr>
          <w:p w14:paraId="19571D92" w14:textId="77777777" w:rsidR="001C4B86" w:rsidRPr="00FE03AD" w:rsidRDefault="001C4B86" w:rsidP="00FE03AD">
            <w:pPr>
              <w:spacing w:line="276" w:lineRule="auto"/>
              <w:rPr>
                <w:szCs w:val="20"/>
              </w:rPr>
            </w:pPr>
            <w:r w:rsidRPr="00FE03AD">
              <w:rPr>
                <w:szCs w:val="20"/>
              </w:rPr>
              <w:t>Designed for immune evasion → no maintenance IS</w:t>
            </w:r>
          </w:p>
        </w:tc>
        <w:tc>
          <w:tcPr>
            <w:tcW w:w="1351" w:type="dxa"/>
            <w:hideMark/>
          </w:tcPr>
          <w:p w14:paraId="3E1616B2" w14:textId="77777777" w:rsidR="001C4B86" w:rsidRPr="00FE03AD" w:rsidRDefault="001C4B86" w:rsidP="00FE03AD">
            <w:pPr>
              <w:spacing w:line="276" w:lineRule="auto"/>
              <w:rPr>
                <w:szCs w:val="20"/>
              </w:rPr>
            </w:pPr>
            <w:r w:rsidRPr="00FE03AD">
              <w:rPr>
                <w:szCs w:val="20"/>
              </w:rPr>
              <w:t>First-in-human (2025), n small, dose-escalation</w:t>
            </w:r>
          </w:p>
        </w:tc>
        <w:tc>
          <w:tcPr>
            <w:tcW w:w="1529" w:type="dxa"/>
            <w:hideMark/>
          </w:tcPr>
          <w:p w14:paraId="70718E64" w14:textId="77777777" w:rsidR="001C4B86" w:rsidRPr="00FE03AD" w:rsidRDefault="001C4B86" w:rsidP="00FE03AD">
            <w:pPr>
              <w:spacing w:line="276" w:lineRule="auto"/>
              <w:rPr>
                <w:szCs w:val="20"/>
              </w:rPr>
            </w:pPr>
            <w:r w:rsidRPr="00FE03AD">
              <w:rPr>
                <w:szCs w:val="20"/>
              </w:rPr>
              <w:t xml:space="preserve">Early data: graft survival; measurable insulin production without IS at ~6 </w:t>
            </w:r>
            <w:proofErr w:type="spellStart"/>
            <w:r w:rsidRPr="00FE03AD">
              <w:rPr>
                <w:szCs w:val="20"/>
              </w:rPr>
              <w:t>mo</w:t>
            </w:r>
            <w:proofErr w:type="spellEnd"/>
          </w:p>
        </w:tc>
        <w:tc>
          <w:tcPr>
            <w:tcW w:w="1658" w:type="dxa"/>
            <w:hideMark/>
          </w:tcPr>
          <w:p w14:paraId="4F708977" w14:textId="77777777" w:rsidR="001C4B86" w:rsidRPr="00FE03AD" w:rsidRDefault="001C4B86" w:rsidP="00FE03AD">
            <w:pPr>
              <w:spacing w:line="276" w:lineRule="auto"/>
              <w:rPr>
                <w:szCs w:val="20"/>
              </w:rPr>
            </w:pPr>
            <w:r w:rsidRPr="00FE03AD">
              <w:rPr>
                <w:szCs w:val="20"/>
              </w:rPr>
              <w:t>Long-term durability unknown; tumorigenicity/autoimmunity risks; regulatory scrutiny high</w:t>
            </w:r>
          </w:p>
        </w:tc>
        <w:tc>
          <w:tcPr>
            <w:tcW w:w="952" w:type="dxa"/>
            <w:hideMark/>
          </w:tcPr>
          <w:p w14:paraId="2B566CE1" w14:textId="77777777" w:rsidR="001C4B86" w:rsidRPr="00FE03AD" w:rsidRDefault="001C4B86" w:rsidP="00FE03AD">
            <w:pPr>
              <w:spacing w:line="276" w:lineRule="auto"/>
              <w:rPr>
                <w:szCs w:val="20"/>
                <w:lang w:val="it-IT"/>
              </w:rPr>
            </w:pPr>
            <w:r w:rsidRPr="00FE03AD">
              <w:rPr>
                <w:szCs w:val="20"/>
                <w:lang w:val="it-IT"/>
              </w:rPr>
              <w:t>Sana HIP trial, 2025</w:t>
            </w:r>
          </w:p>
        </w:tc>
      </w:tr>
      <w:tr w:rsidR="001C4B86" w:rsidRPr="00FE03AD" w14:paraId="111ADE8A" w14:textId="77777777" w:rsidTr="00ED2662">
        <w:tc>
          <w:tcPr>
            <w:tcW w:w="1827" w:type="dxa"/>
            <w:hideMark/>
          </w:tcPr>
          <w:p w14:paraId="496D4381" w14:textId="77777777" w:rsidR="001C4B86" w:rsidRPr="00FE03AD" w:rsidRDefault="001C4B86" w:rsidP="00FE03AD">
            <w:pPr>
              <w:spacing w:line="276" w:lineRule="auto"/>
              <w:rPr>
                <w:szCs w:val="20"/>
              </w:rPr>
            </w:pPr>
            <w:r w:rsidRPr="00FE03AD">
              <w:rPr>
                <w:szCs w:val="20"/>
              </w:rPr>
              <w:t>Autologous iPSC-derived islets (China)</w:t>
            </w:r>
          </w:p>
        </w:tc>
        <w:tc>
          <w:tcPr>
            <w:tcW w:w="1520" w:type="dxa"/>
            <w:hideMark/>
          </w:tcPr>
          <w:p w14:paraId="7FC37C7C" w14:textId="77777777" w:rsidR="001C4B86" w:rsidRPr="00FE03AD" w:rsidRDefault="001C4B86" w:rsidP="00FE03AD">
            <w:pPr>
              <w:spacing w:line="276" w:lineRule="auto"/>
              <w:rPr>
                <w:szCs w:val="20"/>
              </w:rPr>
            </w:pPr>
            <w:r w:rsidRPr="00FE03AD">
              <w:rPr>
                <w:szCs w:val="20"/>
              </w:rPr>
              <w:t>Patient-specific iPSC → islet-like clusters</w:t>
            </w:r>
          </w:p>
        </w:tc>
        <w:tc>
          <w:tcPr>
            <w:tcW w:w="1063" w:type="dxa"/>
            <w:hideMark/>
          </w:tcPr>
          <w:p w14:paraId="098B8BF9" w14:textId="77777777" w:rsidR="001C4B86" w:rsidRPr="00FE03AD" w:rsidRDefault="001C4B86" w:rsidP="00FE03AD">
            <w:pPr>
              <w:spacing w:line="276" w:lineRule="auto"/>
              <w:rPr>
                <w:szCs w:val="20"/>
              </w:rPr>
            </w:pPr>
            <w:r w:rsidRPr="00FE03AD">
              <w:rPr>
                <w:szCs w:val="20"/>
              </w:rPr>
              <w:t xml:space="preserve">Extrahepatic vascularized sites or </w:t>
            </w:r>
            <w:proofErr w:type="spellStart"/>
            <w:r w:rsidRPr="00FE03AD">
              <w:rPr>
                <w:szCs w:val="20"/>
              </w:rPr>
              <w:t>intraliver</w:t>
            </w:r>
            <w:proofErr w:type="spellEnd"/>
            <w:r w:rsidRPr="00FE03AD">
              <w:rPr>
                <w:szCs w:val="20"/>
              </w:rPr>
              <w:t xml:space="preserve"> (varies by center)</w:t>
            </w:r>
          </w:p>
        </w:tc>
        <w:tc>
          <w:tcPr>
            <w:tcW w:w="1260" w:type="dxa"/>
            <w:hideMark/>
          </w:tcPr>
          <w:p w14:paraId="49858ABA" w14:textId="77777777" w:rsidR="001C4B86" w:rsidRPr="00FE03AD" w:rsidRDefault="001C4B86" w:rsidP="00FE03AD">
            <w:pPr>
              <w:spacing w:line="276" w:lineRule="auto"/>
              <w:rPr>
                <w:szCs w:val="20"/>
                <w:lang w:val="it-IT"/>
              </w:rPr>
            </w:pPr>
            <w:r w:rsidRPr="00FE03AD">
              <w:rPr>
                <w:szCs w:val="20"/>
                <w:lang w:val="it-IT"/>
              </w:rPr>
              <w:t>Autologous → IS used</w:t>
            </w:r>
          </w:p>
        </w:tc>
        <w:tc>
          <w:tcPr>
            <w:tcW w:w="1351" w:type="dxa"/>
            <w:hideMark/>
          </w:tcPr>
          <w:p w14:paraId="2327CF0C" w14:textId="77777777" w:rsidR="001C4B86" w:rsidRPr="00FE03AD" w:rsidRDefault="001C4B86" w:rsidP="00FE03AD">
            <w:pPr>
              <w:spacing w:line="276" w:lineRule="auto"/>
              <w:rPr>
                <w:szCs w:val="20"/>
                <w:lang w:val="it-IT"/>
              </w:rPr>
            </w:pPr>
            <w:r w:rsidRPr="00FE03AD">
              <w:rPr>
                <w:szCs w:val="20"/>
                <w:lang w:val="it-IT"/>
              </w:rPr>
              <w:t>Case reports / early feasibility (2024–25)</w:t>
            </w:r>
          </w:p>
        </w:tc>
        <w:tc>
          <w:tcPr>
            <w:tcW w:w="1529" w:type="dxa"/>
            <w:hideMark/>
          </w:tcPr>
          <w:p w14:paraId="493ED228" w14:textId="77777777" w:rsidR="001C4B86" w:rsidRPr="00FE03AD" w:rsidRDefault="001C4B86" w:rsidP="00FE03AD">
            <w:pPr>
              <w:spacing w:line="276" w:lineRule="auto"/>
              <w:rPr>
                <w:szCs w:val="20"/>
              </w:rPr>
            </w:pPr>
            <w:r w:rsidRPr="00FE03AD">
              <w:rPr>
                <w:szCs w:val="20"/>
              </w:rPr>
              <w:t xml:space="preserve">Restored C-peptide; improved CGM metrics; at least three cases of sustained insulin </w:t>
            </w:r>
            <w:r w:rsidRPr="00FE03AD">
              <w:rPr>
                <w:szCs w:val="20"/>
              </w:rPr>
              <w:lastRenderedPageBreak/>
              <w:t>independence</w:t>
            </w:r>
          </w:p>
        </w:tc>
        <w:tc>
          <w:tcPr>
            <w:tcW w:w="1658" w:type="dxa"/>
            <w:hideMark/>
          </w:tcPr>
          <w:p w14:paraId="0A11175C" w14:textId="77777777" w:rsidR="001C4B86" w:rsidRPr="00FE03AD" w:rsidRDefault="001C4B86" w:rsidP="00FE03AD">
            <w:pPr>
              <w:spacing w:line="276" w:lineRule="auto"/>
              <w:rPr>
                <w:szCs w:val="20"/>
              </w:rPr>
            </w:pPr>
            <w:r w:rsidRPr="00FE03AD">
              <w:rPr>
                <w:szCs w:val="20"/>
              </w:rPr>
              <w:lastRenderedPageBreak/>
              <w:t>GMP manufacturing individualized; time- and cost-intensive; scalability uncertain; QC/standardiza</w:t>
            </w:r>
            <w:r w:rsidRPr="00FE03AD">
              <w:rPr>
                <w:szCs w:val="20"/>
              </w:rPr>
              <w:lastRenderedPageBreak/>
              <w:t>tion challenges</w:t>
            </w:r>
          </w:p>
        </w:tc>
        <w:tc>
          <w:tcPr>
            <w:tcW w:w="952" w:type="dxa"/>
            <w:hideMark/>
          </w:tcPr>
          <w:p w14:paraId="4CB9DB32" w14:textId="77777777" w:rsidR="001C4B86" w:rsidRPr="00FE03AD" w:rsidRDefault="001C4B86" w:rsidP="00FE03AD">
            <w:pPr>
              <w:spacing w:line="276" w:lineRule="auto"/>
              <w:rPr>
                <w:szCs w:val="20"/>
              </w:rPr>
            </w:pPr>
            <w:r w:rsidRPr="00FE03AD">
              <w:rPr>
                <w:i/>
                <w:iCs/>
                <w:szCs w:val="20"/>
              </w:rPr>
              <w:lastRenderedPageBreak/>
              <w:t>Cell</w:t>
            </w:r>
            <w:r w:rsidRPr="00FE03AD">
              <w:rPr>
                <w:szCs w:val="20"/>
              </w:rPr>
              <w:t xml:space="preserve"> 2024 case report; Chinese clinical programs 2024–</w:t>
            </w:r>
            <w:r w:rsidRPr="00FE03AD">
              <w:rPr>
                <w:szCs w:val="20"/>
              </w:rPr>
              <w:lastRenderedPageBreak/>
              <w:t>25</w:t>
            </w:r>
          </w:p>
        </w:tc>
      </w:tr>
    </w:tbl>
    <w:p w14:paraId="4ED811A6" w14:textId="77777777" w:rsidR="001C4B86" w:rsidRPr="00FE03AD" w:rsidRDefault="001C4B86" w:rsidP="00FE03AD">
      <w:pPr>
        <w:spacing w:line="276" w:lineRule="auto"/>
        <w:rPr>
          <w:szCs w:val="20"/>
        </w:rPr>
      </w:pPr>
    </w:p>
    <w:p w14:paraId="2CE5F92B" w14:textId="62CB06FA" w:rsidR="00C554BE" w:rsidRPr="00FE03AD" w:rsidRDefault="00C554BE" w:rsidP="00FE03AD">
      <w:pPr>
        <w:spacing w:line="276" w:lineRule="auto"/>
      </w:pPr>
      <w:r w:rsidRPr="00FE03AD">
        <w:rPr>
          <w:bCs/>
        </w:rPr>
        <w:t>Encapsulated pancreatic endoderm (</w:t>
      </w:r>
      <w:proofErr w:type="spellStart"/>
      <w:r w:rsidRPr="00FE03AD">
        <w:rPr>
          <w:bCs/>
        </w:rPr>
        <w:t>ViaCyte</w:t>
      </w:r>
      <w:proofErr w:type="spellEnd"/>
      <w:r w:rsidRPr="00FE03AD">
        <w:rPr>
          <w:bCs/>
        </w:rPr>
        <w:t xml:space="preserve"> / PEC-01 lineage)</w:t>
      </w:r>
      <w:r w:rsidR="00D55F94" w:rsidRPr="00FE03AD">
        <w:rPr>
          <w:bCs/>
        </w:rPr>
        <w:t xml:space="preserve"> with and without systemic immunosuppression</w:t>
      </w:r>
      <w:r w:rsidR="00A97C7F" w:rsidRPr="00FE03AD">
        <w:rPr>
          <w:bCs/>
        </w:rPr>
        <w:t>.</w:t>
      </w:r>
      <w:r w:rsidR="0053688C" w:rsidRPr="00FE03AD">
        <w:t xml:space="preserve">  </w:t>
      </w:r>
      <w:r w:rsidRPr="00FE03AD">
        <w:t xml:space="preserve">The PEC-01 product, derived from CyT49 </w:t>
      </w:r>
      <w:proofErr w:type="spellStart"/>
      <w:r w:rsidRPr="00FE03AD">
        <w:t>hESCs</w:t>
      </w:r>
      <w:proofErr w:type="spellEnd"/>
      <w:r w:rsidRPr="00FE03AD">
        <w:t>, has been tested in multiple early-phase clinical trials (NCT03163511, NCT04678557, NCT04786262, NCT03162926, NCT02939118, NCT02239354). Implanted in subcutaneous encapsulation devices, PEC-01 cells are pancreatic progenitors committed to further differentiation in vivo</w:t>
      </w:r>
      <w:r w:rsidR="00C21CD5" w:rsidRPr="00FE03AD">
        <w:t xml:space="preserve"> </w:t>
      </w:r>
      <w:r w:rsidR="00C21CD5" w:rsidRPr="00FE03AD">
        <w:fldChar w:fldCharType="begin">
          <w:fldData xml:space="preserve">PEVuZE5vdGU+PENpdGU+PEF1dGhvcj5Lcm9vbjwvQXV0aG9yPjxZZWFyPjIwMDg8L1llYXI+PFJl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</w:fldData>
        </w:fldChar>
      </w:r>
      <w:r w:rsidR="00306BEA" w:rsidRPr="00FE03AD">
        <w:instrText xml:space="preserve"> ADDIN EN.CITE </w:instrText>
      </w:r>
      <w:r w:rsidR="00306BEA" w:rsidRPr="00FE03AD">
        <w:fldChar w:fldCharType="begin">
          <w:fldData xml:space="preserve">PEVuZE5vdGU+PENpdGU+PEF1dGhvcj5Lcm9vbjwvQXV0aG9yPjxZZWFyPjIwMDg8L1llYXI+PFJl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</w:fldData>
        </w:fldChar>
      </w:r>
      <w:r w:rsidR="00306BEA" w:rsidRPr="00FE03AD">
        <w:instrText xml:space="preserve"> ADDIN EN.CITE.DATA </w:instrText>
      </w:r>
      <w:r w:rsidR="00306BEA" w:rsidRPr="00FE03AD">
        <w:fldChar w:fldCharType="end"/>
      </w:r>
      <w:r w:rsidR="00C21CD5" w:rsidRPr="00FE03AD">
        <w:fldChar w:fldCharType="separate"/>
      </w:r>
      <w:r w:rsidR="00762616">
        <w:rPr>
          <w:noProof/>
        </w:rPr>
        <w:t>(</w:t>
      </w:r>
      <w:r w:rsidR="00306BEA" w:rsidRPr="00FE03AD">
        <w:rPr>
          <w:noProof/>
        </w:rPr>
        <w:t>171-174</w:t>
      </w:r>
      <w:r w:rsidR="00762616">
        <w:rPr>
          <w:noProof/>
        </w:rPr>
        <w:t>)</w:t>
      </w:r>
      <w:r w:rsidR="00C21CD5" w:rsidRPr="00FE03AD">
        <w:fldChar w:fldCharType="end"/>
      </w:r>
      <w:r w:rsidRPr="00FE03AD">
        <w:t xml:space="preserve">. </w:t>
      </w:r>
      <w:r w:rsidR="0028476D" w:rsidRPr="00FE03AD">
        <w:t>Clinical</w:t>
      </w:r>
      <w:r w:rsidRPr="00FE03AD">
        <w:t xml:space="preserve"> results </w:t>
      </w:r>
      <w:r w:rsidR="0028476D" w:rsidRPr="00FE03AD">
        <w:fldChar w:fldCharType="begin">
          <w:fldData xml:space="preserve">PEVuZE5vdGU+PENpdGU+PEF1dGhvcj5TaGFwaXJvPC9BdXRob3I+PFllYXI+MjAyMTwvWWVhcj48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=
</w:fldData>
        </w:fldChar>
      </w:r>
      <w:r w:rsidR="00306BEA" w:rsidRPr="00FE03AD">
        <w:instrText xml:space="preserve"> ADDIN EN.CITE </w:instrText>
      </w:r>
      <w:r w:rsidR="00306BEA" w:rsidRPr="00FE03AD">
        <w:fldChar w:fldCharType="begin">
          <w:fldData xml:space="preserve">PEVuZE5vdGU+PENpdGU+PEF1dGhvcj5TaGFwaXJvPC9BdXRob3I+PFllYXI+MjAyMTwvWWVhcj48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=
</w:fldData>
        </w:fldChar>
      </w:r>
      <w:r w:rsidR="00306BEA" w:rsidRPr="00FE03AD">
        <w:instrText xml:space="preserve"> ADDIN EN.CITE.DATA </w:instrText>
      </w:r>
      <w:r w:rsidR="00306BEA" w:rsidRPr="00FE03AD">
        <w:fldChar w:fldCharType="end"/>
      </w:r>
      <w:r w:rsidR="0028476D" w:rsidRPr="00FE03AD">
        <w:fldChar w:fldCharType="separate"/>
      </w:r>
      <w:r w:rsidR="00762616">
        <w:rPr>
          <w:noProof/>
        </w:rPr>
        <w:t>(</w:t>
      </w:r>
      <w:r w:rsidR="00306BEA" w:rsidRPr="00FE03AD">
        <w:rPr>
          <w:noProof/>
        </w:rPr>
        <w:t>175-177</w:t>
      </w:r>
      <w:r w:rsidR="00762616">
        <w:rPr>
          <w:noProof/>
        </w:rPr>
        <w:t>)</w:t>
      </w:r>
      <w:r w:rsidR="0028476D" w:rsidRPr="00FE03AD">
        <w:fldChar w:fldCharType="end"/>
      </w:r>
      <w:r w:rsidRPr="00FE03AD">
        <w:t xml:space="preserve"> demonstrated detectable C-peptide, ~20% insulin reduction, improved HbA1c and hypoglycemia awareness, but without consistent insulin independence. Histology confirmed endocrine differentiation but also revealed pericapsular fibrotic overgrowth and limited vascularization, which restricted function. These findings underscore both the feasibility and the limitations of encapsulation devices.</w:t>
      </w:r>
    </w:p>
    <w:p w14:paraId="1B0D8A0E" w14:textId="604E47F6" w:rsidR="00C554BE" w:rsidRDefault="00C554BE" w:rsidP="00FE03AD">
      <w:pPr>
        <w:spacing w:line="276" w:lineRule="auto"/>
      </w:pPr>
      <w:r w:rsidRPr="00FE03AD">
        <w:rPr>
          <w:bCs/>
        </w:rPr>
        <w:t>VX-264 (Vertex) – Encapsulation without systemic immunosuppression</w:t>
      </w:r>
      <w:r w:rsidR="00A97C7F" w:rsidRPr="00FE03AD">
        <w:rPr>
          <w:bCs/>
        </w:rPr>
        <w:t>.</w:t>
      </w:r>
      <w:r w:rsidR="0055020C" w:rsidRPr="00FE03AD">
        <w:rPr>
          <w:bCs/>
        </w:rPr>
        <w:t xml:space="preserve">  </w:t>
      </w:r>
      <w:r w:rsidRPr="00FE03AD">
        <w:t>VX-264, a second-generation encapsulation program embedding fully differentiated SC-islets, was terminated in 2025 after phase 1/2 evaluation failed to demonstrate meaningful C-peptide secretion or clinical benefit, despite acceptable safety. This highlights the persistent challenge of ensuring vascularization and adequate mass transfer within closed devices.</w:t>
      </w:r>
    </w:p>
    <w:p w14:paraId="6E1DC8B9" w14:textId="77777777" w:rsidR="00ED2662" w:rsidRPr="00FE03AD" w:rsidRDefault="00ED2662" w:rsidP="00FE03AD">
      <w:pPr>
        <w:spacing w:line="276" w:lineRule="auto"/>
      </w:pPr>
    </w:p>
    <w:p w14:paraId="57029CD1" w14:textId="67DA34BF" w:rsidR="00C554BE" w:rsidRDefault="00C554BE" w:rsidP="00FE03AD">
      <w:pPr>
        <w:spacing w:line="276" w:lineRule="auto"/>
      </w:pPr>
      <w:r w:rsidRPr="00FE03AD">
        <w:rPr>
          <w:bCs/>
        </w:rPr>
        <w:t>VX-880 (Vertex) – Fully differentiated SC-islets, intraportal infusion with immunosuppression</w:t>
      </w:r>
      <w:r w:rsidR="00A97C7F" w:rsidRPr="00FE03AD">
        <w:rPr>
          <w:bCs/>
        </w:rPr>
        <w:t>.</w:t>
      </w:r>
      <w:r w:rsidR="00A153DB" w:rsidRPr="00FE03AD">
        <w:rPr>
          <w:bCs/>
        </w:rPr>
        <w:t xml:space="preserve"> </w:t>
      </w:r>
      <w:r w:rsidRPr="00FE03AD">
        <w:t xml:space="preserve">VX-880 is the first stem cell–derived product consisting of fully differentiated insulin-producing </w:t>
      </w:r>
      <w:r w:rsidRPr="00FE03AD">
        <w:rPr>
          <w:lang w:val="it-IT"/>
        </w:rPr>
        <w:t>β</w:t>
      </w:r>
      <w:r w:rsidRPr="00FE03AD">
        <w:t xml:space="preserve">-cells, delivered </w:t>
      </w:r>
      <w:proofErr w:type="spellStart"/>
      <w:r w:rsidRPr="00FE03AD">
        <w:t>intraportally</w:t>
      </w:r>
      <w:proofErr w:type="spellEnd"/>
      <w:r w:rsidRPr="00FE03AD">
        <w:t xml:space="preserve"> under standard immunosuppression. Phase 1/2 interim results (2022–2025) show rapid engraftment, robust insulin secretion, normalization of HbA1c, and insulin independence in a substantial proportion of participants. CGM profiles reveal near-physiological glucose control with &gt;70–80% time-in-range, confirming clinical potency comparable to donor islet transplants</w:t>
      </w:r>
      <w:r w:rsidR="00D55F94" w:rsidRPr="00FE03AD">
        <w:t xml:space="preserve"> </w:t>
      </w:r>
      <w:r w:rsidR="00D55F94" w:rsidRPr="00FE03AD">
        <w:fldChar w:fldCharType="begin">
          <w:fldData xml:space="preserve">PEVuZE5vdGU+PENpdGU+PEF1dGhvcj5SZWljaG1hbjwvQXV0aG9yPjxZZWFyPjIwMjU8L1llYXI+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</w:fldData>
        </w:fldChar>
      </w:r>
      <w:r w:rsidR="00306BEA" w:rsidRPr="00FE03AD">
        <w:instrText xml:space="preserve"> ADDIN EN.CITE </w:instrText>
      </w:r>
      <w:r w:rsidR="00306BEA" w:rsidRPr="00FE03AD">
        <w:fldChar w:fldCharType="begin">
          <w:fldData xml:space="preserve">PEVuZE5vdGU+PENpdGU+PEF1dGhvcj5SZWljaG1hbjwvQXV0aG9yPjxZZWFyPjIwMjU8L1llYXI+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</w:fldData>
        </w:fldChar>
      </w:r>
      <w:r w:rsidR="00306BEA" w:rsidRPr="00FE03AD">
        <w:instrText xml:space="preserve"> ADDIN EN.CITE.DATA </w:instrText>
      </w:r>
      <w:r w:rsidR="00306BEA" w:rsidRPr="00FE03AD">
        <w:fldChar w:fldCharType="end"/>
      </w:r>
      <w:r w:rsidR="00D55F94" w:rsidRPr="00FE03AD">
        <w:fldChar w:fldCharType="separate"/>
      </w:r>
      <w:r w:rsidR="00762616">
        <w:rPr>
          <w:noProof/>
        </w:rPr>
        <w:t>(</w:t>
      </w:r>
      <w:r w:rsidR="00306BEA" w:rsidRPr="00FE03AD">
        <w:rPr>
          <w:noProof/>
        </w:rPr>
        <w:t>178</w:t>
      </w:r>
      <w:r w:rsidR="00762616">
        <w:rPr>
          <w:noProof/>
        </w:rPr>
        <w:t>)</w:t>
      </w:r>
      <w:r w:rsidR="00D55F94" w:rsidRPr="00FE03AD">
        <w:fldChar w:fldCharType="end"/>
      </w:r>
      <w:r w:rsidRPr="00FE03AD">
        <w:t>.</w:t>
      </w:r>
    </w:p>
    <w:p w14:paraId="2BEC878C" w14:textId="77777777" w:rsidR="00ED2662" w:rsidRPr="00FE03AD" w:rsidRDefault="00ED2662" w:rsidP="00FE03AD">
      <w:pPr>
        <w:spacing w:line="276" w:lineRule="auto"/>
      </w:pPr>
    </w:p>
    <w:p w14:paraId="2B65C527" w14:textId="14D55211" w:rsidR="00C554BE" w:rsidRDefault="00C554BE" w:rsidP="00FE03AD">
      <w:pPr>
        <w:spacing w:line="276" w:lineRule="auto"/>
      </w:pPr>
      <w:r w:rsidRPr="00FE03AD">
        <w:rPr>
          <w:bCs/>
        </w:rPr>
        <w:t xml:space="preserve">Sana Biotechnology – </w:t>
      </w:r>
      <w:proofErr w:type="spellStart"/>
      <w:r w:rsidRPr="00FE03AD">
        <w:rPr>
          <w:bCs/>
        </w:rPr>
        <w:t>Hypoimmune</w:t>
      </w:r>
      <w:proofErr w:type="spellEnd"/>
      <w:r w:rsidRPr="00FE03AD">
        <w:rPr>
          <w:bCs/>
        </w:rPr>
        <w:t xml:space="preserve"> engineered SC-islets</w:t>
      </w:r>
      <w:r w:rsidR="00A97C7F" w:rsidRPr="00FE03AD">
        <w:rPr>
          <w:bCs/>
        </w:rPr>
        <w:t>.</w:t>
      </w:r>
      <w:r w:rsidR="00A153DB" w:rsidRPr="00FE03AD">
        <w:rPr>
          <w:bCs/>
        </w:rPr>
        <w:t xml:space="preserve">  </w:t>
      </w:r>
      <w:r w:rsidRPr="00FE03AD">
        <w:t xml:space="preserve">Sana has initiated the first-in-human trial of </w:t>
      </w:r>
      <w:proofErr w:type="spellStart"/>
      <w:r w:rsidRPr="00FE03AD">
        <w:t>hypoimmune</w:t>
      </w:r>
      <w:proofErr w:type="spellEnd"/>
      <w:r w:rsidRPr="00FE03AD">
        <w:t xml:space="preserve"> gene-edited stem-cell-derived islets, designed to evade immune rejection without systemic immunosuppression. Early 2025 reports document graft survival with insulin secretion in recipients not receiving maintenance IS, with follow-up of ~6 months. Though numbers remain small, these findings provide the first clinical demonstration of immune evasion strategies in </w:t>
      </w:r>
      <w:r w:rsidRPr="00FE03AD">
        <w:rPr>
          <w:lang w:val="it-IT"/>
        </w:rPr>
        <w:t>β</w:t>
      </w:r>
      <w:r w:rsidRPr="00FE03AD">
        <w:t>-cell replacement</w:t>
      </w:r>
      <w:r w:rsidR="00D55F94" w:rsidRPr="00FE03AD">
        <w:t xml:space="preserve"> </w:t>
      </w:r>
      <w:r w:rsidR="00D55F94" w:rsidRPr="00FE03AD">
        <w:fldChar w:fldCharType="begin">
          <w:fldData xml:space="preserve">PEVuZE5vdGU+PENpdGU+PEF1dGhvcj5DYXJsc3NvbjwvQXV0aG9yPjxZZWFyPjIwMjU8L1llYXI+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</w:fldData>
        </w:fldChar>
      </w:r>
      <w:r w:rsidR="00306BEA" w:rsidRPr="00FE03AD">
        <w:instrText xml:space="preserve"> ADDIN EN.CITE </w:instrText>
      </w:r>
      <w:r w:rsidR="00306BEA" w:rsidRPr="00FE03AD">
        <w:fldChar w:fldCharType="begin">
          <w:fldData xml:space="preserve">PEVuZE5vdGU+PENpdGU+PEF1dGhvcj5DYXJsc3NvbjwvQXV0aG9yPjxZZWFyPjIwMjU8L1llYXI+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</w:fldData>
        </w:fldChar>
      </w:r>
      <w:r w:rsidR="00306BEA" w:rsidRPr="00FE03AD">
        <w:instrText xml:space="preserve"> ADDIN EN.CITE.DATA </w:instrText>
      </w:r>
      <w:r w:rsidR="00306BEA" w:rsidRPr="00FE03AD">
        <w:fldChar w:fldCharType="end"/>
      </w:r>
      <w:r w:rsidR="00D55F94" w:rsidRPr="00FE03AD">
        <w:fldChar w:fldCharType="separate"/>
      </w:r>
      <w:r w:rsidR="00762616">
        <w:rPr>
          <w:noProof/>
        </w:rPr>
        <w:t>(</w:t>
      </w:r>
      <w:r w:rsidR="00306BEA" w:rsidRPr="00FE03AD">
        <w:rPr>
          <w:noProof/>
        </w:rPr>
        <w:t>179</w:t>
      </w:r>
      <w:r w:rsidR="00762616">
        <w:rPr>
          <w:noProof/>
        </w:rPr>
        <w:t>)</w:t>
      </w:r>
      <w:r w:rsidR="00D55F94" w:rsidRPr="00FE03AD">
        <w:fldChar w:fldCharType="end"/>
      </w:r>
      <w:r w:rsidRPr="00FE03AD">
        <w:t>.</w:t>
      </w:r>
    </w:p>
    <w:p w14:paraId="51D1C19F" w14:textId="77777777" w:rsidR="00ED2662" w:rsidRPr="00FE03AD" w:rsidRDefault="00ED2662" w:rsidP="00FE03AD">
      <w:pPr>
        <w:spacing w:line="276" w:lineRule="auto"/>
      </w:pPr>
    </w:p>
    <w:p w14:paraId="642CDCF8" w14:textId="3A84182B" w:rsidR="00C554BE" w:rsidRPr="00FE03AD" w:rsidRDefault="00C554BE" w:rsidP="00FE03AD">
      <w:pPr>
        <w:spacing w:line="276" w:lineRule="auto"/>
      </w:pPr>
      <w:r w:rsidRPr="00FE03AD">
        <w:rPr>
          <w:bCs/>
        </w:rPr>
        <w:t>Autologous iPSC-derived islets (China)</w:t>
      </w:r>
      <w:r w:rsidR="00A153DB" w:rsidRPr="00FE03AD">
        <w:rPr>
          <w:bCs/>
        </w:rPr>
        <w:t xml:space="preserve">. </w:t>
      </w:r>
      <w:r w:rsidRPr="00FE03AD">
        <w:t xml:space="preserve">In 2024–2025, the first autologous iPSC-derived islet transplants were reported in China. A landmark case described a young adult with type 1 diabetes achieving insulin independence following infusion of patient-specific iPSC-derived islets. Additional early cases confirmed C-peptide secretion and improved glycemic profiles without immunosuppression. Although limited in scale and requiring complex individualized GMP workflows, these pioneering experiences demonstrate the feasibility of autologous stem cell–based </w:t>
      </w:r>
      <w:r w:rsidRPr="00FE03AD">
        <w:rPr>
          <w:lang w:val="it-IT"/>
        </w:rPr>
        <w:t>β</w:t>
      </w:r>
      <w:r w:rsidRPr="00FE03AD">
        <w:t xml:space="preserve">-cell replacement, potentially eliminating </w:t>
      </w:r>
      <w:proofErr w:type="spellStart"/>
      <w:r w:rsidRPr="00FE03AD">
        <w:t>allo</w:t>
      </w:r>
      <w:proofErr w:type="spellEnd"/>
      <w:r w:rsidRPr="00FE03AD">
        <w:t>- and autoimmune rejection</w:t>
      </w:r>
      <w:r w:rsidR="00D55F94" w:rsidRPr="00FE03AD">
        <w:t xml:space="preserve"> </w:t>
      </w:r>
      <w:r w:rsidR="00D55F94" w:rsidRPr="00FE03AD">
        <w:fldChar w:fldCharType="begin">
          <w:fldData xml:space="preserve">PEVuZE5vdGU+PENpdGU+PEF1dGhvcj5XYW5nPC9BdXRob3I+PFllYXI+MjAyNDwvWWVhcj48UmVj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</w:fldData>
        </w:fldChar>
      </w:r>
      <w:r w:rsidR="00306BEA" w:rsidRPr="00FE03AD">
        <w:instrText xml:space="preserve"> ADDIN EN.CITE </w:instrText>
      </w:r>
      <w:r w:rsidR="00306BEA" w:rsidRPr="00FE03AD">
        <w:fldChar w:fldCharType="begin">
          <w:fldData xml:space="preserve">PEVuZE5vdGU+PENpdGU+PEF1dGhvcj5XYW5nPC9BdXRob3I+PFllYXI+MjAyNDwvWWVhcj48UmVj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</w:fldData>
        </w:fldChar>
      </w:r>
      <w:r w:rsidR="00306BEA" w:rsidRPr="00FE03AD">
        <w:instrText xml:space="preserve"> ADDIN EN.CITE.DATA </w:instrText>
      </w:r>
      <w:r w:rsidR="00306BEA" w:rsidRPr="00FE03AD">
        <w:fldChar w:fldCharType="end"/>
      </w:r>
      <w:r w:rsidR="00D55F94" w:rsidRPr="00FE03AD">
        <w:fldChar w:fldCharType="separate"/>
      </w:r>
      <w:r w:rsidR="00762616">
        <w:rPr>
          <w:noProof/>
        </w:rPr>
        <w:t>(</w:t>
      </w:r>
      <w:r w:rsidR="00306BEA" w:rsidRPr="00FE03AD">
        <w:rPr>
          <w:noProof/>
        </w:rPr>
        <w:t>180, 181</w:t>
      </w:r>
      <w:r w:rsidR="00762616">
        <w:rPr>
          <w:noProof/>
        </w:rPr>
        <w:t>)</w:t>
      </w:r>
      <w:r w:rsidR="00D55F94" w:rsidRPr="00FE03AD">
        <w:fldChar w:fldCharType="end"/>
      </w:r>
      <w:r w:rsidRPr="00FE03AD">
        <w:t>.</w:t>
      </w:r>
      <w:r w:rsidR="00306BEA" w:rsidRPr="00FE03AD">
        <w:t xml:space="preserve"> </w:t>
      </w:r>
    </w:p>
    <w:p w14:paraId="438F46B3" w14:textId="77777777" w:rsidR="00D55F94" w:rsidRPr="00FE03AD" w:rsidRDefault="00D55F94" w:rsidP="00FE03AD">
      <w:pPr>
        <w:spacing w:line="276" w:lineRule="auto"/>
        <w:rPr>
          <w:bCs/>
        </w:rPr>
      </w:pPr>
    </w:p>
    <w:p w14:paraId="683C387C" w14:textId="77777777" w:rsidR="00BB335C" w:rsidRPr="00ED2662" w:rsidRDefault="00BB335C" w:rsidP="00FE03AD">
      <w:pPr>
        <w:spacing w:line="276" w:lineRule="auto"/>
        <w:rPr>
          <w:b/>
          <w:color w:val="4F81BD" w:themeColor="accent1"/>
        </w:rPr>
      </w:pPr>
      <w:r w:rsidRPr="00ED2662">
        <w:rPr>
          <w:b/>
          <w:color w:val="4F81BD" w:themeColor="accent1"/>
        </w:rPr>
        <w:t>CONCLUSIONS</w:t>
      </w:r>
    </w:p>
    <w:p w14:paraId="3C1FBE7C" w14:textId="77777777" w:rsidR="00DF5054" w:rsidRPr="00ED2662" w:rsidRDefault="00DF5054" w:rsidP="00FE03AD">
      <w:pPr>
        <w:spacing w:line="276" w:lineRule="auto"/>
        <w:rPr>
          <w:b/>
          <w:color w:val="4F81BD" w:themeColor="accent1"/>
        </w:rPr>
      </w:pPr>
    </w:p>
    <w:p w14:paraId="694FD4AC" w14:textId="77777777" w:rsidR="00BB335C" w:rsidRPr="00FE03AD" w:rsidRDefault="00BB335C" w:rsidP="00FE03AD">
      <w:pPr>
        <w:spacing w:line="276" w:lineRule="auto"/>
      </w:pPr>
      <w:r w:rsidRPr="00FE03AD">
        <w:t xml:space="preserve">Islet transplantation, in its current form, cannot yet be considered a universal cure for type 1 diabetes. Its clinical application remains restricted to a limited group of highly selected patients with unstable disease and recurrent severe hypoglycemia, where it has demonstrated undeniable benefit. </w:t>
      </w:r>
      <w:r w:rsidRPr="00FE03AD">
        <w:lastRenderedPageBreak/>
        <w:t xml:space="preserve">Nevertheless, it stands as a proof of principle that </w:t>
      </w:r>
      <w:r w:rsidRPr="00FE03AD">
        <w:rPr>
          <w:lang w:val="it-IT"/>
        </w:rPr>
        <w:t>β</w:t>
      </w:r>
      <w:r w:rsidRPr="00FE03AD">
        <w:t>-cell replacement through cell therapy is feasible, safe, and capable of restoring near-physiological metabolic control.</w:t>
      </w:r>
    </w:p>
    <w:p w14:paraId="15AAB525" w14:textId="77777777" w:rsidR="002868D0" w:rsidRPr="00FE03AD" w:rsidRDefault="002868D0" w:rsidP="00FE03AD">
      <w:pPr>
        <w:spacing w:line="276" w:lineRule="auto"/>
      </w:pPr>
    </w:p>
    <w:p w14:paraId="369EAC57" w14:textId="77777777" w:rsidR="00BB335C" w:rsidRPr="00FE03AD" w:rsidRDefault="00BB335C" w:rsidP="00FE03AD">
      <w:pPr>
        <w:spacing w:line="276" w:lineRule="auto"/>
      </w:pPr>
      <w:r w:rsidRPr="00FE03AD">
        <w:t>The ability of islet transplantation to abolish severe hypoglycemia, restore awareness, and normalize glycemic variability represents a therapeutic milestone that conventional insulin therapy and even the most advanced technological approaches cannot fully match. Beyond its direct clinical utility, islet transplantation provides the conceptual and practical foundation upon which next-generation cellular therapies are being built.</w:t>
      </w:r>
    </w:p>
    <w:p w14:paraId="3FD22E0C" w14:textId="77777777" w:rsidR="00BE1426" w:rsidRPr="00FE03AD" w:rsidRDefault="00BE1426" w:rsidP="00FE03AD">
      <w:pPr>
        <w:spacing w:line="276" w:lineRule="auto"/>
      </w:pPr>
    </w:p>
    <w:p w14:paraId="004667FE" w14:textId="77777777" w:rsidR="00BB335C" w:rsidRPr="00FE03AD" w:rsidRDefault="00BB335C" w:rsidP="00FE03AD">
      <w:pPr>
        <w:spacing w:line="276" w:lineRule="auto"/>
      </w:pPr>
      <w:r w:rsidRPr="00FE03AD">
        <w:t xml:space="preserve">Progress in the field has been steady: refinement of isolation techniques, improved immunosuppression, and structured clinical networks have translated into more reproducible outcomes. In parallel, emerging approaches addressing the two central challenges—immune protection and unlimited cell sources—are rapidly moving from concept to clinic. Stem cell–derived </w:t>
      </w:r>
      <w:r w:rsidRPr="00FE03AD">
        <w:rPr>
          <w:lang w:val="it-IT"/>
        </w:rPr>
        <w:t>β</w:t>
      </w:r>
      <w:r w:rsidRPr="00FE03AD">
        <w:t xml:space="preserve">-cells, gene-edited </w:t>
      </w:r>
      <w:proofErr w:type="spellStart"/>
      <w:r w:rsidRPr="00FE03AD">
        <w:t>hypoimmune</w:t>
      </w:r>
      <w:proofErr w:type="spellEnd"/>
      <w:r w:rsidRPr="00FE03AD">
        <w:t xml:space="preserve"> products, and even autologous iPSC-derived islets are demonstrating in early clinical trials that it may be possible to extend the benefits of </w:t>
      </w:r>
      <w:r w:rsidRPr="00FE03AD">
        <w:rPr>
          <w:lang w:val="it-IT"/>
        </w:rPr>
        <w:t>β</w:t>
      </w:r>
      <w:r w:rsidRPr="00FE03AD">
        <w:t>-cell replacement to a far broader population, without the current constraints of donor shortage and chronic immunosuppression.</w:t>
      </w:r>
    </w:p>
    <w:p w14:paraId="3FE67B6B" w14:textId="77777777" w:rsidR="002868D0" w:rsidRPr="00FE03AD" w:rsidRDefault="002868D0" w:rsidP="00FE03AD">
      <w:pPr>
        <w:spacing w:line="276" w:lineRule="auto"/>
      </w:pPr>
    </w:p>
    <w:p w14:paraId="4875E79D" w14:textId="77777777" w:rsidR="00BB335C" w:rsidRPr="00FE03AD" w:rsidRDefault="00BB335C" w:rsidP="00FE03AD">
      <w:pPr>
        <w:spacing w:line="276" w:lineRule="auto"/>
      </w:pPr>
      <w:r w:rsidRPr="00FE03AD">
        <w:t xml:space="preserve">Taken together, these advances justify cautious but genuine optimism. What was once an experimental option for a handful of patients may, in the foreseeable future, evolve into a scalable and durable therapy for all forms of insulin-dependent diabetes. The trajectory of progress strongly suggests that </w:t>
      </w:r>
      <w:r w:rsidRPr="00FE03AD">
        <w:rPr>
          <w:lang w:val="it-IT"/>
        </w:rPr>
        <w:t>β</w:t>
      </w:r>
      <w:r w:rsidRPr="00FE03AD">
        <w:t>-cell replacement is no longer a theoretical possibility but an emerging therapeutic reality, poised to transform diabetes care in the decades ahead.</w:t>
      </w:r>
    </w:p>
    <w:p w14:paraId="24BA5975" w14:textId="77777777" w:rsidR="00BB335C" w:rsidRPr="00FE03AD" w:rsidRDefault="00BB335C" w:rsidP="00FE03AD">
      <w:pPr>
        <w:spacing w:line="276" w:lineRule="auto"/>
      </w:pPr>
    </w:p>
    <w:p w14:paraId="635A84AC" w14:textId="77777777" w:rsidR="00BB335C" w:rsidRPr="00ED2662" w:rsidRDefault="00BB335C" w:rsidP="00FE03AD">
      <w:pPr>
        <w:spacing w:line="276" w:lineRule="auto"/>
        <w:rPr>
          <w:b/>
          <w:color w:val="4F81BD" w:themeColor="accent1"/>
          <w:spacing w:val="-2"/>
        </w:rPr>
      </w:pPr>
      <w:r w:rsidRPr="00ED2662">
        <w:rPr>
          <w:b/>
          <w:color w:val="4F81BD" w:themeColor="accent1"/>
          <w:spacing w:val="-2"/>
        </w:rPr>
        <w:t>ACKNOWLEDGMENTS</w:t>
      </w:r>
    </w:p>
    <w:p w14:paraId="41E3EF97" w14:textId="77777777" w:rsidR="00DF5054" w:rsidRPr="00FE03AD" w:rsidRDefault="00DF5054" w:rsidP="00FE03AD">
      <w:pPr>
        <w:spacing w:line="276" w:lineRule="auto"/>
        <w:rPr>
          <w:bCs/>
          <w:color w:val="4F81BD" w:themeColor="accent1"/>
        </w:rPr>
      </w:pPr>
    </w:p>
    <w:p w14:paraId="3AB5D111" w14:textId="4572E225" w:rsidR="00BB335C" w:rsidRPr="00FE03AD" w:rsidRDefault="00BB335C" w:rsidP="00FE03AD">
      <w:pPr>
        <w:spacing w:line="276" w:lineRule="auto"/>
        <w:rPr>
          <w:bCs/>
        </w:rPr>
      </w:pPr>
      <w:r w:rsidRPr="00FE03AD">
        <w:t>This work was partially supported by the Italian Minister of Health (</w:t>
      </w:r>
      <w:proofErr w:type="spellStart"/>
      <w:r w:rsidRPr="00FE03AD">
        <w:t>Ricerca</w:t>
      </w:r>
      <w:proofErr w:type="spellEnd"/>
      <w:r w:rsidRPr="00FE03AD">
        <w:t xml:space="preserve"> </w:t>
      </w:r>
      <w:proofErr w:type="spellStart"/>
      <w:r w:rsidRPr="00FE03AD">
        <w:t>Finalizzata</w:t>
      </w:r>
      <w:proofErr w:type="spellEnd"/>
      <w:r w:rsidRPr="00FE03AD">
        <w:t xml:space="preserve"> RF-2009- 1483387,RF-2009-1469691</w:t>
      </w:r>
      <w:r w:rsidRPr="00FE03AD">
        <w:rPr>
          <w:i/>
        </w:rPr>
        <w:t>)</w:t>
      </w:r>
      <w:r w:rsidRPr="00FE03AD">
        <w:t>,</w:t>
      </w:r>
      <w:r w:rsidRPr="00FE03AD">
        <w:rPr>
          <w:spacing w:val="69"/>
        </w:rPr>
        <w:t xml:space="preserve"> </w:t>
      </w:r>
      <w:r w:rsidRPr="00FE03AD">
        <w:t>Ministry</w:t>
      </w:r>
      <w:r w:rsidRPr="00FE03AD">
        <w:rPr>
          <w:spacing w:val="68"/>
        </w:rPr>
        <w:t xml:space="preserve"> </w:t>
      </w:r>
      <w:r w:rsidRPr="00FE03AD">
        <w:rPr>
          <w:spacing w:val="-5"/>
        </w:rPr>
        <w:t xml:space="preserve">of </w:t>
      </w:r>
      <w:r w:rsidRPr="00FE03AD">
        <w:t>Education</w:t>
      </w:r>
      <w:r w:rsidRPr="00FE03AD">
        <w:rPr>
          <w:i/>
        </w:rPr>
        <w:t>,</w:t>
      </w:r>
      <w:r w:rsidRPr="00FE03AD">
        <w:rPr>
          <w:i/>
          <w:spacing w:val="-4"/>
        </w:rPr>
        <w:t xml:space="preserve"> </w:t>
      </w:r>
      <w:r w:rsidRPr="00FE03AD">
        <w:t xml:space="preserve">University and Research (PRIN 2008, </w:t>
      </w:r>
      <w:proofErr w:type="spellStart"/>
      <w:r w:rsidRPr="00FE03AD">
        <w:t>prot.</w:t>
      </w:r>
      <w:proofErr w:type="spellEnd"/>
      <w:r w:rsidRPr="00FE03AD">
        <w:t xml:space="preserve"> 2008AFA7LC),</w:t>
      </w:r>
      <w:r w:rsidRPr="00FE03AD">
        <w:rPr>
          <w:spacing w:val="41"/>
        </w:rPr>
        <w:t xml:space="preserve"> </w:t>
      </w:r>
      <w:proofErr w:type="spellStart"/>
      <w:r w:rsidRPr="00FE03AD">
        <w:t>Associazione</w:t>
      </w:r>
      <w:proofErr w:type="spellEnd"/>
      <w:r w:rsidRPr="00FE03AD">
        <w:rPr>
          <w:spacing w:val="41"/>
        </w:rPr>
        <w:t xml:space="preserve"> </w:t>
      </w:r>
      <w:proofErr w:type="spellStart"/>
      <w:r w:rsidRPr="00FE03AD">
        <w:t>Italiana</w:t>
      </w:r>
      <w:proofErr w:type="spellEnd"/>
      <w:r w:rsidRPr="00FE03AD">
        <w:rPr>
          <w:spacing w:val="42"/>
        </w:rPr>
        <w:t xml:space="preserve"> </w:t>
      </w:r>
      <w:r w:rsidRPr="00FE03AD">
        <w:t>per</w:t>
      </w:r>
      <w:r w:rsidRPr="00FE03AD">
        <w:rPr>
          <w:spacing w:val="41"/>
        </w:rPr>
        <w:t xml:space="preserve"> </w:t>
      </w:r>
      <w:r w:rsidRPr="00FE03AD">
        <w:t>la</w:t>
      </w:r>
      <w:r w:rsidRPr="00FE03AD">
        <w:rPr>
          <w:spacing w:val="42"/>
        </w:rPr>
        <w:t xml:space="preserve"> </w:t>
      </w:r>
      <w:proofErr w:type="spellStart"/>
      <w:r w:rsidRPr="00FE03AD">
        <w:rPr>
          <w:spacing w:val="-2"/>
        </w:rPr>
        <w:t>Ricerca</w:t>
      </w:r>
      <w:proofErr w:type="spellEnd"/>
      <w:r w:rsidRPr="00FE03AD">
        <w:rPr>
          <w:spacing w:val="-2"/>
        </w:rPr>
        <w:t xml:space="preserve"> </w:t>
      </w:r>
      <w:proofErr w:type="spellStart"/>
      <w:r w:rsidRPr="00FE03AD">
        <w:t>sul</w:t>
      </w:r>
      <w:proofErr w:type="spellEnd"/>
      <w:r w:rsidRPr="00FE03AD">
        <w:rPr>
          <w:spacing w:val="40"/>
        </w:rPr>
        <w:t xml:space="preserve"> </w:t>
      </w:r>
      <w:r w:rsidRPr="00FE03AD">
        <w:t>Cancro</w:t>
      </w:r>
      <w:r w:rsidRPr="00FE03AD">
        <w:rPr>
          <w:spacing w:val="40"/>
        </w:rPr>
        <w:t xml:space="preserve"> </w:t>
      </w:r>
      <w:r w:rsidRPr="00FE03AD">
        <w:t>(AIRC,</w:t>
      </w:r>
      <w:r w:rsidRPr="00FE03AD">
        <w:rPr>
          <w:spacing w:val="40"/>
        </w:rPr>
        <w:t xml:space="preserve"> </w:t>
      </w:r>
      <w:r w:rsidRPr="00FE03AD">
        <w:t>bando</w:t>
      </w:r>
      <w:r w:rsidRPr="00FE03AD">
        <w:rPr>
          <w:spacing w:val="40"/>
        </w:rPr>
        <w:t xml:space="preserve"> </w:t>
      </w:r>
      <w:r w:rsidRPr="00FE03AD">
        <w:t>5</w:t>
      </w:r>
      <w:r w:rsidRPr="00FE03AD">
        <w:rPr>
          <w:spacing w:val="40"/>
        </w:rPr>
        <w:t xml:space="preserve"> </w:t>
      </w:r>
      <w:r w:rsidRPr="00FE03AD">
        <w:t>x</w:t>
      </w:r>
      <w:r w:rsidRPr="00FE03AD">
        <w:rPr>
          <w:spacing w:val="40"/>
        </w:rPr>
        <w:t xml:space="preserve"> </w:t>
      </w:r>
      <w:r w:rsidRPr="00FE03AD">
        <w:t>1,000</w:t>
      </w:r>
      <w:r w:rsidRPr="00FE03AD">
        <w:rPr>
          <w:spacing w:val="40"/>
        </w:rPr>
        <w:t xml:space="preserve"> </w:t>
      </w:r>
      <w:r w:rsidRPr="00FE03AD">
        <w:t>N_12182</w:t>
      </w:r>
      <w:r w:rsidRPr="00FE03AD">
        <w:rPr>
          <w:spacing w:val="40"/>
        </w:rPr>
        <w:t xml:space="preserve"> </w:t>
      </w:r>
      <w:r w:rsidRPr="00FE03AD">
        <w:t xml:space="preserve">and </w:t>
      </w:r>
      <w:r w:rsidRPr="00FE03AD">
        <w:rPr>
          <w:spacing w:val="-2"/>
        </w:rPr>
        <w:t>Progetto</w:t>
      </w:r>
      <w:r w:rsidRPr="00FE03AD">
        <w:tab/>
      </w:r>
      <w:r w:rsidRPr="00FE03AD">
        <w:rPr>
          <w:spacing w:val="-4"/>
        </w:rPr>
        <w:t>IGN_</w:t>
      </w:r>
      <w:r w:rsidRPr="00FE03AD">
        <w:tab/>
      </w:r>
      <w:r w:rsidRPr="00FE03AD">
        <w:rPr>
          <w:spacing w:val="-2"/>
        </w:rPr>
        <w:t xml:space="preserve">11783), </w:t>
      </w:r>
      <w:r w:rsidRPr="00FE03AD">
        <w:rPr>
          <w:spacing w:val="-5"/>
        </w:rPr>
        <w:t>EU</w:t>
      </w:r>
      <w:r w:rsidRPr="00FE03AD">
        <w:t xml:space="preserve"> </w:t>
      </w:r>
      <w:r w:rsidRPr="00FE03AD">
        <w:rPr>
          <w:spacing w:val="-2"/>
        </w:rPr>
        <w:t xml:space="preserve">(HEALTH-F5-2009- </w:t>
      </w:r>
      <w:r w:rsidRPr="00FE03AD">
        <w:t xml:space="preserve">241883-BetaCellTherapy) and </w:t>
      </w:r>
      <w:r w:rsidRPr="00FE03AD">
        <w:rPr>
          <w:bCs/>
        </w:rPr>
        <w:t xml:space="preserve">Breakthrough T1D (former </w:t>
      </w:r>
      <w:r w:rsidRPr="00FE03AD">
        <w:t>Juvenile Diabetes Research Foundation International)</w:t>
      </w:r>
    </w:p>
    <w:p w14:paraId="6C2240F4" w14:textId="77777777" w:rsidR="00BB335C" w:rsidRPr="00FE03AD" w:rsidRDefault="00BB335C" w:rsidP="00FE03AD">
      <w:pPr>
        <w:spacing w:line="276" w:lineRule="auto"/>
      </w:pPr>
    </w:p>
    <w:p w14:paraId="7922D14A" w14:textId="77777777" w:rsidR="00BB335C" w:rsidRPr="00FE03AD" w:rsidRDefault="00BB335C" w:rsidP="00FE03AD">
      <w:pPr>
        <w:spacing w:line="276" w:lineRule="auto"/>
      </w:pPr>
      <w:r w:rsidRPr="00FE03AD">
        <w:t>The author alone is responsible for reporting and interpreting these data; the views expressed herein are those of the author and not necessarily those of the funding agencies.</w:t>
      </w:r>
    </w:p>
    <w:p w14:paraId="47C3FF70" w14:textId="77777777" w:rsidR="00BB335C" w:rsidRPr="00FE03AD" w:rsidRDefault="00BB335C" w:rsidP="00FE03AD">
      <w:pPr>
        <w:spacing w:line="276" w:lineRule="auto"/>
      </w:pPr>
    </w:p>
    <w:p w14:paraId="452B59C2" w14:textId="77777777" w:rsidR="00BB335C" w:rsidRPr="00ED2662" w:rsidRDefault="00BB335C" w:rsidP="00FE03AD">
      <w:pPr>
        <w:spacing w:line="276" w:lineRule="auto"/>
        <w:rPr>
          <w:b/>
          <w:bCs/>
          <w:color w:val="4F81BD" w:themeColor="accent1"/>
        </w:rPr>
      </w:pPr>
      <w:r w:rsidRPr="00ED2662">
        <w:rPr>
          <w:b/>
          <w:bCs/>
          <w:color w:val="4F81BD" w:themeColor="accent1"/>
        </w:rPr>
        <w:t>ONLINE</w:t>
      </w:r>
      <w:r w:rsidRPr="00ED2662">
        <w:rPr>
          <w:b/>
          <w:bCs/>
          <w:color w:val="4F81BD" w:themeColor="accent1"/>
          <w:spacing w:val="-5"/>
        </w:rPr>
        <w:t xml:space="preserve"> </w:t>
      </w:r>
      <w:r w:rsidRPr="00ED2662">
        <w:rPr>
          <w:b/>
          <w:bCs/>
          <w:color w:val="4F81BD" w:themeColor="accent1"/>
        </w:rPr>
        <w:t>RESOURCES</w:t>
      </w:r>
      <w:r w:rsidRPr="00ED2662">
        <w:rPr>
          <w:b/>
          <w:bCs/>
          <w:color w:val="4F81BD" w:themeColor="accent1"/>
          <w:spacing w:val="-5"/>
        </w:rPr>
        <w:t xml:space="preserve"> </w:t>
      </w:r>
      <w:r w:rsidRPr="00ED2662">
        <w:rPr>
          <w:b/>
          <w:bCs/>
          <w:color w:val="4F81BD" w:themeColor="accent1"/>
        </w:rPr>
        <w:t>ON</w:t>
      </w:r>
      <w:r w:rsidRPr="00ED2662">
        <w:rPr>
          <w:b/>
          <w:bCs/>
          <w:color w:val="4F81BD" w:themeColor="accent1"/>
          <w:spacing w:val="-5"/>
        </w:rPr>
        <w:t xml:space="preserve"> </w:t>
      </w:r>
      <w:r w:rsidRPr="00ED2662">
        <w:rPr>
          <w:b/>
          <w:bCs/>
          <w:color w:val="4F81BD" w:themeColor="accent1"/>
        </w:rPr>
        <w:t>THE</w:t>
      </w:r>
      <w:r w:rsidRPr="00ED2662">
        <w:rPr>
          <w:b/>
          <w:bCs/>
          <w:color w:val="4F81BD" w:themeColor="accent1"/>
          <w:spacing w:val="-5"/>
        </w:rPr>
        <w:t xml:space="preserve"> </w:t>
      </w:r>
      <w:r w:rsidRPr="00ED2662">
        <w:rPr>
          <w:b/>
          <w:bCs/>
          <w:color w:val="4F81BD" w:themeColor="accent1"/>
          <w:spacing w:val="-2"/>
        </w:rPr>
        <w:t>SUBJECT</w:t>
      </w:r>
    </w:p>
    <w:p w14:paraId="2B1F3ACC" w14:textId="77777777" w:rsidR="00BB335C" w:rsidRPr="00FE03AD" w:rsidRDefault="00BB335C" w:rsidP="00FE03AD">
      <w:pPr>
        <w:spacing w:line="276" w:lineRule="auto"/>
      </w:pPr>
    </w:p>
    <w:p w14:paraId="681F7D59" w14:textId="77777777" w:rsidR="00BB335C" w:rsidRPr="00FE03AD" w:rsidRDefault="00BB335C" w:rsidP="00FE03AD">
      <w:pPr>
        <w:spacing w:line="276" w:lineRule="auto"/>
      </w:pPr>
      <w:r w:rsidRPr="00FE03AD">
        <w:rPr>
          <w:u w:val="single"/>
        </w:rPr>
        <w:t>Clinical Islet Transplant Consortium</w:t>
      </w:r>
      <w:r w:rsidRPr="00FE03AD">
        <w:t xml:space="preserve">; </w:t>
      </w:r>
      <w:r w:rsidRPr="00FE03AD">
        <w:rPr>
          <w:u w:val="single"/>
        </w:rPr>
        <w:t>Collaborative</w:t>
      </w:r>
      <w:r w:rsidRPr="00FE03AD">
        <w:t xml:space="preserve"> </w:t>
      </w:r>
      <w:r w:rsidRPr="00FE03AD">
        <w:rPr>
          <w:u w:val="single"/>
        </w:rPr>
        <w:t>Islet</w:t>
      </w:r>
      <w:r w:rsidRPr="00FE03AD">
        <w:rPr>
          <w:spacing w:val="-3"/>
          <w:u w:val="single"/>
        </w:rPr>
        <w:t xml:space="preserve"> </w:t>
      </w:r>
      <w:r w:rsidRPr="00FE03AD">
        <w:rPr>
          <w:u w:val="single"/>
        </w:rPr>
        <w:t>Transplant</w:t>
      </w:r>
      <w:r w:rsidRPr="00FE03AD">
        <w:rPr>
          <w:spacing w:val="-3"/>
          <w:u w:val="single"/>
        </w:rPr>
        <w:t xml:space="preserve"> </w:t>
      </w:r>
      <w:r w:rsidRPr="00FE03AD">
        <w:rPr>
          <w:u w:val="single"/>
        </w:rPr>
        <w:t>Registry</w:t>
      </w:r>
      <w:r w:rsidRPr="00FE03AD">
        <w:t>;</w:t>
      </w:r>
      <w:r w:rsidRPr="00FE03AD">
        <w:rPr>
          <w:spacing w:val="-3"/>
        </w:rPr>
        <w:t xml:space="preserve"> </w:t>
      </w:r>
      <w:r w:rsidRPr="00FE03AD">
        <w:rPr>
          <w:u w:val="single"/>
        </w:rPr>
        <w:t>Diabetes</w:t>
      </w:r>
      <w:r w:rsidRPr="00FE03AD">
        <w:rPr>
          <w:spacing w:val="-3"/>
          <w:u w:val="single"/>
        </w:rPr>
        <w:t xml:space="preserve"> </w:t>
      </w:r>
      <w:r w:rsidRPr="00FE03AD">
        <w:rPr>
          <w:u w:val="single"/>
        </w:rPr>
        <w:t>Research</w:t>
      </w:r>
      <w:r w:rsidRPr="00FE03AD">
        <w:rPr>
          <w:spacing w:val="-3"/>
          <w:u w:val="single"/>
        </w:rPr>
        <w:t xml:space="preserve"> </w:t>
      </w:r>
      <w:r w:rsidRPr="00FE03AD">
        <w:rPr>
          <w:u w:val="single"/>
        </w:rPr>
        <w:t>Institute</w:t>
      </w:r>
      <w:r w:rsidRPr="00FE03AD">
        <w:t xml:space="preserve"> </w:t>
      </w:r>
      <w:r w:rsidRPr="00FE03AD">
        <w:rPr>
          <w:u w:val="single"/>
        </w:rPr>
        <w:t>Foundation</w:t>
      </w:r>
      <w:r w:rsidRPr="00FE03AD">
        <w:t xml:space="preserve">; </w:t>
      </w:r>
      <w:r w:rsidRPr="00FE03AD">
        <w:rPr>
          <w:u w:val="single"/>
        </w:rPr>
        <w:t>Health Resources and Services</w:t>
      </w:r>
      <w:r w:rsidRPr="00FE03AD">
        <w:t xml:space="preserve"> </w:t>
      </w:r>
      <w:r w:rsidRPr="00FE03AD">
        <w:rPr>
          <w:u w:val="single"/>
        </w:rPr>
        <w:t>Administration</w:t>
      </w:r>
      <w:r w:rsidRPr="00FE03AD">
        <w:t xml:space="preserve">; </w:t>
      </w:r>
      <w:r w:rsidRPr="00FE03AD">
        <w:rPr>
          <w:u w:val="single"/>
        </w:rPr>
        <w:t>International Pancreas &amp; Islet</w:t>
      </w:r>
      <w:r w:rsidRPr="00FE03AD">
        <w:t xml:space="preserve"> </w:t>
      </w:r>
      <w:r w:rsidRPr="00FE03AD">
        <w:rPr>
          <w:u w:val="single"/>
        </w:rPr>
        <w:t>Transplant Association</w:t>
      </w:r>
      <w:r w:rsidRPr="00FE03AD">
        <w:t xml:space="preserve">; </w:t>
      </w:r>
      <w:r w:rsidRPr="00FE03AD">
        <w:rPr>
          <w:u w:val="single"/>
        </w:rPr>
        <w:t>The National Institute of</w:t>
      </w:r>
      <w:r w:rsidRPr="00FE03AD">
        <w:t xml:space="preserve"> </w:t>
      </w:r>
      <w:r w:rsidRPr="00FE03AD">
        <w:rPr>
          <w:u w:val="single"/>
        </w:rPr>
        <w:t>Diabetes and Digestive and Kidney Diseases</w:t>
      </w:r>
      <w:r w:rsidRPr="00FE03AD">
        <w:t xml:space="preserve"> </w:t>
      </w:r>
      <w:r w:rsidRPr="00FE03AD">
        <w:rPr>
          <w:u w:val="single"/>
        </w:rPr>
        <w:t>(NIDDK)</w:t>
      </w:r>
      <w:r w:rsidRPr="00FE03AD">
        <w:t xml:space="preserve">; </w:t>
      </w:r>
      <w:r w:rsidRPr="00FE03AD">
        <w:rPr>
          <w:u w:val="single"/>
        </w:rPr>
        <w:t>Organ Procurement and Transplantation</w:t>
      </w:r>
      <w:r w:rsidRPr="00FE03AD">
        <w:t xml:space="preserve"> </w:t>
      </w:r>
      <w:r w:rsidRPr="00FE03AD">
        <w:rPr>
          <w:u w:val="single"/>
        </w:rPr>
        <w:t>Network</w:t>
      </w:r>
      <w:r w:rsidRPr="00FE03AD">
        <w:t xml:space="preserve">; </w:t>
      </w:r>
      <w:r w:rsidRPr="00FE03AD">
        <w:rPr>
          <w:u w:val="single"/>
        </w:rPr>
        <w:t>The Cell Transplant Society</w:t>
      </w:r>
      <w:r w:rsidRPr="00FE03AD">
        <w:t xml:space="preserve">; </w:t>
      </w:r>
      <w:r w:rsidRPr="00FE03AD">
        <w:rPr>
          <w:u w:val="single"/>
        </w:rPr>
        <w:t>Scientific</w:t>
      </w:r>
      <w:r w:rsidRPr="00FE03AD">
        <w:t xml:space="preserve"> </w:t>
      </w:r>
      <w:r w:rsidRPr="00FE03AD">
        <w:rPr>
          <w:u w:val="single"/>
        </w:rPr>
        <w:t>Registry of Transplant Recipients</w:t>
      </w:r>
      <w:r w:rsidRPr="00FE03AD">
        <w:t xml:space="preserve">; </w:t>
      </w:r>
      <w:r w:rsidRPr="00FE03AD">
        <w:rPr>
          <w:u w:val="single"/>
        </w:rPr>
        <w:t>United States</w:t>
      </w:r>
      <w:r w:rsidRPr="00FE03AD">
        <w:t xml:space="preserve"> </w:t>
      </w:r>
      <w:r w:rsidRPr="00FE03AD">
        <w:rPr>
          <w:u w:val="single"/>
        </w:rPr>
        <w:t>Department of Health and Human Services</w:t>
      </w:r>
      <w:r w:rsidRPr="00FE03AD">
        <w:t xml:space="preserve">; </w:t>
      </w:r>
      <w:r w:rsidRPr="00FE03AD">
        <w:rPr>
          <w:u w:val="single"/>
        </w:rPr>
        <w:t>United</w:t>
      </w:r>
      <w:r w:rsidRPr="00FE03AD">
        <w:t xml:space="preserve"> </w:t>
      </w:r>
      <w:r w:rsidRPr="00FE03AD">
        <w:rPr>
          <w:u w:val="single"/>
        </w:rPr>
        <w:t>Network For Organ Sharing (UNOS)</w:t>
      </w:r>
      <w:r w:rsidRPr="00FE03AD">
        <w:t>.</w:t>
      </w:r>
    </w:p>
    <w:p w14:paraId="1B18A5FD" w14:textId="77777777" w:rsidR="00BB335C" w:rsidRPr="00FE03AD" w:rsidRDefault="00BB335C" w:rsidP="00FE03AD">
      <w:pPr>
        <w:spacing w:line="276" w:lineRule="auto"/>
      </w:pPr>
    </w:p>
    <w:p w14:paraId="1BA4888B" w14:textId="77777777" w:rsidR="00BB335C" w:rsidRPr="00ED2662" w:rsidRDefault="00BB335C" w:rsidP="00FE03AD">
      <w:pPr>
        <w:spacing w:line="276" w:lineRule="auto"/>
        <w:rPr>
          <w:b/>
          <w:bCs/>
          <w:color w:val="4F81BD" w:themeColor="accent1"/>
        </w:rPr>
      </w:pPr>
      <w:r w:rsidRPr="00ED2662">
        <w:rPr>
          <w:b/>
          <w:bCs/>
          <w:color w:val="4F81BD" w:themeColor="accent1"/>
        </w:rPr>
        <w:t>ADDITIONAL</w:t>
      </w:r>
      <w:r w:rsidRPr="00ED2662">
        <w:rPr>
          <w:b/>
          <w:bCs/>
          <w:color w:val="4F81BD" w:themeColor="accent1"/>
          <w:spacing w:val="24"/>
        </w:rPr>
        <w:t xml:space="preserve"> </w:t>
      </w:r>
      <w:r w:rsidRPr="00ED2662">
        <w:rPr>
          <w:b/>
          <w:bCs/>
          <w:color w:val="4F81BD" w:themeColor="accent1"/>
        </w:rPr>
        <w:t>ONLINE</w:t>
      </w:r>
      <w:r w:rsidRPr="00ED2662">
        <w:rPr>
          <w:b/>
          <w:bCs/>
          <w:color w:val="4F81BD" w:themeColor="accent1"/>
          <w:spacing w:val="24"/>
        </w:rPr>
        <w:t xml:space="preserve"> </w:t>
      </w:r>
      <w:r w:rsidRPr="00ED2662">
        <w:rPr>
          <w:b/>
          <w:bCs/>
          <w:color w:val="4F81BD" w:themeColor="accent1"/>
        </w:rPr>
        <w:t>RESOURCES</w:t>
      </w:r>
      <w:r w:rsidRPr="00ED2662">
        <w:rPr>
          <w:b/>
          <w:bCs/>
          <w:color w:val="4F81BD" w:themeColor="accent1"/>
          <w:spacing w:val="24"/>
        </w:rPr>
        <w:t xml:space="preserve"> </w:t>
      </w:r>
      <w:r w:rsidRPr="00ED2662">
        <w:rPr>
          <w:b/>
          <w:bCs/>
          <w:color w:val="4F81BD" w:themeColor="accent1"/>
        </w:rPr>
        <w:t>IN</w:t>
      </w:r>
      <w:r w:rsidRPr="00ED2662">
        <w:rPr>
          <w:b/>
          <w:bCs/>
          <w:color w:val="4F81BD" w:themeColor="accent1"/>
          <w:spacing w:val="24"/>
        </w:rPr>
        <w:t xml:space="preserve"> </w:t>
      </w:r>
      <w:r w:rsidRPr="00ED2662">
        <w:rPr>
          <w:b/>
          <w:bCs/>
          <w:color w:val="4F81BD" w:themeColor="accent1"/>
        </w:rPr>
        <w:t xml:space="preserve">RELATED </w:t>
      </w:r>
      <w:r w:rsidRPr="00ED2662">
        <w:rPr>
          <w:b/>
          <w:bCs/>
          <w:color w:val="4F81BD" w:themeColor="accent1"/>
          <w:spacing w:val="-2"/>
        </w:rPr>
        <w:t>TOPICS</w:t>
      </w:r>
    </w:p>
    <w:p w14:paraId="121707BA" w14:textId="77777777" w:rsidR="00BB335C" w:rsidRPr="00FE03AD" w:rsidRDefault="00BB335C" w:rsidP="00FE03AD">
      <w:pPr>
        <w:spacing w:line="276" w:lineRule="auto"/>
      </w:pPr>
    </w:p>
    <w:p w14:paraId="18902C23" w14:textId="77777777" w:rsidR="00BB335C" w:rsidRPr="00FE03AD" w:rsidRDefault="00BB335C" w:rsidP="00FE03AD">
      <w:pPr>
        <w:spacing w:line="276" w:lineRule="auto"/>
      </w:pPr>
      <w:r w:rsidRPr="00FE03AD">
        <w:rPr>
          <w:u w:val="single"/>
        </w:rPr>
        <w:t>American Diabetes Association</w:t>
      </w:r>
      <w:r w:rsidRPr="00FE03AD">
        <w:t xml:space="preserve">; </w:t>
      </w:r>
      <w:r w:rsidRPr="00FE03AD">
        <w:rPr>
          <w:u w:val="single"/>
        </w:rPr>
        <w:t>American Society of</w:t>
      </w:r>
      <w:r w:rsidRPr="00FE03AD">
        <w:t xml:space="preserve"> </w:t>
      </w:r>
      <w:r w:rsidRPr="00FE03AD">
        <w:rPr>
          <w:u w:val="single"/>
        </w:rPr>
        <w:t>Transplantation</w:t>
      </w:r>
      <w:r w:rsidRPr="00FE03AD">
        <w:t xml:space="preserve">; </w:t>
      </w:r>
      <w:r w:rsidRPr="00FE03AD">
        <w:rPr>
          <w:u w:val="single"/>
        </w:rPr>
        <w:t>American Society of Transplant</w:t>
      </w:r>
      <w:r w:rsidRPr="00FE03AD">
        <w:t xml:space="preserve"> </w:t>
      </w:r>
      <w:r w:rsidRPr="00FE03AD">
        <w:rPr>
          <w:u w:val="single"/>
        </w:rPr>
        <w:t>Surgeons</w:t>
      </w:r>
      <w:r w:rsidRPr="00FE03AD">
        <w:t xml:space="preserve">; </w:t>
      </w:r>
      <w:r w:rsidRPr="00FE03AD">
        <w:rPr>
          <w:u w:val="single"/>
        </w:rPr>
        <w:t>Beta Cell Biology Consortium</w:t>
      </w:r>
      <w:r w:rsidRPr="00FE03AD">
        <w:t xml:space="preserve">; </w:t>
      </w:r>
      <w:r w:rsidRPr="00FE03AD">
        <w:rPr>
          <w:u w:val="single"/>
        </w:rPr>
        <w:t>European</w:t>
      </w:r>
      <w:r w:rsidRPr="00FE03AD">
        <w:t xml:space="preserve"> </w:t>
      </w:r>
      <w:r w:rsidRPr="00FE03AD">
        <w:rPr>
          <w:u w:val="single"/>
        </w:rPr>
        <w:t>Pancreas Club</w:t>
      </w:r>
      <w:r w:rsidRPr="00FE03AD">
        <w:t xml:space="preserve">; </w:t>
      </w:r>
      <w:r w:rsidRPr="00FE03AD">
        <w:rPr>
          <w:u w:val="single"/>
        </w:rPr>
        <w:t>European Society for Organ</w:t>
      </w:r>
      <w:r w:rsidRPr="00FE03AD">
        <w:t xml:space="preserve"> </w:t>
      </w:r>
      <w:r w:rsidRPr="00FE03AD">
        <w:rPr>
          <w:u w:val="single"/>
        </w:rPr>
        <w:t>Transplantation</w:t>
      </w:r>
      <w:r w:rsidRPr="00FE03AD">
        <w:t xml:space="preserve">; </w:t>
      </w:r>
      <w:r w:rsidRPr="00FE03AD">
        <w:rPr>
          <w:u w:val="single"/>
        </w:rPr>
        <w:t>International Pancreas Transplant</w:t>
      </w:r>
      <w:r w:rsidRPr="00FE03AD">
        <w:t xml:space="preserve"> </w:t>
      </w:r>
      <w:r w:rsidRPr="00FE03AD">
        <w:rPr>
          <w:u w:val="single"/>
        </w:rPr>
        <w:t>Registry</w:t>
      </w:r>
      <w:r w:rsidRPr="00FE03AD">
        <w:t xml:space="preserve">; </w:t>
      </w:r>
      <w:r w:rsidRPr="00FE03AD">
        <w:rPr>
          <w:u w:val="single"/>
        </w:rPr>
        <w:t>International Xenotransplantation</w:t>
      </w:r>
      <w:r w:rsidRPr="00FE03AD">
        <w:t xml:space="preserve"> </w:t>
      </w:r>
      <w:r w:rsidRPr="00FE03AD">
        <w:rPr>
          <w:u w:val="single"/>
        </w:rPr>
        <w:t>Association</w:t>
      </w:r>
      <w:r w:rsidRPr="00FE03AD">
        <w:t>;</w:t>
      </w:r>
      <w:r w:rsidRPr="00FE03AD">
        <w:rPr>
          <w:spacing w:val="-7"/>
        </w:rPr>
        <w:t xml:space="preserve"> </w:t>
      </w:r>
      <w:r w:rsidRPr="00FE03AD">
        <w:rPr>
          <w:u w:val="single"/>
        </w:rPr>
        <w:t>Juvenile</w:t>
      </w:r>
      <w:r w:rsidRPr="00FE03AD">
        <w:rPr>
          <w:spacing w:val="-7"/>
          <w:u w:val="single"/>
        </w:rPr>
        <w:t xml:space="preserve"> </w:t>
      </w:r>
      <w:r w:rsidRPr="00FE03AD">
        <w:rPr>
          <w:u w:val="single"/>
        </w:rPr>
        <w:t>Diabetes</w:t>
      </w:r>
      <w:r w:rsidRPr="00FE03AD">
        <w:rPr>
          <w:spacing w:val="-7"/>
          <w:u w:val="single"/>
        </w:rPr>
        <w:t xml:space="preserve"> </w:t>
      </w:r>
      <w:r w:rsidRPr="00FE03AD">
        <w:rPr>
          <w:u w:val="single"/>
        </w:rPr>
        <w:t>Research</w:t>
      </w:r>
      <w:r w:rsidRPr="00FE03AD">
        <w:rPr>
          <w:spacing w:val="-7"/>
          <w:u w:val="single"/>
        </w:rPr>
        <w:t xml:space="preserve"> </w:t>
      </w:r>
      <w:r w:rsidRPr="00FE03AD">
        <w:rPr>
          <w:u w:val="single"/>
        </w:rPr>
        <w:t>Foundation</w:t>
      </w:r>
      <w:r w:rsidRPr="00FE03AD">
        <w:t>.</w:t>
      </w:r>
    </w:p>
    <w:p w14:paraId="1D263D0B" w14:textId="6DF9EBB7" w:rsidR="00BB335C" w:rsidRPr="00FE03AD" w:rsidRDefault="00BB335C" w:rsidP="00FE03AD">
      <w:pPr>
        <w:spacing w:line="276" w:lineRule="auto"/>
      </w:pPr>
    </w:p>
    <w:bookmarkEnd w:id="0"/>
    <w:p w14:paraId="7AE7ADE6" w14:textId="221896C6" w:rsidR="002A7A55" w:rsidRPr="00ED2662" w:rsidRDefault="001043CF" w:rsidP="00FE03AD">
      <w:pPr>
        <w:spacing w:line="276" w:lineRule="auto"/>
        <w:rPr>
          <w:b/>
          <w:bCs/>
          <w:color w:val="4F81BD" w:themeColor="accent1"/>
        </w:rPr>
      </w:pPr>
      <w:r w:rsidRPr="00ED2662">
        <w:rPr>
          <w:b/>
          <w:bCs/>
          <w:color w:val="4F81BD" w:themeColor="accent1"/>
          <w:spacing w:val="-2"/>
        </w:rPr>
        <w:t>REFERENCES</w:t>
      </w:r>
    </w:p>
    <w:p w14:paraId="250755C7" w14:textId="77777777" w:rsidR="002A7A55" w:rsidRDefault="002A7A55" w:rsidP="00C73CC3">
      <w:pPr>
        <w:pStyle w:val="BodyText"/>
        <w:spacing w:before="76"/>
        <w:rPr>
          <w:b/>
        </w:rPr>
      </w:pPr>
    </w:p>
    <w:p w14:paraId="3EF3CE77" w14:textId="77777777" w:rsidR="00A97C7F" w:rsidRPr="00ED2662" w:rsidRDefault="00F405F2" w:rsidP="00ED2662">
      <w:pPr>
        <w:pStyle w:val="EndNoteBibliography"/>
        <w:spacing w:line="276" w:lineRule="auto"/>
        <w:ind w:left="576" w:hanging="576"/>
        <w:jc w:val="left"/>
        <w:rPr>
          <w:rFonts w:ascii="Arial" w:hAnsi="Arial" w:cs="Arial"/>
        </w:rPr>
      </w:pPr>
      <w:r w:rsidRPr="00ED2662">
        <w:rPr>
          <w:rFonts w:ascii="Arial" w:hAnsi="Arial" w:cs="Arial"/>
        </w:rPr>
        <w:fldChar w:fldCharType="begin"/>
      </w:r>
      <w:r w:rsidRPr="00ED2662">
        <w:rPr>
          <w:rFonts w:ascii="Arial" w:hAnsi="Arial" w:cs="Arial"/>
        </w:rPr>
        <w:instrText xml:space="preserve"> ADDIN EN.REFLIST </w:instrText>
      </w:r>
      <w:r w:rsidRPr="00ED2662">
        <w:rPr>
          <w:rFonts w:ascii="Arial" w:hAnsi="Arial" w:cs="Arial"/>
        </w:rPr>
        <w:fldChar w:fldCharType="separate"/>
      </w:r>
      <w:r w:rsidR="00A97C7F" w:rsidRPr="00ED2662">
        <w:rPr>
          <w:rFonts w:ascii="Arial" w:hAnsi="Arial" w:cs="Arial"/>
        </w:rPr>
        <w:t>1.</w:t>
      </w:r>
      <w:r w:rsidR="00A97C7F" w:rsidRPr="00ED2662">
        <w:rPr>
          <w:rFonts w:ascii="Arial" w:hAnsi="Arial" w:cs="Arial"/>
        </w:rPr>
        <w:tab/>
        <w:t>Gregg EW, Sattar N, Ali MK. The changing face of diabetes complications. Lancet Diabetes Endocrinol. 2016;4:537-47.</w:t>
      </w:r>
    </w:p>
    <w:p w14:paraId="079702F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w:t>
      </w:r>
      <w:r w:rsidRPr="00ED2662">
        <w:rPr>
          <w:rFonts w:ascii="Arial" w:hAnsi="Arial" w:cs="Arial"/>
        </w:rPr>
        <w:tab/>
        <w:t>Harding JL, Pavkov ME, Magliano DJ, Shaw JE, Gregg EW. Global trends in diabetes complications: a review of current evidence. Diabetologia. 2019;62:3-16.</w:t>
      </w:r>
    </w:p>
    <w:p w14:paraId="27CF6044"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w:t>
      </w:r>
      <w:r w:rsidRPr="00ED2662">
        <w:rPr>
          <w:rFonts w:ascii="Arial" w:hAnsi="Arial" w:cs="Arial"/>
        </w:rPr>
        <w:tab/>
        <w:t>9. Pharmacologic Approaches to Glycemic Treatment: Standards of Care in Diabetes-2024. Diabetes Care. 2024;47:S158-s78.</w:t>
      </w:r>
    </w:p>
    <w:p w14:paraId="07A9A36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w:t>
      </w:r>
      <w:r w:rsidRPr="00ED2662">
        <w:rPr>
          <w:rFonts w:ascii="Arial" w:hAnsi="Arial" w:cs="Arial"/>
        </w:rPr>
        <w:tab/>
        <w:t>Battelino T, Danne T, Bergenstal RM, Amiel SA, Beck R, Biester T, et al. Clinical Targets for Continuous Glucose Monitoring Data Interpretation: Recommendations From the International Consensus on Time in Range. Diabetes Care. 2019;42:1593-603.</w:t>
      </w:r>
    </w:p>
    <w:p w14:paraId="3402AFD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w:t>
      </w:r>
      <w:r w:rsidRPr="00ED2662">
        <w:rPr>
          <w:rFonts w:ascii="Arial" w:hAnsi="Arial" w:cs="Arial"/>
        </w:rPr>
        <w:tab/>
        <w:t>Mannucci E, Monami M, Dicembrini I, Piselli A, Porta M. Achieving HbA1c targets in clinical trials and in the real world: a systematic review and meta-analysis. J Endocrinol Invest. 2014;37:477-95.</w:t>
      </w:r>
    </w:p>
    <w:p w14:paraId="6EC5EA4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w:t>
      </w:r>
      <w:r w:rsidRPr="00ED2662">
        <w:rPr>
          <w:rFonts w:ascii="Arial" w:hAnsi="Arial" w:cs="Arial"/>
        </w:rPr>
        <w:tab/>
        <w:t>Edelman SV, Polonsky WH. Type 2 Diabetes in the Real World: The Elusive Nature of Glycemic Control. Diabetes Care. 2017;40:1425-32.</w:t>
      </w:r>
    </w:p>
    <w:p w14:paraId="4F47E6C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w:t>
      </w:r>
      <w:r w:rsidRPr="00ED2662">
        <w:rPr>
          <w:rFonts w:ascii="Arial" w:hAnsi="Arial" w:cs="Arial"/>
        </w:rPr>
        <w:tab/>
        <w:t>Rodbard D. State of Type 1 Diabetes Care in the United States in 2016-2018 from T1D Exchange Registry Data. Diabetes Technol Ther. 2019;21:62-5.</w:t>
      </w:r>
    </w:p>
    <w:p w14:paraId="5E57DC7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w:t>
      </w:r>
      <w:r w:rsidRPr="00ED2662">
        <w:rPr>
          <w:rFonts w:ascii="Arial" w:hAnsi="Arial" w:cs="Arial"/>
        </w:rPr>
        <w:tab/>
        <w:t>Lind M, Polonsky W, Hirsch IB, Heise T, Bolinder J, Dahlqvist S, et al. Continuous Glucose Monitoring vs Conventional Therapy for Glycemic Control in Adults With Type 1 Diabetes Treated With Multiple Daily Insulin Injections: The GOLD Randomized Clinical Trial. Jama. 2017;317:379-87.</w:t>
      </w:r>
    </w:p>
    <w:p w14:paraId="3D3B681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w:t>
      </w:r>
      <w:r w:rsidRPr="00ED2662">
        <w:rPr>
          <w:rFonts w:ascii="Arial" w:hAnsi="Arial" w:cs="Arial"/>
        </w:rPr>
        <w:tab/>
        <w:t>Steineck IIK, Anderzén J, Eeg-Olofsson K, Ekelund J, Gudbjörnsdottir S, Hanberger L, et al. First year national Swedish paediatric Hba1c data are at the level of several intervention studies: Results from a Swedish nationwide diabetes register study. Diabetes Res Clin Pract. 2024;216:111807.</w:t>
      </w:r>
    </w:p>
    <w:p w14:paraId="3D26CCA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w:t>
      </w:r>
      <w:r w:rsidRPr="00ED2662">
        <w:rPr>
          <w:rFonts w:ascii="Arial" w:hAnsi="Arial" w:cs="Arial"/>
        </w:rPr>
        <w:tab/>
        <w:t>Martens T, Beck RW, Bailey R, Ruedy KJ, Calhoun P, Peters AL, et al. Effect of Continuous Glucose Monitoring on Glycemic Control in Patients With Type 2 Diabetes Treated With Basal Insulin: A Randomized Clinical Trial. Jama. 2021;325:2262-72.</w:t>
      </w:r>
    </w:p>
    <w:p w14:paraId="3D62888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w:t>
      </w:r>
      <w:r w:rsidRPr="00ED2662">
        <w:rPr>
          <w:rFonts w:ascii="Arial" w:hAnsi="Arial" w:cs="Arial"/>
        </w:rPr>
        <w:tab/>
        <w:t>Livingstone SJ, Levin D, Looker HC, Lindsay RS, Wild SH, Joss N, et al. Estimated life expectancy in a Scottish cohort with type 1 diabetes, 2008-2010. Jama. 2015;313:37-44.</w:t>
      </w:r>
    </w:p>
    <w:p w14:paraId="186B2DAA"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w:t>
      </w:r>
      <w:r w:rsidRPr="00ED2662">
        <w:rPr>
          <w:rFonts w:ascii="Arial" w:hAnsi="Arial" w:cs="Arial"/>
        </w:rPr>
        <w:tab/>
        <w:t>Lind M, Svensson A-M, Kosiborod M, Gudbjörnsdottir S, Pivodic A, Wedel H, et al. Glycemic control and excess mortality in type 1 diabetes. New England Journal of Medicine. 2014;371:1972-82.</w:t>
      </w:r>
    </w:p>
    <w:p w14:paraId="0166447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w:t>
      </w:r>
      <w:r w:rsidRPr="00ED2662">
        <w:rPr>
          <w:rFonts w:ascii="Arial" w:hAnsi="Arial" w:cs="Arial"/>
        </w:rPr>
        <w:tab/>
        <w:t>Alva ML, Hoerger TJ, Zhang P, Cheng YJ. State-level diabetes-attributable mortality and years of life lost in the United States. Ann Epidemiol. 2018;28:790-5.</w:t>
      </w:r>
    </w:p>
    <w:p w14:paraId="0C89A73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w:t>
      </w:r>
      <w:r w:rsidRPr="00ED2662">
        <w:rPr>
          <w:rFonts w:ascii="Arial" w:hAnsi="Arial" w:cs="Arial"/>
        </w:rPr>
        <w:tab/>
        <w:t>Rawshani A, Rawshani A, Franzén S, Eliasson B, Svensson AM, Miftaraj M, et al. Mortality and Cardiovascular Disease in Type 1 and Type 2 Diabetes. N Engl J Med. 2017;376:1407-18.</w:t>
      </w:r>
    </w:p>
    <w:p w14:paraId="27B4298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lastRenderedPageBreak/>
        <w:t>15.</w:t>
      </w:r>
      <w:r w:rsidRPr="00ED2662">
        <w:rPr>
          <w:rFonts w:ascii="Arial" w:hAnsi="Arial" w:cs="Arial"/>
        </w:rPr>
        <w:tab/>
        <w:t>McKnight JA, Wild SH, Lamb MJ, Cooper MN, Jones TW, Davis EA, et al. Glycaemic control of Type 1 diabetes in clinical practice early in the 21st century: an international comparison. Diabet Med. 2015;32:1036-50.</w:t>
      </w:r>
    </w:p>
    <w:p w14:paraId="59725EB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w:t>
      </w:r>
      <w:r w:rsidRPr="00ED2662">
        <w:rPr>
          <w:rFonts w:ascii="Arial" w:hAnsi="Arial" w:cs="Arial"/>
        </w:rPr>
        <w:tab/>
        <w:t>Gregg EW, Li Y, Wang J, Burrows NR, Ali MK, Rolka D, et al. Changes in diabetes-related complications in the United States, 1990-2010. N Engl J Med. 2014;370:1514-23.</w:t>
      </w:r>
    </w:p>
    <w:p w14:paraId="6D70CFA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w:t>
      </w:r>
      <w:r w:rsidRPr="00ED2662">
        <w:rPr>
          <w:rFonts w:ascii="Arial" w:hAnsi="Arial" w:cs="Arial"/>
        </w:rPr>
        <w:tab/>
        <w:t>Shapiro AM, Pokrywczynska M, Ricordi C. Clinical pancreatic islet transplantation. Nat Rev Endocrinol. 2017;13:268-77.</w:t>
      </w:r>
    </w:p>
    <w:p w14:paraId="4159B396"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8.</w:t>
      </w:r>
      <w:r w:rsidRPr="00ED2662">
        <w:rPr>
          <w:rFonts w:ascii="Arial" w:hAnsi="Arial" w:cs="Arial"/>
        </w:rPr>
        <w:tab/>
        <w:t>Marzorati S, Pileggi A, Ricordi C. Allogeneic islet transplantation. Expert Opin Biol Ther. 2007;7:1627-45.</w:t>
      </w:r>
    </w:p>
    <w:p w14:paraId="6A9453DA"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9.</w:t>
      </w:r>
      <w:r w:rsidRPr="00ED2662">
        <w:rPr>
          <w:rFonts w:ascii="Arial" w:hAnsi="Arial" w:cs="Arial"/>
        </w:rPr>
        <w:tab/>
        <w:t>Piemonti L, Pileggi A. 25 YEARS OF THE RICORDI AUTOMATED METHOD FOR ISLET ISOLATION. CellR4 Repair Replace Regen Reprogram. 2013;1.</w:t>
      </w:r>
    </w:p>
    <w:p w14:paraId="5F75F11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0.</w:t>
      </w:r>
      <w:r w:rsidRPr="00ED2662">
        <w:rPr>
          <w:rFonts w:ascii="Arial" w:hAnsi="Arial" w:cs="Arial"/>
        </w:rPr>
        <w:tab/>
        <w:t>Giri O, Goldman JD. Donislecel: First Cellular Therapy to Treat Patients With Brittle Type 1 Diabetes. Clin Diabetes. 2024;42:337-40.</w:t>
      </w:r>
    </w:p>
    <w:p w14:paraId="77428EA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1.</w:t>
      </w:r>
      <w:r w:rsidRPr="00ED2662">
        <w:rPr>
          <w:rFonts w:ascii="Arial" w:hAnsi="Arial" w:cs="Arial"/>
        </w:rPr>
        <w:tab/>
        <w:t>Lablanche S, Borot S, Wojtusciszyn A, Skaare K, Penfornis A, Malvezzi P, et al. Ten</w:t>
      </w:r>
      <w:r w:rsidRPr="00ED2662">
        <w:rPr>
          <w:rFonts w:ascii="Cambria Math" w:hAnsi="Cambria Math" w:cs="Cambria Math"/>
        </w:rPr>
        <w:t>‐</w:t>
      </w:r>
      <w:r w:rsidRPr="00ED2662">
        <w:rPr>
          <w:rFonts w:ascii="Arial" w:hAnsi="Arial" w:cs="Arial"/>
        </w:rPr>
        <w:t>year outcomes of islet transplantation in patients with type 1 diabetes: Data from the swiss</w:t>
      </w:r>
      <w:r w:rsidRPr="00ED2662">
        <w:rPr>
          <w:rFonts w:ascii="Cambria Math" w:hAnsi="Cambria Math" w:cs="Cambria Math"/>
        </w:rPr>
        <w:t>‐</w:t>
      </w:r>
      <w:r w:rsidRPr="00ED2662">
        <w:rPr>
          <w:rFonts w:ascii="Arial" w:hAnsi="Arial" w:cs="Arial"/>
        </w:rPr>
        <w:t>french gragil network. American Journal of Transplantation. 2021;21:3725-33.</w:t>
      </w:r>
    </w:p>
    <w:p w14:paraId="4A9F9FF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2.</w:t>
      </w:r>
      <w:r w:rsidRPr="00ED2662">
        <w:rPr>
          <w:rFonts w:ascii="Arial" w:hAnsi="Arial" w:cs="Arial"/>
        </w:rPr>
        <w:tab/>
        <w:t>Brennan DC, Kopetskie H, Sayre P, Alejandro R, Cagliero E, Shapiro A, et al. Long-term follow-up of the Edmonton protocol of islet transplantation in the United States. American Journal of Transplantation. 2016;16:509-17.</w:t>
      </w:r>
    </w:p>
    <w:p w14:paraId="3B6DBFB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3.</w:t>
      </w:r>
      <w:r w:rsidRPr="00ED2662">
        <w:rPr>
          <w:rFonts w:ascii="Arial" w:hAnsi="Arial" w:cs="Arial"/>
        </w:rPr>
        <w:tab/>
        <w:t>Vantyghem M-C, Chetboun M, Gmyr V, Jannin A, Espiard S, Le Mapihan K, et al. Ten-year outcome of islet alone or islet after kidney transplantation in type 1 diabetes: A prospective parallel-arm cohort study. Diabetes Care. 2019;42:2042-9.</w:t>
      </w:r>
    </w:p>
    <w:p w14:paraId="21F8D1C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4.</w:t>
      </w:r>
      <w:r w:rsidRPr="00ED2662">
        <w:rPr>
          <w:rFonts w:ascii="Arial" w:hAnsi="Arial" w:cs="Arial"/>
        </w:rPr>
        <w:tab/>
        <w:t>Lemos JR, Baidal DA, Ricordi C, Fuenmayor V, Alvarez A, Alejandro R. Survival after islet transplantation in subjects with type 1 diabetes: twenty-year follow-up. Diabetes Care. 2021;44:e67-e8.</w:t>
      </w:r>
    </w:p>
    <w:p w14:paraId="4A5F8C1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5.</w:t>
      </w:r>
      <w:r w:rsidRPr="00ED2662">
        <w:rPr>
          <w:rFonts w:ascii="Arial" w:hAnsi="Arial" w:cs="Arial"/>
        </w:rPr>
        <w:tab/>
        <w:t>Nakamura T, Fujikura J, Anazawa T, Ito R, Ogura M, Okajima H, et al. Long</w:t>
      </w:r>
      <w:r w:rsidRPr="00ED2662">
        <w:rPr>
          <w:rFonts w:ascii="Cambria Math" w:hAnsi="Cambria Math" w:cs="Cambria Math"/>
        </w:rPr>
        <w:t>‐</w:t>
      </w:r>
      <w:r w:rsidRPr="00ED2662">
        <w:rPr>
          <w:rFonts w:ascii="Arial" w:hAnsi="Arial" w:cs="Arial"/>
        </w:rPr>
        <w:t>term outcome of islet transplantation on insulin</w:t>
      </w:r>
      <w:r w:rsidRPr="00ED2662">
        <w:rPr>
          <w:rFonts w:ascii="Cambria Math" w:hAnsi="Cambria Math" w:cs="Cambria Math"/>
        </w:rPr>
        <w:t>‐</w:t>
      </w:r>
      <w:r w:rsidRPr="00ED2662">
        <w:rPr>
          <w:rFonts w:ascii="Arial" w:hAnsi="Arial" w:cs="Arial"/>
        </w:rPr>
        <w:t>dependent diabetes mellitus: an observational cohort study. Journal of Diabetes Investigation. 2020;11:363-72.</w:t>
      </w:r>
    </w:p>
    <w:p w14:paraId="334BB19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6.</w:t>
      </w:r>
      <w:r w:rsidRPr="00ED2662">
        <w:rPr>
          <w:rFonts w:ascii="Arial" w:hAnsi="Arial" w:cs="Arial"/>
        </w:rPr>
        <w:tab/>
        <w:t>Marfil-Garza BA, Imes S, Verhoeff K, Hefler J, Lam A, Dajani K, et al. Pancreatic islet transplantation in type 1 diabetes: 20-year experience from a single-centre cohort in Canada. The lancet Diabetes &amp; endocrinology. 2022;10:519-32.</w:t>
      </w:r>
    </w:p>
    <w:p w14:paraId="19F1151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7.</w:t>
      </w:r>
      <w:r w:rsidRPr="00ED2662">
        <w:rPr>
          <w:rFonts w:ascii="Arial" w:hAnsi="Arial" w:cs="Arial"/>
        </w:rPr>
        <w:tab/>
        <w:t>Catarinella D, Melzi R, Mercalli A, Magistretti P, Tentori S, Gremizzi C, et al. Long-term outcomes of pancreatic islet transplantation alone in type 1 diabetes: a 20-year single-centre study in Italy. Lancet Diabetes Endocrinol. 2025;13:279-93.</w:t>
      </w:r>
    </w:p>
    <w:p w14:paraId="36E83F8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8.</w:t>
      </w:r>
      <w:r w:rsidRPr="00ED2662">
        <w:rPr>
          <w:rFonts w:ascii="Arial" w:hAnsi="Arial" w:cs="Arial"/>
        </w:rPr>
        <w:tab/>
        <w:t>Perrier Q, Jambon-Barbara C, Kessler L, Villard O, Buron F, Guerci B, et al. Impact of Islet Transplantation on Diabetes Complications and Mortality in Patients Living With Type 1 Diabetes. Diabetes Care. 2025;48:1007-15.</w:t>
      </w:r>
    </w:p>
    <w:p w14:paraId="558DA02F" w14:textId="0CADA475"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29.</w:t>
      </w:r>
      <w:r w:rsidRPr="00ED2662">
        <w:rPr>
          <w:rFonts w:ascii="Arial" w:hAnsi="Arial" w:cs="Arial"/>
        </w:rPr>
        <w:tab/>
        <w:t xml:space="preserve">Clarke WR. Islet Transplantation in Type 1 Diabetes (CIT-07/08) (Version 2) </w:t>
      </w:r>
      <w:r w:rsidR="00762616">
        <w:rPr>
          <w:rFonts w:ascii="Arial" w:hAnsi="Arial" w:cs="Arial"/>
        </w:rPr>
        <w:t>(</w:t>
      </w:r>
      <w:r w:rsidRPr="00ED2662">
        <w:rPr>
          <w:rFonts w:ascii="Arial" w:hAnsi="Arial" w:cs="Arial"/>
        </w:rPr>
        <w:t>Dataset</w:t>
      </w:r>
      <w:r w:rsidR="00762616">
        <w:rPr>
          <w:rFonts w:ascii="Arial" w:hAnsi="Arial" w:cs="Arial"/>
        </w:rPr>
        <w:t>)</w:t>
      </w:r>
      <w:r w:rsidRPr="00ED2662">
        <w:rPr>
          <w:rFonts w:ascii="Arial" w:hAnsi="Arial" w:cs="Arial"/>
        </w:rPr>
        <w:t xml:space="preserve"> NIDDK Central Repository.  </w:t>
      </w:r>
      <w:hyperlink r:id="rId14" w:history="1">
        <w:r w:rsidRPr="00ED2662">
          <w:rPr>
            <w:rStyle w:val="Hyperlink"/>
            <w:rFonts w:ascii="Arial" w:hAnsi="Arial" w:cs="Arial"/>
          </w:rPr>
          <w:t>https://doi.org/10.58020/qx8b-gk692018</w:t>
        </w:r>
      </w:hyperlink>
      <w:r w:rsidRPr="00ED2662">
        <w:rPr>
          <w:rFonts w:ascii="Arial" w:hAnsi="Arial" w:cs="Arial"/>
        </w:rPr>
        <w:t>.</w:t>
      </w:r>
    </w:p>
    <w:p w14:paraId="0018BC3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0.</w:t>
      </w:r>
      <w:r w:rsidRPr="00ED2662">
        <w:rPr>
          <w:rFonts w:ascii="Arial" w:hAnsi="Arial" w:cs="Arial"/>
        </w:rPr>
        <w:tab/>
        <w:t>Hering BJ, Rickels MR, Bellin MD, Millman JR, Tomei AA, García AJ, et al. Advances in Cell Replacement Therapies for Diabetes. Diabetes. 2025;74:1068-77.</w:t>
      </w:r>
    </w:p>
    <w:p w14:paraId="1785588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1.</w:t>
      </w:r>
      <w:r w:rsidRPr="00ED2662">
        <w:rPr>
          <w:rFonts w:ascii="Arial" w:hAnsi="Arial" w:cs="Arial"/>
        </w:rPr>
        <w:tab/>
        <w:t>Shapiro AM, Ricordi C, Hering BJ, Auchincloss H, Lindblad R, Robertson RP, et al. International trial of the Edmonton protocol for islet transplantation. N Engl J Med. 2006;355:1318-30.</w:t>
      </w:r>
    </w:p>
    <w:p w14:paraId="4EE6C3D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2.</w:t>
      </w:r>
      <w:r w:rsidRPr="00ED2662">
        <w:rPr>
          <w:rFonts w:ascii="Arial" w:hAnsi="Arial" w:cs="Arial"/>
        </w:rPr>
        <w:tab/>
        <w:t xml:space="preserve">Rickels MR, Stock PG, de Koning EJP, Piemonti L, Pratschke J, Alejandro R, et al. Defining </w:t>
      </w:r>
      <w:r w:rsidRPr="00ED2662">
        <w:rPr>
          <w:rFonts w:ascii="Arial" w:hAnsi="Arial" w:cs="Arial"/>
        </w:rPr>
        <w:lastRenderedPageBreak/>
        <w:t>Outcomes for β-cell Replacement Therapy in the Treatment of Diabetes: A Consensus Report on the Igls Criteria From the IPITA/EPITA Opinion Leaders Workshop. Transplantation. 2018;102:1479-86.</w:t>
      </w:r>
    </w:p>
    <w:p w14:paraId="3C7F15A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3.</w:t>
      </w:r>
      <w:r w:rsidRPr="00ED2662">
        <w:rPr>
          <w:rFonts w:ascii="Arial" w:hAnsi="Arial" w:cs="Arial"/>
        </w:rPr>
        <w:tab/>
        <w:t>Lablanche S, Vantyghem MC, Kessler L, Wojtusciszyn A, Borot S, Thivolet C, et al. Islet transplantation versus insulin therapy in patients with type 1 diabetes with severe hypoglycaemia or poorly controlled glycaemia after kidney transplantation (TRIMECO): a multicentre, randomised controlled trial. Lancet Diabetes Endocrinol. 2018;6:527-37.</w:t>
      </w:r>
    </w:p>
    <w:p w14:paraId="40F46DB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4.</w:t>
      </w:r>
      <w:r w:rsidRPr="00ED2662">
        <w:rPr>
          <w:rFonts w:ascii="Arial" w:hAnsi="Arial" w:cs="Arial"/>
        </w:rPr>
        <w:tab/>
        <w:t>Maffi P, Lundgren T, Tufveson G, Rafael E, Shaw JAM, Liew A, et al. Targeting CXCR1/2 Does Not Improve Insulin Secretion After Pancreatic Islet Transplantation: A Phase 3, Double-Blind, Randomized, Placebo-Controlled Trial in Type 1 Diabetes. Diabetes Care. 2020;43:710-8.</w:t>
      </w:r>
    </w:p>
    <w:p w14:paraId="3E5E9EA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5.</w:t>
      </w:r>
      <w:r w:rsidRPr="00ED2662">
        <w:rPr>
          <w:rFonts w:ascii="Arial" w:hAnsi="Arial" w:cs="Arial"/>
        </w:rPr>
        <w:tab/>
        <w:t>Piemonti L. Felix dies natalis, insulin... ceterum autem censeo "beta is better". Acta Diabetol. 2021;58:1287-306.</w:t>
      </w:r>
    </w:p>
    <w:p w14:paraId="35827FD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6.</w:t>
      </w:r>
      <w:r w:rsidRPr="00ED2662">
        <w:rPr>
          <w:rFonts w:ascii="Arial" w:hAnsi="Arial" w:cs="Arial"/>
        </w:rPr>
        <w:tab/>
        <w:t>Sutherland DE, Radosevich DM, Bellin MD, Hering BJ, Beilman GJ, Dunn TB, et al. Total pancreatectomy and islet autotransplantation for chronic pancreatitis. J Am Coll Surg. 2012;214:409-24; discussion 24-6.</w:t>
      </w:r>
    </w:p>
    <w:p w14:paraId="59E3F46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7.</w:t>
      </w:r>
      <w:r w:rsidRPr="00ED2662">
        <w:rPr>
          <w:rFonts w:ascii="Arial" w:hAnsi="Arial" w:cs="Arial"/>
        </w:rPr>
        <w:tab/>
        <w:t>Wilson GC, Sutton JM, Abbott DE, Smith MT, Lowy AM, Matthews JB, et al. Long-term outcomes after total pancreatectomy and islet cell autotransplantation: is it a durable operation? Ann Surg. 2014;260:659-65; discussion 65-7.</w:t>
      </w:r>
    </w:p>
    <w:p w14:paraId="4554A3A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8.</w:t>
      </w:r>
      <w:r w:rsidRPr="00ED2662">
        <w:rPr>
          <w:rFonts w:ascii="Arial" w:hAnsi="Arial" w:cs="Arial"/>
        </w:rPr>
        <w:tab/>
        <w:t>Pollard CA, Chung WY, Garcea G, Dennison AR. Assessment of long-term graft function following total pancreatectomy and autologous islet transplantation: the Leicester experience. Hepatobiliary Surgery and Nutrition. 2022;12:682.</w:t>
      </w:r>
    </w:p>
    <w:p w14:paraId="65E6BAD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39.</w:t>
      </w:r>
      <w:r w:rsidRPr="00ED2662">
        <w:rPr>
          <w:rFonts w:ascii="Arial" w:hAnsi="Arial" w:cs="Arial"/>
        </w:rPr>
        <w:tab/>
        <w:t>Balzano G, Zerbi A, Aleotti F, Capretti G, Melzi R, Pecorelli N, et al. Total Pancreatectomy With Islet Autotransplantation as an Alternative to High-risk Pancreatojejunostomy After Pancreaticoduodenectomy: A Prospective Randomized Trial. Ann Surg. 2023;277:894-903.</w:t>
      </w:r>
    </w:p>
    <w:p w14:paraId="2D08A51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0.</w:t>
      </w:r>
      <w:r w:rsidRPr="00ED2662">
        <w:rPr>
          <w:rFonts w:ascii="Arial" w:hAnsi="Arial" w:cs="Arial"/>
        </w:rPr>
        <w:tab/>
        <w:t>Piemonti L, Melzi R, Aleotti F, Capretti G, Nano R, Mercalli A, et al. Autologous Pancreatic Islet Cell Transplantation Following Pancreatectomy for Pancreas Diseases Other Than Chronic Pancreatitis: A 15-y Study of the Milan Protocol. Transplantation. 2024;108:1962-75.</w:t>
      </w:r>
    </w:p>
    <w:p w14:paraId="25C25B8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1.</w:t>
      </w:r>
      <w:r w:rsidRPr="00ED2662">
        <w:rPr>
          <w:rFonts w:ascii="Arial" w:hAnsi="Arial" w:cs="Arial"/>
        </w:rPr>
        <w:tab/>
        <w:t>Bellin MD. Success With Islet Autotransplantation for Pancreatic Neoplasia Using a Careful Approach. Transplantation. 2024;108:1830-1.</w:t>
      </w:r>
    </w:p>
    <w:p w14:paraId="34550C5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2.</w:t>
      </w:r>
      <w:r w:rsidRPr="00ED2662">
        <w:rPr>
          <w:rFonts w:ascii="Arial" w:hAnsi="Arial" w:cs="Arial"/>
        </w:rPr>
        <w:tab/>
        <w:t>Aleotti F, Balzano G, Melzi R, Mercalli A, Capretti G, Crippa S, et al. Islet autotransplantation in focal intraductal papillary mucinous neoplasms: Evaluating feasibility, safety, and metabolic outcomes in pancreatic resection. Am J Transplant. 2025;25:1765-74.</w:t>
      </w:r>
    </w:p>
    <w:p w14:paraId="5469DF3E"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3.</w:t>
      </w:r>
      <w:r w:rsidRPr="00ED2662">
        <w:rPr>
          <w:rFonts w:ascii="Arial" w:hAnsi="Arial" w:cs="Arial"/>
        </w:rPr>
        <w:tab/>
        <w:t>Balzano G, Maffi P, Nano R, Zerbi A, Venturini M, Melzi R, et al. Extending indications for islet autotransplantation in pancreatic surgery. Ann Surg. 2013;258:210-8.</w:t>
      </w:r>
    </w:p>
    <w:p w14:paraId="1E31789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4.</w:t>
      </w:r>
      <w:r w:rsidRPr="00ED2662">
        <w:rPr>
          <w:rFonts w:ascii="Arial" w:hAnsi="Arial" w:cs="Arial"/>
        </w:rPr>
        <w:tab/>
        <w:t>Garraway NR, Dean S, Buczkowski A, Brown DR, Scudamore CH, Meloche M, et al. Islet autotransplantation after distal pancreatectomy for pancreatic trauma. J Trauma. 2009;67:E187-9.</w:t>
      </w:r>
    </w:p>
    <w:p w14:paraId="2735C8E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5.</w:t>
      </w:r>
      <w:r w:rsidRPr="00ED2662">
        <w:rPr>
          <w:rFonts w:ascii="Arial" w:hAnsi="Arial" w:cs="Arial"/>
        </w:rPr>
        <w:tab/>
        <w:t>Jindal RM, Ricordi C, Shriver CD. Autologous pancreatic islet transplantation for severe trauma. N Engl J Med. 2010;362:1550.</w:t>
      </w:r>
    </w:p>
    <w:p w14:paraId="2F2A3EC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6.</w:t>
      </w:r>
      <w:r w:rsidRPr="00ED2662">
        <w:rPr>
          <w:rFonts w:ascii="Arial" w:hAnsi="Arial" w:cs="Arial"/>
        </w:rPr>
        <w:tab/>
        <w:t>Bellin MD, Eaton A, Ramanathan K, Beilman G, Downs E, Schwarzenberg SJ, et al. Long-Term Islet Graft Functional Assessments in More than 500 Patients Undergoing Total Pancreatectomy with Intraportal Islet Autotransplantation. J Am Coll Surg. 2025.</w:t>
      </w:r>
    </w:p>
    <w:p w14:paraId="0875E8D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7.</w:t>
      </w:r>
      <w:r w:rsidRPr="00ED2662">
        <w:rPr>
          <w:rFonts w:ascii="Arial" w:hAnsi="Arial" w:cs="Arial"/>
        </w:rPr>
        <w:tab/>
        <w:t xml:space="preserve">Khazaaleh S, Babar S, Alomari M, Imam Z, Chadalavada P, Gonzalez AJ, et al. Outcomes of total pancreatectomy with islet autotransplantation: A systematic review and meta-analysis. World </w:t>
      </w:r>
      <w:r w:rsidRPr="00ED2662">
        <w:rPr>
          <w:rFonts w:ascii="Arial" w:hAnsi="Arial" w:cs="Arial"/>
        </w:rPr>
        <w:lastRenderedPageBreak/>
        <w:t>Journal of Transplantation. 2023;13:10.</w:t>
      </w:r>
    </w:p>
    <w:p w14:paraId="203DA7D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8.</w:t>
      </w:r>
      <w:r w:rsidRPr="00ED2662">
        <w:rPr>
          <w:rFonts w:ascii="Arial" w:hAnsi="Arial" w:cs="Arial"/>
        </w:rPr>
        <w:tab/>
        <w:t>Aleotti F, Nano R, Piemonti L, Falconi M, Balzano G. Total pancreatectomy sequelae and quality of life: results of islet autotransplantation as a possible mitigation strategy. Updates in Surgery. 2021;73:1237-46.</w:t>
      </w:r>
    </w:p>
    <w:p w14:paraId="4EB7054C"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49.</w:t>
      </w:r>
      <w:r w:rsidRPr="00ED2662">
        <w:rPr>
          <w:rFonts w:ascii="Arial" w:hAnsi="Arial" w:cs="Arial"/>
        </w:rPr>
        <w:tab/>
        <w:t>Tellez S, Hornung L, Abu-El-Haija M, Elder D. Metabolic Outcomes in Pediatric Patients One-Year Post-Total Pancreatectomy with Islet Autotransplantation after Early Pump Initiation. J Clin Med. 2023;12.</w:t>
      </w:r>
    </w:p>
    <w:p w14:paraId="6AD5C406"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0.</w:t>
      </w:r>
      <w:r w:rsidRPr="00ED2662">
        <w:rPr>
          <w:rFonts w:ascii="Arial" w:hAnsi="Arial" w:cs="Arial"/>
        </w:rPr>
        <w:tab/>
        <w:t>Tellez SE, Hornung LN, Vitale DS, Lawson SA, Abu-El-Haija MA, Elder DA. Endocrine Management and Clinical Outcomes in a Cohort of Pediatric Patients Undergoing Total Pancreatectomy with Islet Autotransplantation. Diabetes Technol Ther. 2023;25:800-7.</w:t>
      </w:r>
    </w:p>
    <w:p w14:paraId="653F37EE"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1.</w:t>
      </w:r>
      <w:r w:rsidRPr="00ED2662">
        <w:rPr>
          <w:rFonts w:ascii="Arial" w:hAnsi="Arial" w:cs="Arial"/>
        </w:rPr>
        <w:tab/>
        <w:t>Benhamou PY, Oberholzer J, Toso C, Kessler L, Penfornis A, Bayle F, et al. Human islet transplantation network for the treatment of Type I diabetes: first data from the Swiss-French GRAGIL consortium (1999-2000). Groupe de Recherche Rhin Rhĵne Alpes Genève pour la transplantation d'Ilots de Langerhans. Diabetologia. 2001;44:859-64.</w:t>
      </w:r>
    </w:p>
    <w:p w14:paraId="0C754B5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2.</w:t>
      </w:r>
      <w:r w:rsidRPr="00ED2662">
        <w:rPr>
          <w:rFonts w:ascii="Arial" w:hAnsi="Arial" w:cs="Arial"/>
        </w:rPr>
        <w:tab/>
        <w:t>Goss JA, Goodpastor SE, Brunicardi FC, Barth MH, Soltes GD, Garber AJ, et al. Development of a human pancreatic islet-transplant program through a collaborative relationship with a remote islet-isolation center. Transplantation. 2004;77:462-6.</w:t>
      </w:r>
    </w:p>
    <w:p w14:paraId="1AA0E6CC"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3.</w:t>
      </w:r>
      <w:r w:rsidRPr="00ED2662">
        <w:rPr>
          <w:rFonts w:ascii="Arial" w:hAnsi="Arial" w:cs="Arial"/>
        </w:rPr>
        <w:tab/>
        <w:t>Johnson PRV. Islet Transplantation in the UK. CellR4 Repair Replace Regen Reprogram. 2019;7.</w:t>
      </w:r>
    </w:p>
    <w:p w14:paraId="333ED7E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4.</w:t>
      </w:r>
      <w:r w:rsidRPr="00ED2662">
        <w:rPr>
          <w:rFonts w:ascii="Arial" w:hAnsi="Arial" w:cs="Arial"/>
        </w:rPr>
        <w:tab/>
        <w:t>Berishvili E, Piemonti L, de Koning EJP, Lindstedt S, Scholz H, Scott WE, et al. ESOT Roadmap for Advanced Therapy Medicinal Products in Transplantation: Navigating Regulatory Challenges to Enhance Access and Care. Transpl Int. 2024;37:13485.</w:t>
      </w:r>
    </w:p>
    <w:p w14:paraId="614B1934"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5.</w:t>
      </w:r>
      <w:r w:rsidRPr="00ED2662">
        <w:rPr>
          <w:rFonts w:ascii="Arial" w:hAnsi="Arial" w:cs="Arial"/>
        </w:rPr>
        <w:tab/>
        <w:t>Berney T, Andres A, Bellin MD, de Koning EJ, Johnson PR, Kay TW, et al. A Worldwide Survey of Activities and Practices in Clinical Islet of Langerhans Transplantation. Transplant International. 2022:135.</w:t>
      </w:r>
    </w:p>
    <w:p w14:paraId="4ED5A52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6.</w:t>
      </w:r>
      <w:r w:rsidRPr="00ED2662">
        <w:rPr>
          <w:rFonts w:ascii="Arial" w:hAnsi="Arial" w:cs="Arial"/>
        </w:rPr>
        <w:tab/>
        <w:t>Piemonti L, de Koning EJP, Berney T, Odorico JS, Markmann JF, Stock PG, et al. Defining outcomes for beta cell replacement therapy: a work in progress. Diabetologia. 2018;61:1273-6.</w:t>
      </w:r>
    </w:p>
    <w:p w14:paraId="5032DE3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7.</w:t>
      </w:r>
      <w:r w:rsidRPr="00ED2662">
        <w:rPr>
          <w:rFonts w:ascii="Arial" w:hAnsi="Arial" w:cs="Arial"/>
        </w:rPr>
        <w:tab/>
        <w:t>Catarinella D, Magistretti P, Melzi R, Mercalli A, Tentori S, Gremizzi C, et al. Comparative Analysis of Islet Auto-Transplantation Outcome Classification Systems: Evaluating Concordance, Feasibility, and a Data-Driven Approach. Transpl Int. 2025;38:14714.</w:t>
      </w:r>
    </w:p>
    <w:p w14:paraId="4E049D3E"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8.</w:t>
      </w:r>
      <w:r w:rsidRPr="00ED2662">
        <w:rPr>
          <w:rFonts w:ascii="Arial" w:hAnsi="Arial" w:cs="Arial"/>
        </w:rPr>
        <w:tab/>
        <w:t>Rickels MR, Stock PG, De Koning EJ, Piemonti L, Pratschke J, Alejandro R, et al. Defining outcomes for β</w:t>
      </w:r>
      <w:r w:rsidRPr="00ED2662">
        <w:rPr>
          <w:rFonts w:ascii="Cambria Math" w:hAnsi="Cambria Math" w:cs="Cambria Math"/>
        </w:rPr>
        <w:t>‐</w:t>
      </w:r>
      <w:r w:rsidRPr="00ED2662">
        <w:rPr>
          <w:rFonts w:ascii="Arial" w:hAnsi="Arial" w:cs="Arial"/>
        </w:rPr>
        <w:t>cell replacement therapy in the treatment of diabetes: a consensus report on the Igls criteria from the IPITA/EPITA opinion leaders workshop. Transplant International. 2018;31:343-52.</w:t>
      </w:r>
    </w:p>
    <w:p w14:paraId="0A35A54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59.</w:t>
      </w:r>
      <w:r w:rsidRPr="00ED2662">
        <w:rPr>
          <w:rFonts w:ascii="Arial" w:hAnsi="Arial" w:cs="Arial"/>
        </w:rPr>
        <w:tab/>
        <w:t>Landstra CP, Andres A, Chetboun M, Conte C, Kelly Y, Berney T, et al. Examination of the Igls Criteria for Defining Functional Outcomes of β-cell Replacement Therapy: IPITA Symposium Report. The Journal of Clinical Endocrinology &amp; Metabolism. 2021;106:3049-59.</w:t>
      </w:r>
    </w:p>
    <w:p w14:paraId="26A26DE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0.</w:t>
      </w:r>
      <w:r w:rsidRPr="00ED2662">
        <w:rPr>
          <w:rFonts w:ascii="Arial" w:hAnsi="Arial" w:cs="Arial"/>
        </w:rPr>
        <w:tab/>
        <w:t>Hering BJ, Clarke WR, Bridges ND, Eggerman TL, Alejandro R, Bellin MD, et al. Phase 3 trial of transplantation of human islets in type 1 diabetes complicated by severe hypoglycemia. Diabetes Care. 2016;39:1230-40.</w:t>
      </w:r>
    </w:p>
    <w:p w14:paraId="070F1B4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1.</w:t>
      </w:r>
      <w:r w:rsidRPr="00ED2662">
        <w:rPr>
          <w:rFonts w:ascii="Arial" w:hAnsi="Arial" w:cs="Arial"/>
        </w:rPr>
        <w:tab/>
        <w:t>Markmann JF, Rickels MR, Eggerman TL, Bridges ND, Lafontant DE, Qidwai J, et al. Phase 3 trial of human islet-after-kidney transplantation in type 1 diabetes. Am J Transplant. 2021;21:1477-92.</w:t>
      </w:r>
    </w:p>
    <w:p w14:paraId="4A7F69A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2.</w:t>
      </w:r>
      <w:r w:rsidRPr="00ED2662">
        <w:rPr>
          <w:rFonts w:ascii="Arial" w:hAnsi="Arial" w:cs="Arial"/>
        </w:rPr>
        <w:tab/>
        <w:t xml:space="preserve">Maffi P, Lundgren T, Tufveson G, Rafael E, Shaw JA, Liew A, et al. Targeting CXCR1/2 does not improve insulin secretion after pancreatic islet transplantation: a phase 3, double-blind, </w:t>
      </w:r>
      <w:r w:rsidRPr="00ED2662">
        <w:rPr>
          <w:rFonts w:ascii="Arial" w:hAnsi="Arial" w:cs="Arial"/>
        </w:rPr>
        <w:lastRenderedPageBreak/>
        <w:t>randomized, placebo-controlled trial in type 1 diabetes. Diabetes Care. 2020;43:710-8.</w:t>
      </w:r>
    </w:p>
    <w:p w14:paraId="57BA47A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3.</w:t>
      </w:r>
      <w:r w:rsidRPr="00ED2662">
        <w:rPr>
          <w:rFonts w:ascii="Arial" w:hAnsi="Arial" w:cs="Arial"/>
        </w:rPr>
        <w:tab/>
        <w:t>Johnson JA, Kotovych M, Ryan EA, Shapiro AJ. Reduced fear of hypoglycemia in successful islet transplantation. Diabetes Care. 2004;27:624-5.</w:t>
      </w:r>
    </w:p>
    <w:p w14:paraId="3393991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4.</w:t>
      </w:r>
      <w:r w:rsidRPr="00ED2662">
        <w:rPr>
          <w:rFonts w:ascii="Arial" w:hAnsi="Arial" w:cs="Arial"/>
        </w:rPr>
        <w:tab/>
        <w:t>Barton FB, Rickels MR, Alejandro R, Hering BJ, Wease S, Naziruddin B, et al. Improvement in outcomes of clinical islet transplantation: 1999–2010. Diabetes Care. 2012;35:1436-45.</w:t>
      </w:r>
    </w:p>
    <w:p w14:paraId="75791036"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5.</w:t>
      </w:r>
      <w:r w:rsidRPr="00ED2662">
        <w:rPr>
          <w:rFonts w:ascii="Arial" w:hAnsi="Arial" w:cs="Arial"/>
        </w:rPr>
        <w:tab/>
        <w:t>Paty BW, Ryan EA, Shapiro AJ, Lakey JR, Robertson RP. Intrahepatic islet transplantation in type 1 diabetic patients does not restore hypoglycemic hormonal counterregulation or symptom recognition after insulin independence. Diabetes. 2002;51:3428-34.</w:t>
      </w:r>
    </w:p>
    <w:p w14:paraId="5AD342C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6.</w:t>
      </w:r>
      <w:r w:rsidRPr="00ED2662">
        <w:rPr>
          <w:rFonts w:ascii="Arial" w:hAnsi="Arial" w:cs="Arial"/>
        </w:rPr>
        <w:tab/>
        <w:t>Rickels MR, Schutta MH, Markmann JF, Barker CF, Naji A, Teff KL. β-Cell function following human islet transplantation for type 1 diabetes. Diabetes. 2005;54:100-6.</w:t>
      </w:r>
    </w:p>
    <w:p w14:paraId="4171F3A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7.</w:t>
      </w:r>
      <w:r w:rsidRPr="00ED2662">
        <w:rPr>
          <w:rFonts w:ascii="Arial" w:hAnsi="Arial" w:cs="Arial"/>
        </w:rPr>
        <w:tab/>
        <w:t>Rickels MR, Schutta MH, Mueller R, Markmann JF, Barker CF, Naji A, et al. Islet cell hormonal responses to hypoglycemia after human islet transplantation for type 1 diabetes. Diabetes. 2005;54:3205-11.</w:t>
      </w:r>
    </w:p>
    <w:p w14:paraId="1B61925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8.</w:t>
      </w:r>
      <w:r w:rsidRPr="00ED2662">
        <w:rPr>
          <w:rFonts w:ascii="Arial" w:hAnsi="Arial" w:cs="Arial"/>
        </w:rPr>
        <w:tab/>
        <w:t>Paty BW, Senior PA, Lakey JR, Shapiro AJ, Ryan EA. Assessment of glycemic control after islet transplantation using the continuous glucose monitor in insulin-independent versus insulin-requiring type 1 diabetes subjects. Diabetes technology &amp; therapeutics. 2006;8:165-73.</w:t>
      </w:r>
    </w:p>
    <w:p w14:paraId="40720D8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69.</w:t>
      </w:r>
      <w:r w:rsidRPr="00ED2662">
        <w:rPr>
          <w:rFonts w:ascii="Arial" w:hAnsi="Arial" w:cs="Arial"/>
        </w:rPr>
        <w:tab/>
        <w:t>Rickels MR, Naji A, Teff KL. Acute insulin responses to glucose and arginine as predictors of β-cell secretory capacity in human islet transplantation. Transplantation. 2007;84:1357-60.</w:t>
      </w:r>
    </w:p>
    <w:p w14:paraId="0D6E886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0.</w:t>
      </w:r>
      <w:r w:rsidRPr="00ED2662">
        <w:rPr>
          <w:rFonts w:ascii="Arial" w:hAnsi="Arial" w:cs="Arial"/>
        </w:rPr>
        <w:tab/>
        <w:t>Vantyghem MC, de Koning EJP, Pattou F, Rickels MR. Advances in beta-cell replacement therapy for the treatment of type 1 diabetes. Lancet. 2019;394:1274-85.</w:t>
      </w:r>
    </w:p>
    <w:p w14:paraId="62C03E5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1.</w:t>
      </w:r>
      <w:r w:rsidRPr="00ED2662">
        <w:rPr>
          <w:rFonts w:ascii="Arial" w:hAnsi="Arial" w:cs="Arial"/>
        </w:rPr>
        <w:tab/>
        <w:t>Vantyghem MC, Raverdy V, Balavoine AS, Defrance F, Caiazzo R, Arnalsteen L, et al. Continuous glucose monitoring after islet transplantation in type 1 diabetes: an excellent graft function (beta-score greater than 7) Is required to abrogate hyperglycemia, whereas a minimal function is necessary to suppress severe hypoglycemia (beta-score greater than 3). J Clin Endocrinol Metab. 2012;97:E2078-83.</w:t>
      </w:r>
    </w:p>
    <w:p w14:paraId="1030FEDE"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2.</w:t>
      </w:r>
      <w:r w:rsidRPr="00ED2662">
        <w:rPr>
          <w:rFonts w:ascii="Arial" w:hAnsi="Arial" w:cs="Arial"/>
        </w:rPr>
        <w:tab/>
        <w:t>Poggioli R, Faradji RN, Ponte G, Betancourt A, Messinger S, Baidal DA, et al. Quality of life after islet transplantation. Am J Transplant. 2006;6:371-8.</w:t>
      </w:r>
    </w:p>
    <w:p w14:paraId="05D1F1B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3.</w:t>
      </w:r>
      <w:r w:rsidRPr="00ED2662">
        <w:rPr>
          <w:rFonts w:ascii="Arial" w:hAnsi="Arial" w:cs="Arial"/>
        </w:rPr>
        <w:tab/>
        <w:t>Toso C, Shapiro AM, Bowker S, Dinyari P, Paty B, Ryan EA, et al. Quality of life after islet transplant: impact of the number of islet infusions and metabolic outcome. Transplantation. 2007;84:664-6.</w:t>
      </w:r>
    </w:p>
    <w:p w14:paraId="1754A1CA"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4.</w:t>
      </w:r>
      <w:r w:rsidRPr="00ED2662">
        <w:rPr>
          <w:rFonts w:ascii="Arial" w:hAnsi="Arial" w:cs="Arial"/>
        </w:rPr>
        <w:tab/>
        <w:t>Leitao CB, Tharavanij T, Cure P, Pileggi A, Baidal DA, Ricordi C, et al. Restoration of hypoglycemia awareness after islet transplantation. Diabetes Care. 2008;31:2113-5.</w:t>
      </w:r>
    </w:p>
    <w:p w14:paraId="70616B4C"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5.</w:t>
      </w:r>
      <w:r w:rsidRPr="00ED2662">
        <w:rPr>
          <w:rFonts w:ascii="Arial" w:hAnsi="Arial" w:cs="Arial"/>
        </w:rPr>
        <w:tab/>
        <w:t>Tharavanij T, Betancourt A, Messinger S, Cure P, Leitao CB, Baidal DA, et al. Improved long-term health-related quality of life after islet transplantation. Transplantation. 2008;86:1161-7.</w:t>
      </w:r>
    </w:p>
    <w:p w14:paraId="0F94D2F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6.</w:t>
      </w:r>
      <w:r w:rsidRPr="00ED2662">
        <w:rPr>
          <w:rFonts w:ascii="Arial" w:hAnsi="Arial" w:cs="Arial"/>
        </w:rPr>
        <w:tab/>
        <w:t>Radosevich DM, Jevne R, Bellin M, Kandaswamy R, Sutherland DE, Hering BJ. Comprehensive health assessment and five-yr follow-up of allogeneic islet transplant recipients. Clin Transplant. 2013;27:E715-24.</w:t>
      </w:r>
    </w:p>
    <w:p w14:paraId="1AE64DB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7.</w:t>
      </w:r>
      <w:r w:rsidRPr="00ED2662">
        <w:rPr>
          <w:rFonts w:ascii="Arial" w:hAnsi="Arial" w:cs="Arial"/>
        </w:rPr>
        <w:tab/>
        <w:t>Benhamou PY, Milliat-Guittard L, Wojtusciszyn A, Kessler L, Toso C, Baertschiger R, et al. Quality of life after islet transplantation: data from the GRAGIL 1 and 2 trials. Diabet Med. 2009;26:617-21.</w:t>
      </w:r>
    </w:p>
    <w:p w14:paraId="114F22E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8.</w:t>
      </w:r>
      <w:r w:rsidRPr="00ED2662">
        <w:rPr>
          <w:rFonts w:ascii="Arial" w:hAnsi="Arial" w:cs="Arial"/>
        </w:rPr>
        <w:tab/>
        <w:t>Barshes NR, Vanatta JM, Mote A, Lee TC, Schock AP, Balkrishnan R, et al. Health-related quality of life after pancreatic islet transplantation: a longitudinal study. Transplantation. 2005;79:1727-30.</w:t>
      </w:r>
    </w:p>
    <w:p w14:paraId="69D69B5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79.</w:t>
      </w:r>
      <w:r w:rsidRPr="00ED2662">
        <w:rPr>
          <w:rFonts w:ascii="Arial" w:hAnsi="Arial" w:cs="Arial"/>
        </w:rPr>
        <w:tab/>
        <w:t xml:space="preserve">Warnock GL, Thompson DM, Meloche RM, Shapiro RJ, Ao Z, Keown P, et al. A multi-year </w:t>
      </w:r>
      <w:r w:rsidRPr="00ED2662">
        <w:rPr>
          <w:rFonts w:ascii="Arial" w:hAnsi="Arial" w:cs="Arial"/>
        </w:rPr>
        <w:lastRenderedPageBreak/>
        <w:t>analysis of islet transplantation compared with intensive medical therapy on progression of complications in type 1 diabetes. Transplantation. 2008;86:1762-6.</w:t>
      </w:r>
    </w:p>
    <w:p w14:paraId="08D91C7A"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0.</w:t>
      </w:r>
      <w:r w:rsidRPr="00ED2662">
        <w:rPr>
          <w:rFonts w:ascii="Arial" w:hAnsi="Arial" w:cs="Arial"/>
        </w:rPr>
        <w:tab/>
        <w:t>Thompson DM, Meloche M, Ao Z, Paty B, Keown P, Shapiro RJ, et al. Reduced progression of diabetic microvascular complications with islet cell transplantation compared with intensive medical therapy. Transplantation. 2011;91:373-8.</w:t>
      </w:r>
    </w:p>
    <w:p w14:paraId="387E852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1.</w:t>
      </w:r>
      <w:r w:rsidRPr="00ED2662">
        <w:rPr>
          <w:rFonts w:ascii="Arial" w:hAnsi="Arial" w:cs="Arial"/>
        </w:rPr>
        <w:tab/>
        <w:t>Lee TC, Barshes NR, O'Mahony CA, Nguyen L, Brunicardi FC, Ricordi C, et al. The effect of pancreatic islet transplantation on progression of diabetic retinopathy and neuropathy. Transplant Proc. 2005;37:2263-5.</w:t>
      </w:r>
    </w:p>
    <w:p w14:paraId="18999FF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2.</w:t>
      </w:r>
      <w:r w:rsidRPr="00ED2662">
        <w:rPr>
          <w:rFonts w:ascii="Arial" w:hAnsi="Arial" w:cs="Arial"/>
        </w:rPr>
        <w:tab/>
        <w:t>Venturini M, Fiorina P, Maffi P, Losio C, Vergani A, Secchi A, et al. Early increase of retinal arterial and venous blood flow velocities at color Doppler imaging in brittle type 1 diabetes after islet transplant alone. Transplantation. 2006;81:1274-7.</w:t>
      </w:r>
    </w:p>
    <w:p w14:paraId="1DF392D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3.</w:t>
      </w:r>
      <w:r w:rsidRPr="00ED2662">
        <w:rPr>
          <w:rFonts w:ascii="Arial" w:hAnsi="Arial" w:cs="Arial"/>
        </w:rPr>
        <w:tab/>
        <w:t>Del Carro U, Fiorina P, Amadio S, De Toni Franceschini L, Petrelli A, Menini S, et al. Evaluation of polyneuropathy markers in type 1 diabetic kidney transplant patients and effects of islet transplantation: neurophysiological and skin biopsy longitudinal analysis. Diabetes Care. 2007;30:3063-9.</w:t>
      </w:r>
    </w:p>
    <w:p w14:paraId="130C123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4.</w:t>
      </w:r>
      <w:r w:rsidRPr="00ED2662">
        <w:rPr>
          <w:rFonts w:ascii="Arial" w:hAnsi="Arial" w:cs="Arial"/>
        </w:rPr>
        <w:tab/>
        <w:t>Vantyghem MC, Quintin D, Caiazzo R, Leroy C, Raverdy V, Cassim F, et al. Improvement of electrophysiological neuropathy after islet transplantation for type 1 diabetes: a 5-year prospective study. Diabetes Care. 2014;37:e141-2.</w:t>
      </w:r>
    </w:p>
    <w:p w14:paraId="785D72CA"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5.</w:t>
      </w:r>
      <w:r w:rsidRPr="00ED2662">
        <w:rPr>
          <w:rFonts w:ascii="Arial" w:hAnsi="Arial" w:cs="Arial"/>
        </w:rPr>
        <w:tab/>
        <w:t>D'Addio F, Maffi P, Vezzulli P, Vergani A, Mello A, Bassi R, et al. Islet transplantation stabilizes hemostatic abnormalities and cerebral metabolism in individuals with type 1 diabetes. Diabetes Care. 2014;37:267-76.</w:t>
      </w:r>
    </w:p>
    <w:p w14:paraId="17E348B4"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6.</w:t>
      </w:r>
      <w:r w:rsidRPr="00ED2662">
        <w:rPr>
          <w:rFonts w:ascii="Arial" w:hAnsi="Arial" w:cs="Arial"/>
        </w:rPr>
        <w:tab/>
        <w:t>Gerber PA, Pavlicek V, Demartines N, Zuellig R, Pfammatter T, Wuthrich R, et al. Simultaneous islet-kidney vs pancreas-kidney transplantation in type 1 diabetes mellitus: a 5 year single centre follow-up. Diabetologia. 2008;51:110-9.</w:t>
      </w:r>
    </w:p>
    <w:p w14:paraId="36D961E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7.</w:t>
      </w:r>
      <w:r w:rsidRPr="00ED2662">
        <w:rPr>
          <w:rFonts w:ascii="Arial" w:hAnsi="Arial" w:cs="Arial"/>
        </w:rPr>
        <w:tab/>
        <w:t>Maffi P, Bertuzzi F, De Taddeo F, Magistretti P, Nano R, Fiorina P, et al. Kidney function after islet transplant alone in type 1 diabetes: impact of immunosuppressive therapy on progression of diabetic nephropathy. Diabetes Care. 2007;30:1150-5.</w:t>
      </w:r>
    </w:p>
    <w:p w14:paraId="541C901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8.</w:t>
      </w:r>
      <w:r w:rsidRPr="00ED2662">
        <w:rPr>
          <w:rFonts w:ascii="Arial" w:hAnsi="Arial" w:cs="Arial"/>
        </w:rPr>
        <w:tab/>
        <w:t>Leitao CB, Cure P, Messinger S, Pileggi A, Lenz O, Froud T, et al. Stable renal function after islet transplantation: importance of patient selection and aggressive clinical management. Transplantation. 2009;87:681-8.</w:t>
      </w:r>
    </w:p>
    <w:p w14:paraId="3E79A32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89.</w:t>
      </w:r>
      <w:r w:rsidRPr="00ED2662">
        <w:rPr>
          <w:rFonts w:ascii="Arial" w:hAnsi="Arial" w:cs="Arial"/>
        </w:rPr>
        <w:tab/>
        <w:t>Cure P, Pileggi A, Froud T, Messinger S, Faradji RN, Baidal DA, et al. Improved metabolic control and quality of life in seven patients with type 1 diabetes following islet after kidney transplantation. Transplantation. 2008;85:801-12.</w:t>
      </w:r>
    </w:p>
    <w:p w14:paraId="4FEF025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0.</w:t>
      </w:r>
      <w:r w:rsidRPr="00ED2662">
        <w:rPr>
          <w:rFonts w:ascii="Arial" w:hAnsi="Arial" w:cs="Arial"/>
        </w:rPr>
        <w:tab/>
        <w:t>Toso C, Baertschiger R, Morel P, Bosco D, Armanet M, Wojtusciszyn A, et al. Sequential kidney/islet transplantation: efficacy and safety assessment of a steroid-free immunosuppression protocol. Am J Transplant. 2006;6:1049-58.</w:t>
      </w:r>
    </w:p>
    <w:p w14:paraId="1F51FC5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1.</w:t>
      </w:r>
      <w:r w:rsidRPr="00ED2662">
        <w:rPr>
          <w:rFonts w:ascii="Arial" w:hAnsi="Arial" w:cs="Arial"/>
        </w:rPr>
        <w:tab/>
        <w:t>Fiorina P, Folli F, Zerbini G, Maffi P, Gremizzi C, Di Carlo V, et al. Islet transplantation is associated with improvement of renal function among uremic patients with type I diabetes mellitus and kidney transplants. J Am Soc Nephrol. 2003;14:2150-8.</w:t>
      </w:r>
    </w:p>
    <w:p w14:paraId="4FF379A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2.</w:t>
      </w:r>
      <w:r w:rsidRPr="00ED2662">
        <w:rPr>
          <w:rFonts w:ascii="Arial" w:hAnsi="Arial" w:cs="Arial"/>
        </w:rPr>
        <w:tab/>
        <w:t>Fiorina P, Venturini M, Folli F, Losio C, Maffi P, Placidi C, et al. Natural history of kidney graft survival, hypertrophy, and vascular function in end-stage renal disease type 1 diabetic kidney-transplanted patients: beneficial impact of pancreas and successful islet cotransplantation. Diabetes Care. 2005;28:1303-10.</w:t>
      </w:r>
    </w:p>
    <w:p w14:paraId="7E63C53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3.</w:t>
      </w:r>
      <w:r w:rsidRPr="00ED2662">
        <w:rPr>
          <w:rFonts w:ascii="Arial" w:hAnsi="Arial" w:cs="Arial"/>
        </w:rPr>
        <w:tab/>
        <w:t xml:space="preserve">Senior PA, Zeman M, Paty BW, Ryan EA, Shapiro AM. Changes in renal function after clinical </w:t>
      </w:r>
      <w:r w:rsidRPr="00ED2662">
        <w:rPr>
          <w:rFonts w:ascii="Arial" w:hAnsi="Arial" w:cs="Arial"/>
        </w:rPr>
        <w:lastRenderedPageBreak/>
        <w:t>islet transplantation: four-year observational study. Am J Transplant. 2007;7:91-8.</w:t>
      </w:r>
    </w:p>
    <w:p w14:paraId="7D64B42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4.</w:t>
      </w:r>
      <w:r w:rsidRPr="00ED2662">
        <w:rPr>
          <w:rFonts w:ascii="Arial" w:hAnsi="Arial" w:cs="Arial"/>
        </w:rPr>
        <w:tab/>
        <w:t>Gillard P, Rustandi M, Efendi A, Lee DH, Ling Z, Hilbrands R, et al. Early Alteration of Kidney Function in Nonuremic Type 1 Diabetic Islet Transplant Recipients Under Tacrolimus-Mycophenolate Therapy. Transplantation. 2014;98.</w:t>
      </w:r>
    </w:p>
    <w:p w14:paraId="4715AC56"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5.</w:t>
      </w:r>
      <w:r w:rsidRPr="00ED2662">
        <w:rPr>
          <w:rFonts w:ascii="Arial" w:hAnsi="Arial" w:cs="Arial"/>
        </w:rPr>
        <w:tab/>
        <w:t>Fung MA, Warnock GL, Ao Z, Keown P, Meloche M, Shapiro RJ, et al. The effect of medical therapy and islet cell transplantation on diabetic nephropathy: an interim report. Transplantation. 2007;84:17-22.</w:t>
      </w:r>
    </w:p>
    <w:p w14:paraId="19B19E3C"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6.</w:t>
      </w:r>
      <w:r w:rsidRPr="00ED2662">
        <w:rPr>
          <w:rFonts w:ascii="Arial" w:hAnsi="Arial" w:cs="Arial"/>
        </w:rPr>
        <w:tab/>
        <w:t>Fiorina P, Folli F, Bertuzzi F, Maffi P, Finzi G, Venturini M, et al. Long-term beneficial effect of islet transplantation on diabetic macro-/microangiopathy in type 1 diabetic kidney-transplanted patients. Diabetes Care. 2003;26:1129-36.</w:t>
      </w:r>
    </w:p>
    <w:p w14:paraId="26DBAE2C"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7.</w:t>
      </w:r>
      <w:r w:rsidRPr="00ED2662">
        <w:rPr>
          <w:rFonts w:ascii="Arial" w:hAnsi="Arial" w:cs="Arial"/>
        </w:rPr>
        <w:tab/>
        <w:t>Fiorina P, Folli F, Maffi P, Placidi C, Venturini M, Finzi G, et al. Islet transplantation improves vascular diabetic complications in patients with diabetes who underwent kidney transplantation: a comparison between kidney-pancreas and kidney-alone transplantation. Transplantation. 2003;75:1296-301.</w:t>
      </w:r>
    </w:p>
    <w:p w14:paraId="7E6C4E2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8.</w:t>
      </w:r>
      <w:r w:rsidRPr="00ED2662">
        <w:rPr>
          <w:rFonts w:ascii="Arial" w:hAnsi="Arial" w:cs="Arial"/>
        </w:rPr>
        <w:tab/>
        <w:t>Fiorina P, Gremizzi C, Maffi P, Caldara R, Tavano D, Monti L, et al. Islet transplantation is associated with an improvement of cardiovascular function in type 1 diabetic kidney transplant patients. Diabetes Care. 2005;28:1358-65.</w:t>
      </w:r>
    </w:p>
    <w:p w14:paraId="27BDDEF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99.</w:t>
      </w:r>
      <w:r w:rsidRPr="00ED2662">
        <w:rPr>
          <w:rFonts w:ascii="Arial" w:hAnsi="Arial" w:cs="Arial"/>
        </w:rPr>
        <w:tab/>
        <w:t>Danielson KK, Hatipoglu B, Kinzer K, Kaplan B, Martellotto J, Qi M, et al. Reduction in carotid intima-media thickness after pancreatic islet transplantation in patients with type 1 diabetes. Diabetes Care. 2013;36:450-6.</w:t>
      </w:r>
    </w:p>
    <w:p w14:paraId="0422CDF4"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0.</w:t>
      </w:r>
      <w:r w:rsidRPr="00ED2662">
        <w:rPr>
          <w:rFonts w:ascii="Arial" w:hAnsi="Arial" w:cs="Arial"/>
        </w:rPr>
        <w:tab/>
        <w:t>Barton FB, Rickels MR, Alejandro R, Hering BJ, Wease S, Naziruddin B, et al. Improvement in outcomes of clinical islet transplantation: 1999-2010. Diabetes Care. 2012;35:1436-45.</w:t>
      </w:r>
    </w:p>
    <w:p w14:paraId="5415032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1.</w:t>
      </w:r>
      <w:r w:rsidRPr="00ED2662">
        <w:rPr>
          <w:rFonts w:ascii="Arial" w:hAnsi="Arial" w:cs="Arial"/>
        </w:rPr>
        <w:tab/>
        <w:t>Tan J, Yang S, Cai J, Guo J, Huang L, Wu Z, et al. Simultaneous islet and kidney transplantation in seven patients with type 1 diabetes and end-stage renal disease using a glucocorticoid-free immunosuppressive regimen with alemtuzumab induction. Diabetes. 2008;57:2666-71.</w:t>
      </w:r>
    </w:p>
    <w:p w14:paraId="00F38A1C"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2.</w:t>
      </w:r>
      <w:r w:rsidRPr="00ED2662">
        <w:rPr>
          <w:rFonts w:ascii="Arial" w:hAnsi="Arial" w:cs="Arial"/>
        </w:rPr>
        <w:tab/>
        <w:t>Hering BJ, Kandaswamy R, Ansite JD, Eckman PM, Nakano M, Sawada T, et al. Single-donor, marginal-dose islet transplantation in patients with type 1 diabetes. Jama. 2005;293:830-5.</w:t>
      </w:r>
    </w:p>
    <w:p w14:paraId="7972F34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3.</w:t>
      </w:r>
      <w:r w:rsidRPr="00ED2662">
        <w:rPr>
          <w:rFonts w:ascii="Arial" w:hAnsi="Arial" w:cs="Arial"/>
        </w:rPr>
        <w:tab/>
        <w:t>Shapiro AM, Lakey JR, Ryan EA, Korbutt GS, Toth E, Warnock GL, et al. Islet transplantation in seven patients with type 1 diabetes mellitus using a glucocorticoid-free immunosuppressive regimen. N Engl J Med. 2000;343:230-8.</w:t>
      </w:r>
    </w:p>
    <w:p w14:paraId="26AEB17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4.</w:t>
      </w:r>
      <w:r w:rsidRPr="00ED2662">
        <w:rPr>
          <w:rFonts w:ascii="Arial" w:hAnsi="Arial" w:cs="Arial"/>
        </w:rPr>
        <w:tab/>
        <w:t>Vantyghem MC, Kerr-Conte J, Arnalsteen L, Sergent G, Defrance F, Gmyr V, et al. Primary graft function, metabolic control, and graft survival after islet transplantation. Diabetes Care. 2009;32:1473-8.</w:t>
      </w:r>
    </w:p>
    <w:p w14:paraId="1F28D8E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5.</w:t>
      </w:r>
      <w:r w:rsidRPr="00ED2662">
        <w:rPr>
          <w:rFonts w:ascii="Arial" w:hAnsi="Arial" w:cs="Arial"/>
        </w:rPr>
        <w:tab/>
        <w:t>Ryan EA, Paty BW, Senior PA, Bigam D, Alfadhli E, Kneteman NM, et al. Five-year follow-up after clinical islet transplantation. Diabetes. 2005;54:2060-9.</w:t>
      </w:r>
    </w:p>
    <w:p w14:paraId="3ED3794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6.</w:t>
      </w:r>
      <w:r w:rsidRPr="00ED2662">
        <w:rPr>
          <w:rFonts w:ascii="Arial" w:hAnsi="Arial" w:cs="Arial"/>
        </w:rPr>
        <w:tab/>
        <w:t>Froud T, Baidal DA, Faradji R, Cure P, Mineo D, Selvaggi G, et al. Islet transplantation with alemtuzumab induction and calcineurin-free maintenance immunosuppression results in improved short- and long-term outcomes. Transplantation. 2008;86:1695-701.</w:t>
      </w:r>
    </w:p>
    <w:p w14:paraId="4506D18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7.</w:t>
      </w:r>
      <w:r w:rsidRPr="00ED2662">
        <w:rPr>
          <w:rFonts w:ascii="Arial" w:hAnsi="Arial" w:cs="Arial"/>
        </w:rPr>
        <w:tab/>
        <w:t>Posselt AM, Bellin MD, Tavakol M, Szot GL, Frassetto LA, Masharani U, et al. Islet transplantation in type 1 diabetics using an immunosuppressive protocol based on the anti-LFA-1 antibody efalizumab. Am J Transplant. 2010;10:1870-80.</w:t>
      </w:r>
    </w:p>
    <w:p w14:paraId="22010BE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08.</w:t>
      </w:r>
      <w:r w:rsidRPr="00ED2662">
        <w:rPr>
          <w:rFonts w:ascii="Arial" w:hAnsi="Arial" w:cs="Arial"/>
        </w:rPr>
        <w:tab/>
        <w:t>Posselt AM, Szot GL, Frassetto LA, Masharani U, Tavakol M, Amin R, et al. Islet transplantation in type 1 diabetic patients using calcineurin inhibitor-free immunosuppressive protocols based on T-cell adhesion or costimulation blockade. Transplantation. 2010;90:1595-601.</w:t>
      </w:r>
    </w:p>
    <w:p w14:paraId="3653D59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lastRenderedPageBreak/>
        <w:t>109.</w:t>
      </w:r>
      <w:r w:rsidRPr="00ED2662">
        <w:rPr>
          <w:rFonts w:ascii="Arial" w:hAnsi="Arial" w:cs="Arial"/>
        </w:rPr>
        <w:tab/>
        <w:t>Bellin MD, Barton FB, Heitman A, Harmon JV, Kandaswamy R, Balamurugan AN, et al. Potent induction immunotherapy promotes long-term insulin independence after islet transplantation in type 1 diabetes. Am J Transplant. 2012;12:1576-83.</w:t>
      </w:r>
    </w:p>
    <w:p w14:paraId="29F0A27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0.</w:t>
      </w:r>
      <w:r w:rsidRPr="00ED2662">
        <w:rPr>
          <w:rFonts w:ascii="Arial" w:hAnsi="Arial" w:cs="Arial"/>
        </w:rPr>
        <w:tab/>
        <w:t>Bellin MD, Beilman GJ, Dunn TB, Pruett TL, Chinnakotla S, Wilhelm JJ, et al. Islet autotransplantation to preserve beta cell mass in selected patients with chronic pancreatitis and diabetes mellitus undergoing total pancreatectomy. Pancreas. 2013;42:317-21.</w:t>
      </w:r>
    </w:p>
    <w:p w14:paraId="3F0E116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1.</w:t>
      </w:r>
      <w:r w:rsidRPr="00ED2662">
        <w:rPr>
          <w:rFonts w:ascii="Arial" w:hAnsi="Arial" w:cs="Arial"/>
        </w:rPr>
        <w:tab/>
        <w:t>Bellin MD, Freeman ML, Schwarzenberg SJ, Dunn TB, Beilman GJ, Vickers SM, et al. Quality of life improves for pediatric patients after total pancreatectomy and islet autotransplant for chronic pancreatitis. Clin Gastroenterol Hepatol. 2011;9:793-9.</w:t>
      </w:r>
    </w:p>
    <w:p w14:paraId="5A44050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2.</w:t>
      </w:r>
      <w:r w:rsidRPr="00ED2662">
        <w:rPr>
          <w:rFonts w:ascii="Arial" w:hAnsi="Arial" w:cs="Arial"/>
        </w:rPr>
        <w:tab/>
        <w:t>Bellin MD, Carlson AM, Kobayashi T, Gruessner AC, Hering BJ, Moran A, et al. Outcome after pancreatectomy and islet autotransplantation in a pediatric population. J Pediatr Gastroenterol Nutr. 2008;47:37-44.</w:t>
      </w:r>
    </w:p>
    <w:p w14:paraId="4B5DD3BA"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3.</w:t>
      </w:r>
      <w:r w:rsidRPr="00ED2662">
        <w:rPr>
          <w:rFonts w:ascii="Arial" w:hAnsi="Arial" w:cs="Arial"/>
        </w:rPr>
        <w:tab/>
        <w:t>Wilson GC, Sutton JM, Salehi M, Schmulewitz N, Smith MT, Kucera S, et al. Surgical outcomes after total pancreatectomy and islet cell autotransplantation in pediatric patients. Surgery. 2013;154:777-83; discussion 83-4.</w:t>
      </w:r>
    </w:p>
    <w:p w14:paraId="652DF28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4.</w:t>
      </w:r>
      <w:r w:rsidRPr="00ED2662">
        <w:rPr>
          <w:rFonts w:ascii="Arial" w:hAnsi="Arial" w:cs="Arial"/>
        </w:rPr>
        <w:tab/>
        <w:t>Webb MA, Illouz SC, Pollard CA, Gregory R, Mayberry JF, Tordoff SG, et al. Islet auto transplantation following total pancreatectomy: a long-term assessment of graft function. Pancreas. 2008;37:282-7.</w:t>
      </w:r>
    </w:p>
    <w:p w14:paraId="762EC64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5.</w:t>
      </w:r>
      <w:r w:rsidRPr="00ED2662">
        <w:rPr>
          <w:rFonts w:ascii="Arial" w:hAnsi="Arial" w:cs="Arial"/>
        </w:rPr>
        <w:tab/>
        <w:t>Clayton HA, Davies JE, Pollard CA, White SA, Musto PP, Dennison AR. Pancreatectomy with islet autotransplantation for the treatment of severe chronic pancreatitis: the first 40 patients at the leicester general hospital. Transplantation. 2003;76:92-8.</w:t>
      </w:r>
    </w:p>
    <w:p w14:paraId="73F6E3B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6.</w:t>
      </w:r>
      <w:r w:rsidRPr="00ED2662">
        <w:rPr>
          <w:rFonts w:ascii="Arial" w:hAnsi="Arial" w:cs="Arial"/>
        </w:rPr>
        <w:tab/>
        <w:t>White SA, Davies JE, Pollard C, Swift SM, Clayton HA, Sutton CD, et al. Pancreas resection and islet autotransplantation for end-stage chronic pancreatitis. Ann Surg. 2001;233:423-31.</w:t>
      </w:r>
    </w:p>
    <w:p w14:paraId="493F4E8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7.</w:t>
      </w:r>
      <w:r w:rsidRPr="00ED2662">
        <w:rPr>
          <w:rFonts w:ascii="Arial" w:hAnsi="Arial" w:cs="Arial"/>
        </w:rPr>
        <w:tab/>
        <w:t>Garcea G, Weaver J, Phillips J, Pollard CA, Ilouz SC, Webb MA, et al. Total pancreatectomy with and without islet cell transplantation for chronic pancreatitis: a series of 85 consecutive patients. Pancreas. 2009;38:1-7.</w:t>
      </w:r>
    </w:p>
    <w:p w14:paraId="300B80B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8.</w:t>
      </w:r>
      <w:r w:rsidRPr="00ED2662">
        <w:rPr>
          <w:rFonts w:ascii="Arial" w:hAnsi="Arial" w:cs="Arial"/>
        </w:rPr>
        <w:tab/>
        <w:t>Teuscher AU, Kendall DM, Smets YF, Leone JP, Sutherland DE, Robertson RP. Successful islet autotransplantation in humans: functional insulin secretory reserve as an estimate of surviving islet cell mass. Diabetes. 1998;47:324-30.</w:t>
      </w:r>
    </w:p>
    <w:p w14:paraId="2629B01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19.</w:t>
      </w:r>
      <w:r w:rsidRPr="00ED2662">
        <w:rPr>
          <w:rFonts w:ascii="Arial" w:hAnsi="Arial" w:cs="Arial"/>
        </w:rPr>
        <w:tab/>
        <w:t>Robertson RP, Lanz KJ, Sutherland DE, Kendall DM. Prevention of diabetes for up to 13 years by autoislet transplantation after pancreatectomy for chronic pancreatitis. Diabetes. 2001;50:47-50.</w:t>
      </w:r>
    </w:p>
    <w:p w14:paraId="7175F9CE"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0.</w:t>
      </w:r>
      <w:r w:rsidRPr="00ED2662">
        <w:rPr>
          <w:rFonts w:ascii="Arial" w:hAnsi="Arial" w:cs="Arial"/>
        </w:rPr>
        <w:tab/>
        <w:t>Blondet JJ, Carlson AM, Kobayashi T, Jie T, Bellin M, Hering BJ, et al. The role of total pancreatectomy and islet autotransplantation for chronic pancreatitis. Surg Clin North Am. 2007;87:1477-501, x.</w:t>
      </w:r>
    </w:p>
    <w:p w14:paraId="3585EC6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1.</w:t>
      </w:r>
      <w:r w:rsidRPr="00ED2662">
        <w:rPr>
          <w:rFonts w:ascii="Arial" w:hAnsi="Arial" w:cs="Arial"/>
        </w:rPr>
        <w:tab/>
        <w:t>Johnson PR, White SA, Robertson GS, Koppiker N, Burden AC, Dennison AR, et al. Pancreatic islet autotransplantation combined with total pancreatectomy for the treatment of chronic pancreatitis--the Leicester experience. J Mol Med (Berl). 1999;77:130-2.</w:t>
      </w:r>
    </w:p>
    <w:p w14:paraId="35193A5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2.</w:t>
      </w:r>
      <w:r w:rsidRPr="00ED2662">
        <w:rPr>
          <w:rFonts w:ascii="Arial" w:hAnsi="Arial" w:cs="Arial"/>
        </w:rPr>
        <w:tab/>
        <w:t>Ahmad SA, Lowy AM, Wray CJ, D'Alessio D, Choe KA, James LE, et al. Factors associated with insulin and narcotic independence after islet autotransplantation in patients with severe chronic pancreatitis. J Am Coll Surg. 2005;201:680-7.</w:t>
      </w:r>
    </w:p>
    <w:p w14:paraId="279898A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3.</w:t>
      </w:r>
      <w:r w:rsidRPr="00ED2662">
        <w:rPr>
          <w:rFonts w:ascii="Arial" w:hAnsi="Arial" w:cs="Arial"/>
        </w:rPr>
        <w:tab/>
        <w:t>Morgan KA, Nishimura M, Uflacker R, Adams DB. Percutaneous transhepatic islet cell autotransplantation after pancreatectomy for chronic pancreatitis: a novel approach. HPB (Oxford). 2011;13:511-6.</w:t>
      </w:r>
    </w:p>
    <w:p w14:paraId="2E7C573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4.</w:t>
      </w:r>
      <w:r w:rsidRPr="00ED2662">
        <w:rPr>
          <w:rFonts w:ascii="Arial" w:hAnsi="Arial" w:cs="Arial"/>
        </w:rPr>
        <w:tab/>
        <w:t xml:space="preserve">Sutherland DE, Gruessner AC, Carlson AM, Blondet JJ, Balamurugan AN, Reigstad KF, et al. </w:t>
      </w:r>
      <w:r w:rsidRPr="00ED2662">
        <w:rPr>
          <w:rFonts w:ascii="Arial" w:hAnsi="Arial" w:cs="Arial"/>
        </w:rPr>
        <w:lastRenderedPageBreak/>
        <w:t>Islet autotransplant outcomes after total pancreatectomy: a contrast to islet allograft outcomes. Transplantation. 2008;86:1799-802.</w:t>
      </w:r>
    </w:p>
    <w:p w14:paraId="43E7351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5.</w:t>
      </w:r>
      <w:r w:rsidRPr="00ED2662">
        <w:rPr>
          <w:rFonts w:ascii="Arial" w:hAnsi="Arial" w:cs="Arial"/>
        </w:rPr>
        <w:tab/>
        <w:t>Maffi P, Scavini M, Socci C, Piemonti L, Caldara R, Gremizzi C, et al. Risks and benefits of transplantation in the cure of type 1 diabetes: whole pancreas versus islet transplantation. A single center study. Rev Diabet Stud. 2011;8:44-50.</w:t>
      </w:r>
    </w:p>
    <w:p w14:paraId="343B00F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6.</w:t>
      </w:r>
      <w:r w:rsidRPr="00ED2662">
        <w:rPr>
          <w:rFonts w:ascii="Arial" w:hAnsi="Arial" w:cs="Arial"/>
        </w:rPr>
        <w:tab/>
        <w:t>Ryan EA, Paty BW, Senior PA, Shapiro AM. Risks and side effects of islet transplantation. Curr Diab Rep. 2004;4:304-9.</w:t>
      </w:r>
    </w:p>
    <w:p w14:paraId="0C236A1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7.</w:t>
      </w:r>
      <w:r w:rsidRPr="00ED2662">
        <w:rPr>
          <w:rFonts w:ascii="Arial" w:hAnsi="Arial" w:cs="Arial"/>
        </w:rPr>
        <w:tab/>
        <w:t>Gaba RC, Garcia-Roca R, Oberholzer J. Pancreatic islet cell transplantation: an update for interventional radiologists. J Vasc Interv Radiol. 2012;23:583-94; quiz 94.</w:t>
      </w:r>
    </w:p>
    <w:p w14:paraId="078319B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8.</w:t>
      </w:r>
      <w:r w:rsidRPr="00ED2662">
        <w:rPr>
          <w:rFonts w:ascii="Arial" w:hAnsi="Arial" w:cs="Arial"/>
        </w:rPr>
        <w:tab/>
        <w:t>Villiger P, Ryan EA, Owen R, O'Kelly K, Oberholzer J, Al Saif F, et al. Prevention of bleeding after islet transplantation: lessons learned from a multivariate analysis of 132 cases at a single institution. Am J Transplant. 2005;5:2992-8.</w:t>
      </w:r>
    </w:p>
    <w:p w14:paraId="205A239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29.</w:t>
      </w:r>
      <w:r w:rsidRPr="00ED2662">
        <w:rPr>
          <w:rFonts w:ascii="Arial" w:hAnsi="Arial" w:cs="Arial"/>
        </w:rPr>
        <w:tab/>
        <w:t>Froud T, Yrizarry JM, Alejandro R, Ricordi C. Use of D-STAT to prevent bleeding following percutaneous transhepatic intraportal islet transplantation. Cell Transplant. 2004;13:55-9.</w:t>
      </w:r>
    </w:p>
    <w:p w14:paraId="5071B59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0.</w:t>
      </w:r>
      <w:r w:rsidRPr="00ED2662">
        <w:rPr>
          <w:rFonts w:ascii="Arial" w:hAnsi="Arial" w:cs="Arial"/>
        </w:rPr>
        <w:tab/>
        <w:t>Barshes NR, Lee TC, Goodpastor SE, Balkrishnan R, Schock AP, Mote A, et al. Transaminitis after pancreatic islet transplantation. J Am Coll Surg. 2005;200:353-61.</w:t>
      </w:r>
    </w:p>
    <w:p w14:paraId="10B3941F"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1.</w:t>
      </w:r>
      <w:r w:rsidRPr="00ED2662">
        <w:rPr>
          <w:rFonts w:ascii="Arial" w:hAnsi="Arial" w:cs="Arial"/>
        </w:rPr>
        <w:tab/>
        <w:t>Bhargava R, Senior PA, Ackerman TE, Ryan EA, Paty BW, Lakey JR, et al. Prevalence of hepatic steatosis after islet transplantation and its relation to graft function. Diabetes. 2004;53:1311-7.</w:t>
      </w:r>
    </w:p>
    <w:p w14:paraId="7C005BD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2.</w:t>
      </w:r>
      <w:r w:rsidRPr="00ED2662">
        <w:rPr>
          <w:rFonts w:ascii="Arial" w:hAnsi="Arial" w:cs="Arial"/>
        </w:rPr>
        <w:tab/>
        <w:t>Maffi P, Angeli E, Bertuzzi F, Paties C, Socci C, Fedeli C, et al. Minimal focal steatosis of liver after islet transplantation in humans: a long-term study. Cell Transplant. 2005;14:727-33.</w:t>
      </w:r>
    </w:p>
    <w:p w14:paraId="534CF394"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3.</w:t>
      </w:r>
      <w:r w:rsidRPr="00ED2662">
        <w:rPr>
          <w:rFonts w:ascii="Arial" w:hAnsi="Arial" w:cs="Arial"/>
        </w:rPr>
        <w:tab/>
        <w:t>Casey JJ, Lakey JR, Ryan EA, Paty BW, Owen R, O'Kelly K, et al. Portal venous pressure changes after sequential clinical islet transplantation. Transplantation. 2002;74:913-5.</w:t>
      </w:r>
    </w:p>
    <w:p w14:paraId="2A18005C"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4.</w:t>
      </w:r>
      <w:r w:rsidRPr="00ED2662">
        <w:rPr>
          <w:rFonts w:ascii="Arial" w:hAnsi="Arial" w:cs="Arial"/>
        </w:rPr>
        <w:tab/>
        <w:t>Hafiz MM, Faradji RN, Froud T, Pileggi A, Baidal DA, Cure P, et al. Immunosuppression and procedure-related complications in 26 patients with type 1 diabetes mellitus receiving allogeneic islet cell transplantation. Transplantation. 2005;80:1718-28.</w:t>
      </w:r>
    </w:p>
    <w:p w14:paraId="4E0ACE66"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5.</w:t>
      </w:r>
      <w:r w:rsidRPr="00ED2662">
        <w:rPr>
          <w:rFonts w:ascii="Arial" w:hAnsi="Arial" w:cs="Arial"/>
        </w:rPr>
        <w:tab/>
        <w:t>Cure P, Froud T, Leitao CB, Pileggi A, Tharavanij T, Bernetti K, et al. Late Epstein Barr virus reactivation in islet after kidney transplantation. Transplantation. 2008;86:1324-5.</w:t>
      </w:r>
    </w:p>
    <w:p w14:paraId="176673F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6.</w:t>
      </w:r>
      <w:r w:rsidRPr="00ED2662">
        <w:rPr>
          <w:rFonts w:ascii="Arial" w:hAnsi="Arial" w:cs="Arial"/>
        </w:rPr>
        <w:tab/>
        <w:t>Gala-Lopez BL, Senior PA, Koh A, Kashkoush SM, Kawahara T, Kin T, et al. Late cytomegalovirus transmission and impact of T-depletion in clinical islet transplantation. Am J Transplant. 2011;11:2708-14.</w:t>
      </w:r>
    </w:p>
    <w:p w14:paraId="59DCDEB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7.</w:t>
      </w:r>
      <w:r w:rsidRPr="00ED2662">
        <w:rPr>
          <w:rFonts w:ascii="Arial" w:hAnsi="Arial" w:cs="Arial"/>
        </w:rPr>
        <w:tab/>
        <w:t>Campbell PM, Senior PA, Salam A, Labranche K, Bigam DL, Kneteman NM, et al. High risk of sensitization after failed islet transplantation. Am J Transplant. 2007;7:2311-7.</w:t>
      </w:r>
    </w:p>
    <w:p w14:paraId="738D950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8.</w:t>
      </w:r>
      <w:r w:rsidRPr="00ED2662">
        <w:rPr>
          <w:rFonts w:ascii="Arial" w:hAnsi="Arial" w:cs="Arial"/>
        </w:rPr>
        <w:tab/>
        <w:t>Gaber AO, Thistlethwaite JR, Jr., Haag BW, Stuart J, Mayes J, Fellner S, et al. Potent immunosuppression overcomes retransplantation, presensitization, and historical positive crossmatch as transplant risk factors. Transplant Proc. 1987;19:1915-6.</w:t>
      </w:r>
    </w:p>
    <w:p w14:paraId="569E669C"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39.</w:t>
      </w:r>
      <w:r w:rsidRPr="00ED2662">
        <w:rPr>
          <w:rFonts w:ascii="Arial" w:hAnsi="Arial" w:cs="Arial"/>
        </w:rPr>
        <w:tab/>
        <w:t>Naziruddin B, Wease S, Stablein D, Barton FB, Berney T, Rickels MR, et al. HLA class I sensitization in islet transplant recipients: report from the Collaborative Islet Transplant Registry. Cell Transplant. 2012;21:901-8.</w:t>
      </w:r>
    </w:p>
    <w:p w14:paraId="5AA76834"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0.</w:t>
      </w:r>
      <w:r w:rsidRPr="00ED2662">
        <w:rPr>
          <w:rFonts w:ascii="Arial" w:hAnsi="Arial" w:cs="Arial"/>
        </w:rPr>
        <w:tab/>
        <w:t>Caldara R, Tomajer V, Monti P, Sordi V, Citro A, Chimienti R, et al. Allo Beta Cell transplantation: specific features, unanswered questions, and immunological challenge. Front Immunol. 2023;14:1323439.</w:t>
      </w:r>
    </w:p>
    <w:p w14:paraId="634C84A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1.</w:t>
      </w:r>
      <w:r w:rsidRPr="00ED2662">
        <w:rPr>
          <w:rFonts w:ascii="Arial" w:hAnsi="Arial" w:cs="Arial"/>
        </w:rPr>
        <w:tab/>
        <w:t>Caldara R, Tomajer V, Piemonti L. Enhancing Beta Cell Replacement Therapies: Exploring Calcineurin Inhibitor-Sparing Immunosuppressive Regimens. Transpl Int. 2023;36:11565.</w:t>
      </w:r>
    </w:p>
    <w:p w14:paraId="1A65D12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lastRenderedPageBreak/>
        <w:t>142.</w:t>
      </w:r>
      <w:r w:rsidRPr="00ED2662">
        <w:rPr>
          <w:rFonts w:ascii="Arial" w:hAnsi="Arial" w:cs="Arial"/>
        </w:rPr>
        <w:tab/>
        <w:t>Andres A, Toso C, Morel P, Demuylder-Mischler S, Bosco D, Baertschiger R, et al. Impairment of renal function after islet transplant alone or islet-after-kidney transplantation using a sirolimus/tacrolimus-based immunosuppressive regimen. Transpl Int. 2005;18:1226-30.</w:t>
      </w:r>
    </w:p>
    <w:p w14:paraId="6685308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3.</w:t>
      </w:r>
      <w:r w:rsidRPr="00ED2662">
        <w:rPr>
          <w:rFonts w:ascii="Arial" w:hAnsi="Arial" w:cs="Arial"/>
        </w:rPr>
        <w:tab/>
        <w:t>Maanaoui M, Lenain R, Foucher Y, Buron F, Blancho G, Antoine C, et al. Islet-after-kidney transplantation versus kidney alone in kidney transplant recipients with type 1 diabetes (KAIAK): a population-based target trial emulation in France. Lancet Diabetes Endocrinol. 2024;12:716-24.</w:t>
      </w:r>
    </w:p>
    <w:p w14:paraId="095A712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4.</w:t>
      </w:r>
      <w:r w:rsidRPr="00ED2662">
        <w:rPr>
          <w:rFonts w:ascii="Arial" w:hAnsi="Arial" w:cs="Arial"/>
        </w:rPr>
        <w:tab/>
        <w:t>Pileggi A, Cobianchi L, Inverardi L, Ricordi C. Overcoming the challenges now limiting islet transplantation: a sequential, integrated approach. Ann N Y Acad Sci. 2006;1079:383-98.</w:t>
      </w:r>
    </w:p>
    <w:p w14:paraId="37044E1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5.</w:t>
      </w:r>
      <w:r w:rsidRPr="00ED2662">
        <w:rPr>
          <w:rFonts w:ascii="Arial" w:hAnsi="Arial" w:cs="Arial"/>
        </w:rPr>
        <w:tab/>
        <w:t>Mineo D, Pileggi A, Alejandro R, Ricordi C. Point: steady progress and current challenges in clinical islet transplantation. Diabetes Care. 2009;32:1563-9.</w:t>
      </w:r>
    </w:p>
    <w:p w14:paraId="55C8C40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6.</w:t>
      </w:r>
      <w:r w:rsidRPr="00ED2662">
        <w:rPr>
          <w:rFonts w:ascii="Arial" w:hAnsi="Arial" w:cs="Arial"/>
        </w:rPr>
        <w:tab/>
        <w:t>Pellegrini S, Cantarelli E, Sordi V, Nano R, Piemonti L. The state of the art of islet transplantation and cell therapy in type 1 diabetes. Acta Diabetol. 2016;53:683-91.</w:t>
      </w:r>
    </w:p>
    <w:p w14:paraId="361C0DB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7.</w:t>
      </w:r>
      <w:r w:rsidRPr="00ED2662">
        <w:rPr>
          <w:rFonts w:ascii="Arial" w:hAnsi="Arial" w:cs="Arial"/>
        </w:rPr>
        <w:tab/>
        <w:t>Cantarelli E, Piemonti L. Alternative transplantation sites for pancreatic islet grafts. Curr Diab Rep. 2011;11:364-74.</w:t>
      </w:r>
    </w:p>
    <w:p w14:paraId="023EE8D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8.</w:t>
      </w:r>
      <w:r w:rsidRPr="00ED2662">
        <w:rPr>
          <w:rFonts w:ascii="Arial" w:hAnsi="Arial" w:cs="Arial"/>
        </w:rPr>
        <w:tab/>
        <w:t>Citro A, Cantarelli E, Piemonti L. Anti-inflammatory strategies to enhance islet engraftment and survival. Curr Diab Rep. 2013;13:733-44.</w:t>
      </w:r>
    </w:p>
    <w:p w14:paraId="5E146C64"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49.</w:t>
      </w:r>
      <w:r w:rsidRPr="00ED2662">
        <w:rPr>
          <w:rFonts w:ascii="Arial" w:hAnsi="Arial" w:cs="Arial"/>
        </w:rPr>
        <w:tab/>
        <w:t>Piemonti L, Everly MJ, Maffi P, Scavini M, Poli F, Nano R, et al. Alloantibody and autoantibody monitoring predicts islet transplantation outcome in human type 1 diabetes. Diabetes. 2013;62:1656-64.</w:t>
      </w:r>
    </w:p>
    <w:p w14:paraId="1B14F4AB"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0.</w:t>
      </w:r>
      <w:r w:rsidRPr="00ED2662">
        <w:rPr>
          <w:rFonts w:ascii="Arial" w:hAnsi="Arial" w:cs="Arial"/>
        </w:rPr>
        <w:tab/>
        <w:t>Lo JFJ, Wang Y, Li ZD, Zhao ZT, Hu D, Eddington DT, et al. Quantitative and Temporal Control of Oxygen Microenvironment at the Single Islet Level. Jove-J Vis Exp. 2013.</w:t>
      </w:r>
    </w:p>
    <w:p w14:paraId="5E817CC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1.</w:t>
      </w:r>
      <w:r w:rsidRPr="00ED2662">
        <w:rPr>
          <w:rFonts w:ascii="Arial" w:hAnsi="Arial" w:cs="Arial"/>
        </w:rPr>
        <w:tab/>
        <w:t>Barkai U, Weir GC, Colton CK, Ludwig B, Bornstein SR, Brendel MD, et al. Enhanced oxygen supply improves islet viability in a new bioartificial pancreas. Cell Transplant. 2013;22:1463-76.</w:t>
      </w:r>
    </w:p>
    <w:p w14:paraId="3AD74319"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2.</w:t>
      </w:r>
      <w:r w:rsidRPr="00ED2662">
        <w:rPr>
          <w:rFonts w:ascii="Arial" w:hAnsi="Arial" w:cs="Arial"/>
        </w:rPr>
        <w:tab/>
        <w:t>Piemonti L, Andres A, Casey J, de Koning E, Engelse M, Hilbrands R, et al. US Food and Drug Administration (FDA) Panel Endorses Islet Cell Treatment for Type 1 Diabetes: A Pyrrhic victory? Transplant International. 2021.</w:t>
      </w:r>
    </w:p>
    <w:p w14:paraId="12764404"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3.</w:t>
      </w:r>
      <w:r w:rsidRPr="00ED2662">
        <w:rPr>
          <w:rFonts w:ascii="Arial" w:hAnsi="Arial" w:cs="Arial"/>
        </w:rPr>
        <w:tab/>
        <w:t>Hudson A, Bradbury L, Johnson R, Fuggle SV, Shaw JA, Casey JJ, et al. The UK Pancreas Allocation Scheme for Whole Organ and Islet Transplantation. Am J Transplant. 2015;15:2443-55.</w:t>
      </w:r>
    </w:p>
    <w:p w14:paraId="7245BFA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4.</w:t>
      </w:r>
      <w:r w:rsidRPr="00ED2662">
        <w:rPr>
          <w:rFonts w:ascii="Arial" w:hAnsi="Arial" w:cs="Arial"/>
        </w:rPr>
        <w:tab/>
        <w:t>Cornateanu SM, O'Neill S, Dholakia S, Counter CJ, Sherif AE, Casey JJ, et al. Pancreas utilization rates in the UK - an 11-year analysis. Transpl Int. 2021;34:1306-18.</w:t>
      </w:r>
    </w:p>
    <w:p w14:paraId="0FE6466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5.</w:t>
      </w:r>
      <w:r w:rsidRPr="00ED2662">
        <w:rPr>
          <w:rFonts w:ascii="Arial" w:hAnsi="Arial" w:cs="Arial"/>
        </w:rPr>
        <w:tab/>
        <w:t>Nordheim E, Lindahl JP, Carlsen RK, Asberg A, Birkeland KI, Horneland R, et al. Patient selection for islet or solid organ pancreas transplantation: experiences from a multidisciplinary outpatient-clinic approach. Endocr Connect. 2021;10:230-9.</w:t>
      </w:r>
    </w:p>
    <w:p w14:paraId="6CAB2E44"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6.</w:t>
      </w:r>
      <w:r w:rsidRPr="00ED2662">
        <w:rPr>
          <w:rFonts w:ascii="Arial" w:hAnsi="Arial" w:cs="Arial"/>
        </w:rPr>
        <w:tab/>
        <w:t>Arifin DR, Bulte JWM. In Vivo Imaging of Pancreatic Islet Grafts in Diabetes Treatment. Front Endocrinol (Lausanne). 2021;12:640117.</w:t>
      </w:r>
    </w:p>
    <w:p w14:paraId="684D0D2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7.</w:t>
      </w:r>
      <w:r w:rsidRPr="00ED2662">
        <w:rPr>
          <w:rFonts w:ascii="Arial" w:hAnsi="Arial" w:cs="Arial"/>
        </w:rPr>
        <w:tab/>
        <w:t>Murakami T, Fujimoto H, Inagaki N. Non-invasive beta-cell imaging: Visualization, quantification, and beyond. Frontiers in Endocrinology. 2021;12:714348.</w:t>
      </w:r>
    </w:p>
    <w:p w14:paraId="267B9B6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8.</w:t>
      </w:r>
      <w:r w:rsidRPr="00ED2662">
        <w:rPr>
          <w:rFonts w:ascii="Arial" w:hAnsi="Arial" w:cs="Arial"/>
        </w:rPr>
        <w:tab/>
        <w:t>Hilbrands R, Huurman VA, Gillard P, Velthuis JH, De Waele M, Mathieu C, et al. Differences in baseline lymphocyte counts and autoreactivity are associated with differences in outcome of islet cell transplantation in type 1 diabetic patients. Diabetes. 2009;58:2267-76.</w:t>
      </w:r>
    </w:p>
    <w:p w14:paraId="15046F9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59.</w:t>
      </w:r>
      <w:r w:rsidRPr="00ED2662">
        <w:rPr>
          <w:rFonts w:ascii="Arial" w:hAnsi="Arial" w:cs="Arial"/>
        </w:rPr>
        <w:tab/>
        <w:t>Sabbah S, Liew A, Brooks AM, Kundu R, Reading JL, Flatt A, et al. Autoreactive T cell profiles are altered following allogeneic islet transplantation with alemtuzumab induction and re-emerging phenotype is associated with graft function. Am J Transplant. 2021;21:1027-38.</w:t>
      </w:r>
    </w:p>
    <w:p w14:paraId="3FE2EEAA"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lastRenderedPageBreak/>
        <w:t>160.</w:t>
      </w:r>
      <w:r w:rsidRPr="00ED2662">
        <w:rPr>
          <w:rFonts w:ascii="Arial" w:hAnsi="Arial" w:cs="Arial"/>
        </w:rPr>
        <w:tab/>
        <w:t>Buron F, Reffet S, Badet L, Morelon E, Thaunat O. Immunological Monitoring in Beta Cell Replacement: Towards a Pathophysiology-Guided Implementation of Biomarkers. Curr Diab Rep. 2021;21:19.</w:t>
      </w:r>
    </w:p>
    <w:p w14:paraId="7A6F1DB6"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1.</w:t>
      </w:r>
      <w:r w:rsidRPr="00ED2662">
        <w:rPr>
          <w:rFonts w:ascii="Arial" w:hAnsi="Arial" w:cs="Arial"/>
        </w:rPr>
        <w:tab/>
        <w:t>Anteby R, Lucander A, Bachul PJ, Pyda J, Grybowski D, Basto L, et al. Evaluating the Prognostic Value of Islet Autoantibody Monitoring in Islet Transplant Recipients with Long-Standing Type 1 Diabetes Mellitus. J Clin Med. 2021;10.</w:t>
      </w:r>
    </w:p>
    <w:p w14:paraId="2EC9E80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2.</w:t>
      </w:r>
      <w:r w:rsidRPr="00ED2662">
        <w:rPr>
          <w:rFonts w:ascii="Arial" w:hAnsi="Arial" w:cs="Arial"/>
        </w:rPr>
        <w:tab/>
        <w:t>Maffi P, Balzano G, Ponzoni M, Nano R, Sordi V, Melzi R, et al. Autologous pancreatic islet transplantation in human bone marrow. Diabetes. 2013;62:3523-31.</w:t>
      </w:r>
    </w:p>
    <w:p w14:paraId="4265FB8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3.</w:t>
      </w:r>
      <w:r w:rsidRPr="00ED2662">
        <w:rPr>
          <w:rFonts w:ascii="Arial" w:hAnsi="Arial" w:cs="Arial"/>
        </w:rPr>
        <w:tab/>
        <w:t>Tremmel DM, Odorico JS. Rebuilding a better home for transplanted islets. Organogenesis. 2018;14:163-8.</w:t>
      </w:r>
    </w:p>
    <w:p w14:paraId="08CD10FC"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4.</w:t>
      </w:r>
      <w:r w:rsidRPr="00ED2662">
        <w:rPr>
          <w:rFonts w:ascii="Arial" w:hAnsi="Arial" w:cs="Arial"/>
        </w:rPr>
        <w:tab/>
        <w:t>Citro A, Moser PT, Dugnani E, Rajab TK, Ren X, Evangelista-Leite D, et al. Biofabrication of a vascularized islet organ for type 1 diabetes. Biomaterials. 2019;199:40-51.</w:t>
      </w:r>
    </w:p>
    <w:p w14:paraId="685BD82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5.</w:t>
      </w:r>
      <w:r w:rsidRPr="00ED2662">
        <w:rPr>
          <w:rFonts w:ascii="Arial" w:hAnsi="Arial" w:cs="Arial"/>
        </w:rPr>
        <w:tab/>
        <w:t>Ribezzi D, Catala P, Pignatelli C, Citro A, Levato R. Bioprinting and synthetic biology approaches to engineer functional endocrine pancreatic constructs. Trends Biotechnol. 2025;43:2133-49.</w:t>
      </w:r>
    </w:p>
    <w:p w14:paraId="0860DD8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6.</w:t>
      </w:r>
      <w:r w:rsidRPr="00ED2662">
        <w:rPr>
          <w:rFonts w:ascii="Arial" w:hAnsi="Arial" w:cs="Arial"/>
        </w:rPr>
        <w:tab/>
        <w:t>Grattoni A, Korbutt G, Tomei AA, Garcia AJ, Pepper AR, Stabler C, et al. Harnessing cellular therapeutics for type 1 diabetes mellitus: progress, challenges, and the road ahead. Nat Rev Endocrinol. 2025;21:14-30.</w:t>
      </w:r>
    </w:p>
    <w:p w14:paraId="329EB73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7.</w:t>
      </w:r>
      <w:r w:rsidRPr="00ED2662">
        <w:rPr>
          <w:rFonts w:ascii="Arial" w:hAnsi="Arial" w:cs="Arial"/>
        </w:rPr>
        <w:tab/>
        <w:t>Samojlik MM, Stabler CL. Designing biomaterials for the modulation of allogeneic and autoimmune responses to cellular implants in Type 1 Diabetes. Acta Biomater. 2021.</w:t>
      </w:r>
    </w:p>
    <w:p w14:paraId="0C1DC47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8.</w:t>
      </w:r>
      <w:r w:rsidRPr="00ED2662">
        <w:rPr>
          <w:rFonts w:ascii="Arial" w:hAnsi="Arial" w:cs="Arial"/>
        </w:rPr>
        <w:tab/>
        <w:t>Basta G, Montanucci P, Calafiore R. Microencapsulation of cells and molecular therapy of type 1 diabetes mellitus: The actual state and future perspectives between promise and progress. J Diabetes Investig. 2021;12:301-9.</w:t>
      </w:r>
    </w:p>
    <w:p w14:paraId="07624670"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69.</w:t>
      </w:r>
      <w:r w:rsidRPr="00ED2662">
        <w:rPr>
          <w:rFonts w:ascii="Arial" w:hAnsi="Arial" w:cs="Arial"/>
        </w:rPr>
        <w:tab/>
        <w:t>Piemonti L, Citro A, Tomajer V, Partelli S, Caldara R. Pig Xenotransplantation in Beta Cell Replacement: Addressing Challenges and Harnessing Potential for Type 1 Diabetes Therapy. Transpl Int. 2024;37:13122.</w:t>
      </w:r>
    </w:p>
    <w:p w14:paraId="116904A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0.</w:t>
      </w:r>
      <w:r w:rsidRPr="00ED2662">
        <w:rPr>
          <w:rFonts w:ascii="Arial" w:hAnsi="Arial" w:cs="Arial"/>
        </w:rPr>
        <w:tab/>
        <w:t>Marigliano M, Bertera S, Grupillo M, Trucco M, Bottino R. Pig-to-nonhuman primates pancreatic islet xenotransplantation: an overview. Curr Diab Rep. 2011;11:402-12.</w:t>
      </w:r>
    </w:p>
    <w:p w14:paraId="061F01D6"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1.</w:t>
      </w:r>
      <w:r w:rsidRPr="00ED2662">
        <w:rPr>
          <w:rFonts w:ascii="Arial" w:hAnsi="Arial" w:cs="Arial"/>
        </w:rPr>
        <w:tab/>
        <w:t>Kroon E, Martinson LA, Kadoya K, Bang AG, Kelly OG, Eliazer S, et al. Pancreatic endoderm derived from human embryonic stem cells generates glucose-responsive insulin-secreting cells in vivo. Nature biotechnology. 2008;26:443-52.</w:t>
      </w:r>
    </w:p>
    <w:p w14:paraId="710A729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2.</w:t>
      </w:r>
      <w:r w:rsidRPr="00ED2662">
        <w:rPr>
          <w:rFonts w:ascii="Arial" w:hAnsi="Arial" w:cs="Arial"/>
        </w:rPr>
        <w:tab/>
        <w:t>Schulz TC, Young HY, Agulnick AD, Babin MJ, Baetge EE, Bang AG, et al. A scalable system for production of functional pancreatic progenitors from human embryonic stem cells. PLoS One. 2012;7:e37004.</w:t>
      </w:r>
    </w:p>
    <w:p w14:paraId="1F5BF063"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3.</w:t>
      </w:r>
      <w:r w:rsidRPr="00ED2662">
        <w:rPr>
          <w:rFonts w:ascii="Arial" w:hAnsi="Arial" w:cs="Arial"/>
        </w:rPr>
        <w:tab/>
        <w:t>D'Amour KA, Bang AG, Eliazer S, Kelly OG, Agulnick AD, Smart NG, et al. Production of pancreatic hormone–expressing endocrine cells from human embryonic stem cells. Nature biotechnology. 2006;24:1392-401.</w:t>
      </w:r>
    </w:p>
    <w:p w14:paraId="4D90F1C7"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4.</w:t>
      </w:r>
      <w:r w:rsidRPr="00ED2662">
        <w:rPr>
          <w:rFonts w:ascii="Arial" w:hAnsi="Arial" w:cs="Arial"/>
        </w:rPr>
        <w:tab/>
        <w:t>Kelly OG, Chan MY, Martinson LA, Kadoya K, Ostertag TM, Ross KG, et al. Cell-surface markers for the isolation of pancreatic cell types derived from human embryonic stem cells. Nat Biotechnol. 2011;29:750-6.</w:t>
      </w:r>
    </w:p>
    <w:p w14:paraId="09CFAC65"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5.</w:t>
      </w:r>
      <w:r w:rsidRPr="00ED2662">
        <w:rPr>
          <w:rFonts w:ascii="Arial" w:hAnsi="Arial" w:cs="Arial"/>
        </w:rPr>
        <w:tab/>
        <w:t>Shapiro AMJ, Thompson D, Donner TW, Bellin MD, Hsueh W, Pettus J, et al. Insulin expression and C-peptide in type 1 diabetes subjects implanted with stem cell-derived pancreatic endoderm cells in an encapsulation device. Cell Rep Med. 2021;2:100466.</w:t>
      </w:r>
    </w:p>
    <w:p w14:paraId="1599F3BD"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6.</w:t>
      </w:r>
      <w:r w:rsidRPr="00ED2662">
        <w:rPr>
          <w:rFonts w:ascii="Arial" w:hAnsi="Arial" w:cs="Arial"/>
        </w:rPr>
        <w:tab/>
        <w:t xml:space="preserve">Keymeulen B, De Groot K, Jacobs-Tulleneers-Thevissen D, Thompson DM, Bellin MD, Kroon EJ, et al. Encapsulated stem cell-derived beta cells exert glucose control in patients with type 1 </w:t>
      </w:r>
      <w:r w:rsidRPr="00ED2662">
        <w:rPr>
          <w:rFonts w:ascii="Arial" w:hAnsi="Arial" w:cs="Arial"/>
        </w:rPr>
        <w:lastRenderedPageBreak/>
        <w:t>diabetes. Nat Biotechnol. 2024;42:1507-14.</w:t>
      </w:r>
    </w:p>
    <w:p w14:paraId="3A87DD1A"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7.</w:t>
      </w:r>
      <w:r w:rsidRPr="00ED2662">
        <w:rPr>
          <w:rFonts w:ascii="Arial" w:hAnsi="Arial" w:cs="Arial"/>
        </w:rPr>
        <w:tab/>
        <w:t>Ramzy A, Thompson DM, Ward-Hartstonge KA, Ivison S, Cook L, Garcia RV, et al. Implanted pluripotent stem-cell-derived pancreatic endoderm cells secrete glucose-responsive C-peptide in patients with type 1 diabetes. Cell Stem Cell. 2021;28:2047-61.e5.</w:t>
      </w:r>
    </w:p>
    <w:p w14:paraId="706C93C8"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8.</w:t>
      </w:r>
      <w:r w:rsidRPr="00ED2662">
        <w:rPr>
          <w:rFonts w:ascii="Arial" w:hAnsi="Arial" w:cs="Arial"/>
        </w:rPr>
        <w:tab/>
        <w:t>Reichman TW, Markmann JF, Odorico J, Witkowski P, Fung JJ, Wijkstrom M, et al. Stem Cell-Derived, Fully Differentiated Islets for Type 1 Diabetes. N Engl J Med. 2025.</w:t>
      </w:r>
    </w:p>
    <w:p w14:paraId="71471BF2"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79.</w:t>
      </w:r>
      <w:r w:rsidRPr="00ED2662">
        <w:rPr>
          <w:rFonts w:ascii="Arial" w:hAnsi="Arial" w:cs="Arial"/>
        </w:rPr>
        <w:tab/>
        <w:t>Carlsson PO, Hu X, Scholz H, Ingvast S, Lundgren T, Scholz T, et al. Survival of Transplanted Allogeneic Beta Cells with No Immunosuppression. N Engl J Med. 2025;393:887-94.</w:t>
      </w:r>
    </w:p>
    <w:p w14:paraId="0FCD63C6"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80.</w:t>
      </w:r>
      <w:r w:rsidRPr="00ED2662">
        <w:rPr>
          <w:rFonts w:ascii="Arial" w:hAnsi="Arial" w:cs="Arial"/>
        </w:rPr>
        <w:tab/>
        <w:t>Wang S, Du Y, Zhang B, Meng G, Liu Z, Liew SY, et al. Transplantation of chemically induced pluripotent stem-cell-derived islets under abdominal anterior rectus sheath in a type 1 diabetes patient. Cell. 2024;187:6152-64.e18.</w:t>
      </w:r>
    </w:p>
    <w:p w14:paraId="6AA49091" w14:textId="77777777" w:rsidR="00A97C7F" w:rsidRPr="00ED2662" w:rsidRDefault="00A97C7F" w:rsidP="00ED2662">
      <w:pPr>
        <w:pStyle w:val="EndNoteBibliography"/>
        <w:spacing w:line="276" w:lineRule="auto"/>
        <w:ind w:left="576" w:hanging="576"/>
        <w:jc w:val="left"/>
        <w:rPr>
          <w:rFonts w:ascii="Arial" w:hAnsi="Arial" w:cs="Arial"/>
        </w:rPr>
      </w:pPr>
      <w:r w:rsidRPr="00ED2662">
        <w:rPr>
          <w:rFonts w:ascii="Arial" w:hAnsi="Arial" w:cs="Arial"/>
        </w:rPr>
        <w:t>181.</w:t>
      </w:r>
      <w:r w:rsidRPr="00ED2662">
        <w:rPr>
          <w:rFonts w:ascii="Arial" w:hAnsi="Arial" w:cs="Arial"/>
        </w:rPr>
        <w:tab/>
        <w:t>Wu J, Li T, Guo M, Ji J, Meng X, Fu T, et al. Treating a type 2 diabetic patient with impaired pancreatic islet function by personalized endoderm stem cell-derived islet tissue. Cell Discov. 2024;10:45.</w:t>
      </w:r>
    </w:p>
    <w:p w14:paraId="6293F03F" w14:textId="77777777" w:rsidR="00594244" w:rsidRPr="00ED2662" w:rsidRDefault="00F405F2" w:rsidP="00ED2662">
      <w:pPr>
        <w:spacing w:line="276" w:lineRule="auto"/>
        <w:ind w:left="576" w:hanging="576"/>
        <w:sectPr w:rsidR="00594244" w:rsidRPr="00ED2662" w:rsidSect="00C57B13">
          <w:headerReference w:type="default" r:id="rId15"/>
          <w:footerReference w:type="default" r:id="rId16"/>
          <w:type w:val="continuous"/>
          <w:pgSz w:w="12240" w:h="15840"/>
          <w:pgMar w:top="1440" w:right="1440" w:bottom="1440" w:left="1440" w:header="644" w:footer="1493" w:gutter="0"/>
          <w:cols w:space="720" w:equalWidth="0">
            <w:col w:w="10080" w:space="40"/>
          </w:cols>
          <w:docGrid w:linePitch="299"/>
        </w:sectPr>
      </w:pPr>
      <w:r w:rsidRPr="00ED2662">
        <w:fldChar w:fldCharType="end"/>
      </w:r>
    </w:p>
    <w:p w14:paraId="38118130" w14:textId="55174F2D" w:rsidR="002A7A55" w:rsidRPr="00ED2662" w:rsidRDefault="002A7A55" w:rsidP="00ED2662">
      <w:pPr>
        <w:pStyle w:val="ListParagraph"/>
        <w:tabs>
          <w:tab w:val="left" w:pos="1035"/>
        </w:tabs>
        <w:spacing w:before="0" w:line="276" w:lineRule="auto"/>
        <w:ind w:left="576" w:right="0" w:hanging="576"/>
        <w:jc w:val="left"/>
        <w:rPr>
          <w:rFonts w:ascii="Arial" w:hAnsi="Arial"/>
        </w:rPr>
      </w:pPr>
    </w:p>
    <w:sectPr w:rsidR="002A7A55" w:rsidRPr="00ED2662" w:rsidSect="00C73CC3">
      <w:type w:val="continuous"/>
      <w:pgSz w:w="12240" w:h="15840"/>
      <w:pgMar w:top="720" w:right="720" w:bottom="720" w:left="720" w:header="644" w:footer="1493" w:gutter="0"/>
      <w:cols w:num="2" w:space="720" w:equalWidth="0">
        <w:col w:w="5244" w:space="40"/>
        <w:col w:w="551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852D0E" w14:textId="77777777" w:rsidR="0057077F" w:rsidRDefault="0057077F">
      <w:r>
        <w:separator/>
      </w:r>
    </w:p>
  </w:endnote>
  <w:endnote w:type="continuationSeparator" w:id="0">
    <w:p w14:paraId="422DB3FF" w14:textId="77777777" w:rsidR="0057077F" w:rsidRDefault="005707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0740F" w14:textId="2180C037" w:rsidR="002A7A55" w:rsidRDefault="002A7A55">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B60FFD" w14:textId="77777777" w:rsidR="0057077F" w:rsidRDefault="0057077F">
      <w:r>
        <w:separator/>
      </w:r>
    </w:p>
  </w:footnote>
  <w:footnote w:type="continuationSeparator" w:id="0">
    <w:p w14:paraId="6D51A13F" w14:textId="77777777" w:rsidR="0057077F" w:rsidRDefault="005707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E6199" w14:textId="36ED91F2" w:rsidR="002A7A55" w:rsidRDefault="002A7A55">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151A9"/>
    <w:multiLevelType w:val="multilevel"/>
    <w:tmpl w:val="04D83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20640"/>
    <w:multiLevelType w:val="hybridMultilevel"/>
    <w:tmpl w:val="FF7A774A"/>
    <w:lvl w:ilvl="0" w:tplc="EE7240D2">
      <w:numFmt w:val="bullet"/>
      <w:lvlText w:val=""/>
      <w:lvlJc w:val="left"/>
      <w:pPr>
        <w:ind w:left="479" w:hanging="360"/>
      </w:pPr>
      <w:rPr>
        <w:rFonts w:ascii="Symbol" w:eastAsia="Symbol" w:hAnsi="Symbol" w:cs="Symbol" w:hint="default"/>
        <w:spacing w:val="0"/>
        <w:w w:val="100"/>
        <w:lang w:val="en-US" w:eastAsia="en-US" w:bidi="ar-SA"/>
      </w:rPr>
    </w:lvl>
    <w:lvl w:ilvl="1" w:tplc="2D5683E4">
      <w:numFmt w:val="bullet"/>
      <w:lvlText w:val=""/>
      <w:lvlJc w:val="left"/>
      <w:pPr>
        <w:ind w:left="839" w:hanging="360"/>
      </w:pPr>
      <w:rPr>
        <w:rFonts w:ascii="Symbol" w:eastAsia="Symbol" w:hAnsi="Symbol" w:cs="Symbol" w:hint="default"/>
        <w:b w:val="0"/>
        <w:bCs w:val="0"/>
        <w:i w:val="0"/>
        <w:iCs w:val="0"/>
        <w:spacing w:val="0"/>
        <w:w w:val="100"/>
        <w:sz w:val="22"/>
        <w:szCs w:val="22"/>
        <w:lang w:val="en-US" w:eastAsia="en-US" w:bidi="ar-SA"/>
      </w:rPr>
    </w:lvl>
    <w:lvl w:ilvl="2" w:tplc="3AF67D42">
      <w:numFmt w:val="bullet"/>
      <w:lvlText w:val="•"/>
      <w:lvlJc w:val="left"/>
      <w:pPr>
        <w:ind w:left="1384" w:hanging="360"/>
      </w:pPr>
      <w:rPr>
        <w:rFonts w:hint="default"/>
        <w:lang w:val="en-US" w:eastAsia="en-US" w:bidi="ar-SA"/>
      </w:rPr>
    </w:lvl>
    <w:lvl w:ilvl="3" w:tplc="EA7E989C">
      <w:numFmt w:val="bullet"/>
      <w:lvlText w:val="•"/>
      <w:lvlJc w:val="left"/>
      <w:pPr>
        <w:ind w:left="1929" w:hanging="360"/>
      </w:pPr>
      <w:rPr>
        <w:rFonts w:hint="default"/>
        <w:lang w:val="en-US" w:eastAsia="en-US" w:bidi="ar-SA"/>
      </w:rPr>
    </w:lvl>
    <w:lvl w:ilvl="4" w:tplc="2F949A84">
      <w:numFmt w:val="bullet"/>
      <w:lvlText w:val="•"/>
      <w:lvlJc w:val="left"/>
      <w:pPr>
        <w:ind w:left="2474" w:hanging="360"/>
      </w:pPr>
      <w:rPr>
        <w:rFonts w:hint="default"/>
        <w:lang w:val="en-US" w:eastAsia="en-US" w:bidi="ar-SA"/>
      </w:rPr>
    </w:lvl>
    <w:lvl w:ilvl="5" w:tplc="3CFE4F04">
      <w:numFmt w:val="bullet"/>
      <w:lvlText w:val="•"/>
      <w:lvlJc w:val="left"/>
      <w:pPr>
        <w:ind w:left="3018" w:hanging="360"/>
      </w:pPr>
      <w:rPr>
        <w:rFonts w:hint="default"/>
        <w:lang w:val="en-US" w:eastAsia="en-US" w:bidi="ar-SA"/>
      </w:rPr>
    </w:lvl>
    <w:lvl w:ilvl="6" w:tplc="A0FEBCDC">
      <w:numFmt w:val="bullet"/>
      <w:lvlText w:val="•"/>
      <w:lvlJc w:val="left"/>
      <w:pPr>
        <w:ind w:left="3563" w:hanging="360"/>
      </w:pPr>
      <w:rPr>
        <w:rFonts w:hint="default"/>
        <w:lang w:val="en-US" w:eastAsia="en-US" w:bidi="ar-SA"/>
      </w:rPr>
    </w:lvl>
    <w:lvl w:ilvl="7" w:tplc="FBA2FCCE">
      <w:numFmt w:val="bullet"/>
      <w:lvlText w:val="•"/>
      <w:lvlJc w:val="left"/>
      <w:pPr>
        <w:ind w:left="4108" w:hanging="360"/>
      </w:pPr>
      <w:rPr>
        <w:rFonts w:hint="default"/>
        <w:lang w:val="en-US" w:eastAsia="en-US" w:bidi="ar-SA"/>
      </w:rPr>
    </w:lvl>
    <w:lvl w:ilvl="8" w:tplc="299E1BF0">
      <w:numFmt w:val="bullet"/>
      <w:lvlText w:val="•"/>
      <w:lvlJc w:val="left"/>
      <w:pPr>
        <w:ind w:left="4653" w:hanging="360"/>
      </w:pPr>
      <w:rPr>
        <w:rFonts w:hint="default"/>
        <w:lang w:val="en-US" w:eastAsia="en-US" w:bidi="ar-SA"/>
      </w:rPr>
    </w:lvl>
  </w:abstractNum>
  <w:abstractNum w:abstractNumId="2" w15:restartNumberingAfterBreak="0">
    <w:nsid w:val="04027732"/>
    <w:multiLevelType w:val="hybridMultilevel"/>
    <w:tmpl w:val="0E507946"/>
    <w:lvl w:ilvl="0" w:tplc="91F623B8">
      <w:start w:val="1"/>
      <w:numFmt w:val="upperLetter"/>
      <w:lvlText w:val="%1)"/>
      <w:lvlJc w:val="left"/>
      <w:pPr>
        <w:ind w:left="680" w:hanging="360"/>
      </w:pPr>
      <w:rPr>
        <w:rFonts w:hint="default"/>
      </w:rPr>
    </w:lvl>
    <w:lvl w:ilvl="1" w:tplc="04100019" w:tentative="1">
      <w:start w:val="1"/>
      <w:numFmt w:val="lowerLetter"/>
      <w:lvlText w:val="%2."/>
      <w:lvlJc w:val="left"/>
      <w:pPr>
        <w:ind w:left="1400" w:hanging="360"/>
      </w:pPr>
    </w:lvl>
    <w:lvl w:ilvl="2" w:tplc="0410001B" w:tentative="1">
      <w:start w:val="1"/>
      <w:numFmt w:val="lowerRoman"/>
      <w:lvlText w:val="%3."/>
      <w:lvlJc w:val="right"/>
      <w:pPr>
        <w:ind w:left="2120" w:hanging="180"/>
      </w:pPr>
    </w:lvl>
    <w:lvl w:ilvl="3" w:tplc="0410000F" w:tentative="1">
      <w:start w:val="1"/>
      <w:numFmt w:val="decimal"/>
      <w:lvlText w:val="%4."/>
      <w:lvlJc w:val="left"/>
      <w:pPr>
        <w:ind w:left="2840" w:hanging="360"/>
      </w:pPr>
    </w:lvl>
    <w:lvl w:ilvl="4" w:tplc="04100019" w:tentative="1">
      <w:start w:val="1"/>
      <w:numFmt w:val="lowerLetter"/>
      <w:lvlText w:val="%5."/>
      <w:lvlJc w:val="left"/>
      <w:pPr>
        <w:ind w:left="3560" w:hanging="360"/>
      </w:pPr>
    </w:lvl>
    <w:lvl w:ilvl="5" w:tplc="0410001B" w:tentative="1">
      <w:start w:val="1"/>
      <w:numFmt w:val="lowerRoman"/>
      <w:lvlText w:val="%6."/>
      <w:lvlJc w:val="right"/>
      <w:pPr>
        <w:ind w:left="4280" w:hanging="180"/>
      </w:pPr>
    </w:lvl>
    <w:lvl w:ilvl="6" w:tplc="0410000F" w:tentative="1">
      <w:start w:val="1"/>
      <w:numFmt w:val="decimal"/>
      <w:lvlText w:val="%7."/>
      <w:lvlJc w:val="left"/>
      <w:pPr>
        <w:ind w:left="5000" w:hanging="360"/>
      </w:pPr>
    </w:lvl>
    <w:lvl w:ilvl="7" w:tplc="04100019" w:tentative="1">
      <w:start w:val="1"/>
      <w:numFmt w:val="lowerLetter"/>
      <w:lvlText w:val="%8."/>
      <w:lvlJc w:val="left"/>
      <w:pPr>
        <w:ind w:left="5720" w:hanging="360"/>
      </w:pPr>
    </w:lvl>
    <w:lvl w:ilvl="8" w:tplc="0410001B" w:tentative="1">
      <w:start w:val="1"/>
      <w:numFmt w:val="lowerRoman"/>
      <w:lvlText w:val="%9."/>
      <w:lvlJc w:val="right"/>
      <w:pPr>
        <w:ind w:left="6440" w:hanging="180"/>
      </w:pPr>
    </w:lvl>
  </w:abstractNum>
  <w:abstractNum w:abstractNumId="3" w15:restartNumberingAfterBreak="0">
    <w:nsid w:val="052E7272"/>
    <w:multiLevelType w:val="hybridMultilevel"/>
    <w:tmpl w:val="E850C5C4"/>
    <w:lvl w:ilvl="0" w:tplc="B81A6AC8">
      <w:start w:val="1"/>
      <w:numFmt w:val="bullet"/>
      <w:lvlText w:val="-"/>
      <w:lvlJc w:val="left"/>
      <w:pPr>
        <w:ind w:left="720" w:hanging="360"/>
      </w:pPr>
      <w:rPr>
        <w:rFonts w:ascii="Arial" w:eastAsia="Arial"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DBF7950"/>
    <w:multiLevelType w:val="multilevel"/>
    <w:tmpl w:val="669C0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044D5"/>
    <w:multiLevelType w:val="multilevel"/>
    <w:tmpl w:val="BB6E158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 w15:restartNumberingAfterBreak="0">
    <w:nsid w:val="123775FA"/>
    <w:multiLevelType w:val="hybridMultilevel"/>
    <w:tmpl w:val="A5DA179E"/>
    <w:lvl w:ilvl="0" w:tplc="8F9A8C36">
      <w:numFmt w:val="bullet"/>
      <w:lvlText w:val=""/>
      <w:lvlJc w:val="left"/>
      <w:pPr>
        <w:ind w:left="110" w:hanging="720"/>
      </w:pPr>
      <w:rPr>
        <w:rFonts w:ascii="Symbol" w:eastAsia="Symbol" w:hAnsi="Symbol" w:cs="Symbol" w:hint="default"/>
        <w:b w:val="0"/>
        <w:bCs w:val="0"/>
        <w:i w:val="0"/>
        <w:iCs w:val="0"/>
        <w:spacing w:val="0"/>
        <w:w w:val="100"/>
        <w:sz w:val="22"/>
        <w:szCs w:val="22"/>
        <w:lang w:val="en-US" w:eastAsia="en-US" w:bidi="ar-SA"/>
      </w:rPr>
    </w:lvl>
    <w:lvl w:ilvl="1" w:tplc="6EBA6F64">
      <w:numFmt w:val="bullet"/>
      <w:lvlText w:val="•"/>
      <w:lvlJc w:val="left"/>
      <w:pPr>
        <w:ind w:left="1042" w:hanging="720"/>
      </w:pPr>
      <w:rPr>
        <w:rFonts w:hint="default"/>
        <w:lang w:val="en-US" w:eastAsia="en-US" w:bidi="ar-SA"/>
      </w:rPr>
    </w:lvl>
    <w:lvl w:ilvl="2" w:tplc="D4488956">
      <w:numFmt w:val="bullet"/>
      <w:lvlText w:val="•"/>
      <w:lvlJc w:val="left"/>
      <w:pPr>
        <w:ind w:left="1964" w:hanging="720"/>
      </w:pPr>
      <w:rPr>
        <w:rFonts w:hint="default"/>
        <w:lang w:val="en-US" w:eastAsia="en-US" w:bidi="ar-SA"/>
      </w:rPr>
    </w:lvl>
    <w:lvl w:ilvl="3" w:tplc="4008FA66">
      <w:numFmt w:val="bullet"/>
      <w:lvlText w:val="•"/>
      <w:lvlJc w:val="left"/>
      <w:pPr>
        <w:ind w:left="2886" w:hanging="720"/>
      </w:pPr>
      <w:rPr>
        <w:rFonts w:hint="default"/>
        <w:lang w:val="en-US" w:eastAsia="en-US" w:bidi="ar-SA"/>
      </w:rPr>
    </w:lvl>
    <w:lvl w:ilvl="4" w:tplc="DC1EF2E6">
      <w:numFmt w:val="bullet"/>
      <w:lvlText w:val="•"/>
      <w:lvlJc w:val="left"/>
      <w:pPr>
        <w:ind w:left="3808" w:hanging="720"/>
      </w:pPr>
      <w:rPr>
        <w:rFonts w:hint="default"/>
        <w:lang w:val="en-US" w:eastAsia="en-US" w:bidi="ar-SA"/>
      </w:rPr>
    </w:lvl>
    <w:lvl w:ilvl="5" w:tplc="ED5EDE28">
      <w:numFmt w:val="bullet"/>
      <w:lvlText w:val="•"/>
      <w:lvlJc w:val="left"/>
      <w:pPr>
        <w:ind w:left="4730" w:hanging="720"/>
      </w:pPr>
      <w:rPr>
        <w:rFonts w:hint="default"/>
        <w:lang w:val="en-US" w:eastAsia="en-US" w:bidi="ar-SA"/>
      </w:rPr>
    </w:lvl>
    <w:lvl w:ilvl="6" w:tplc="273EEF9C">
      <w:numFmt w:val="bullet"/>
      <w:lvlText w:val="•"/>
      <w:lvlJc w:val="left"/>
      <w:pPr>
        <w:ind w:left="5652" w:hanging="720"/>
      </w:pPr>
      <w:rPr>
        <w:rFonts w:hint="default"/>
        <w:lang w:val="en-US" w:eastAsia="en-US" w:bidi="ar-SA"/>
      </w:rPr>
    </w:lvl>
    <w:lvl w:ilvl="7" w:tplc="B478D4B2">
      <w:numFmt w:val="bullet"/>
      <w:lvlText w:val="•"/>
      <w:lvlJc w:val="left"/>
      <w:pPr>
        <w:ind w:left="6574" w:hanging="720"/>
      </w:pPr>
      <w:rPr>
        <w:rFonts w:hint="default"/>
        <w:lang w:val="en-US" w:eastAsia="en-US" w:bidi="ar-SA"/>
      </w:rPr>
    </w:lvl>
    <w:lvl w:ilvl="8" w:tplc="399EB142">
      <w:numFmt w:val="bullet"/>
      <w:lvlText w:val="•"/>
      <w:lvlJc w:val="left"/>
      <w:pPr>
        <w:ind w:left="7496" w:hanging="720"/>
      </w:pPr>
      <w:rPr>
        <w:rFonts w:hint="default"/>
        <w:lang w:val="en-US" w:eastAsia="en-US" w:bidi="ar-SA"/>
      </w:rPr>
    </w:lvl>
  </w:abstractNum>
  <w:abstractNum w:abstractNumId="7" w15:restartNumberingAfterBreak="0">
    <w:nsid w:val="14663BCF"/>
    <w:multiLevelType w:val="hybridMultilevel"/>
    <w:tmpl w:val="E87448CA"/>
    <w:lvl w:ilvl="0" w:tplc="C2C247E8">
      <w:start w:val="1"/>
      <w:numFmt w:val="bullet"/>
      <w:lvlText w:val="-"/>
      <w:lvlJc w:val="left"/>
      <w:pPr>
        <w:ind w:left="680" w:hanging="360"/>
      </w:pPr>
      <w:rPr>
        <w:rFonts w:ascii="Arial" w:eastAsia="Arial" w:hAnsi="Arial" w:cs="Arial" w:hint="default"/>
      </w:rPr>
    </w:lvl>
    <w:lvl w:ilvl="1" w:tplc="04100003" w:tentative="1">
      <w:start w:val="1"/>
      <w:numFmt w:val="bullet"/>
      <w:lvlText w:val="o"/>
      <w:lvlJc w:val="left"/>
      <w:pPr>
        <w:ind w:left="1400" w:hanging="360"/>
      </w:pPr>
      <w:rPr>
        <w:rFonts w:ascii="Courier New" w:hAnsi="Courier New" w:cs="Courier New" w:hint="default"/>
      </w:rPr>
    </w:lvl>
    <w:lvl w:ilvl="2" w:tplc="04100005" w:tentative="1">
      <w:start w:val="1"/>
      <w:numFmt w:val="bullet"/>
      <w:lvlText w:val=""/>
      <w:lvlJc w:val="left"/>
      <w:pPr>
        <w:ind w:left="2120" w:hanging="360"/>
      </w:pPr>
      <w:rPr>
        <w:rFonts w:ascii="Wingdings" w:hAnsi="Wingdings" w:hint="default"/>
      </w:rPr>
    </w:lvl>
    <w:lvl w:ilvl="3" w:tplc="04100001" w:tentative="1">
      <w:start w:val="1"/>
      <w:numFmt w:val="bullet"/>
      <w:lvlText w:val=""/>
      <w:lvlJc w:val="left"/>
      <w:pPr>
        <w:ind w:left="2840" w:hanging="360"/>
      </w:pPr>
      <w:rPr>
        <w:rFonts w:ascii="Symbol" w:hAnsi="Symbol" w:hint="default"/>
      </w:rPr>
    </w:lvl>
    <w:lvl w:ilvl="4" w:tplc="04100003" w:tentative="1">
      <w:start w:val="1"/>
      <w:numFmt w:val="bullet"/>
      <w:lvlText w:val="o"/>
      <w:lvlJc w:val="left"/>
      <w:pPr>
        <w:ind w:left="3560" w:hanging="360"/>
      </w:pPr>
      <w:rPr>
        <w:rFonts w:ascii="Courier New" w:hAnsi="Courier New" w:cs="Courier New" w:hint="default"/>
      </w:rPr>
    </w:lvl>
    <w:lvl w:ilvl="5" w:tplc="04100005" w:tentative="1">
      <w:start w:val="1"/>
      <w:numFmt w:val="bullet"/>
      <w:lvlText w:val=""/>
      <w:lvlJc w:val="left"/>
      <w:pPr>
        <w:ind w:left="4280" w:hanging="360"/>
      </w:pPr>
      <w:rPr>
        <w:rFonts w:ascii="Wingdings" w:hAnsi="Wingdings" w:hint="default"/>
      </w:rPr>
    </w:lvl>
    <w:lvl w:ilvl="6" w:tplc="04100001" w:tentative="1">
      <w:start w:val="1"/>
      <w:numFmt w:val="bullet"/>
      <w:lvlText w:val=""/>
      <w:lvlJc w:val="left"/>
      <w:pPr>
        <w:ind w:left="5000" w:hanging="360"/>
      </w:pPr>
      <w:rPr>
        <w:rFonts w:ascii="Symbol" w:hAnsi="Symbol" w:hint="default"/>
      </w:rPr>
    </w:lvl>
    <w:lvl w:ilvl="7" w:tplc="04100003" w:tentative="1">
      <w:start w:val="1"/>
      <w:numFmt w:val="bullet"/>
      <w:lvlText w:val="o"/>
      <w:lvlJc w:val="left"/>
      <w:pPr>
        <w:ind w:left="5720" w:hanging="360"/>
      </w:pPr>
      <w:rPr>
        <w:rFonts w:ascii="Courier New" w:hAnsi="Courier New" w:cs="Courier New" w:hint="default"/>
      </w:rPr>
    </w:lvl>
    <w:lvl w:ilvl="8" w:tplc="04100005" w:tentative="1">
      <w:start w:val="1"/>
      <w:numFmt w:val="bullet"/>
      <w:lvlText w:val=""/>
      <w:lvlJc w:val="left"/>
      <w:pPr>
        <w:ind w:left="6440" w:hanging="360"/>
      </w:pPr>
      <w:rPr>
        <w:rFonts w:ascii="Wingdings" w:hAnsi="Wingdings" w:hint="default"/>
      </w:rPr>
    </w:lvl>
  </w:abstractNum>
  <w:abstractNum w:abstractNumId="8" w15:restartNumberingAfterBreak="0">
    <w:nsid w:val="150D4809"/>
    <w:multiLevelType w:val="hybridMultilevel"/>
    <w:tmpl w:val="A9C20FC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17CE66AB"/>
    <w:multiLevelType w:val="hybridMultilevel"/>
    <w:tmpl w:val="E0D63706"/>
    <w:lvl w:ilvl="0" w:tplc="4C5E167E">
      <w:numFmt w:val="bullet"/>
      <w:lvlText w:val="-"/>
      <w:lvlJc w:val="left"/>
      <w:pPr>
        <w:ind w:left="825" w:hanging="720"/>
      </w:pPr>
      <w:rPr>
        <w:rFonts w:ascii="Arial" w:eastAsia="Arial" w:hAnsi="Arial" w:cs="Arial" w:hint="default"/>
        <w:b w:val="0"/>
        <w:bCs w:val="0"/>
        <w:i w:val="0"/>
        <w:iCs w:val="0"/>
        <w:spacing w:val="0"/>
        <w:w w:val="100"/>
        <w:sz w:val="22"/>
        <w:szCs w:val="22"/>
        <w:lang w:val="en-US" w:eastAsia="en-US" w:bidi="ar-SA"/>
      </w:rPr>
    </w:lvl>
    <w:lvl w:ilvl="1" w:tplc="373414AE">
      <w:numFmt w:val="bullet"/>
      <w:lvlText w:val="•"/>
      <w:lvlJc w:val="left"/>
      <w:pPr>
        <w:ind w:left="1694" w:hanging="720"/>
      </w:pPr>
      <w:rPr>
        <w:rFonts w:hint="default"/>
        <w:lang w:val="en-US" w:eastAsia="en-US" w:bidi="ar-SA"/>
      </w:rPr>
    </w:lvl>
    <w:lvl w:ilvl="2" w:tplc="C3E26718">
      <w:numFmt w:val="bullet"/>
      <w:lvlText w:val="•"/>
      <w:lvlJc w:val="left"/>
      <w:pPr>
        <w:ind w:left="2569" w:hanging="720"/>
      </w:pPr>
      <w:rPr>
        <w:rFonts w:hint="default"/>
        <w:lang w:val="en-US" w:eastAsia="en-US" w:bidi="ar-SA"/>
      </w:rPr>
    </w:lvl>
    <w:lvl w:ilvl="3" w:tplc="999A188A">
      <w:numFmt w:val="bullet"/>
      <w:lvlText w:val="•"/>
      <w:lvlJc w:val="left"/>
      <w:pPr>
        <w:ind w:left="3443" w:hanging="720"/>
      </w:pPr>
      <w:rPr>
        <w:rFonts w:hint="default"/>
        <w:lang w:val="en-US" w:eastAsia="en-US" w:bidi="ar-SA"/>
      </w:rPr>
    </w:lvl>
    <w:lvl w:ilvl="4" w:tplc="DEBC7336">
      <w:numFmt w:val="bullet"/>
      <w:lvlText w:val="•"/>
      <w:lvlJc w:val="left"/>
      <w:pPr>
        <w:ind w:left="4318" w:hanging="720"/>
      </w:pPr>
      <w:rPr>
        <w:rFonts w:hint="default"/>
        <w:lang w:val="en-US" w:eastAsia="en-US" w:bidi="ar-SA"/>
      </w:rPr>
    </w:lvl>
    <w:lvl w:ilvl="5" w:tplc="3DFC492C">
      <w:numFmt w:val="bullet"/>
      <w:lvlText w:val="•"/>
      <w:lvlJc w:val="left"/>
      <w:pPr>
        <w:ind w:left="5193" w:hanging="720"/>
      </w:pPr>
      <w:rPr>
        <w:rFonts w:hint="default"/>
        <w:lang w:val="en-US" w:eastAsia="en-US" w:bidi="ar-SA"/>
      </w:rPr>
    </w:lvl>
    <w:lvl w:ilvl="6" w:tplc="7C6E0504">
      <w:numFmt w:val="bullet"/>
      <w:lvlText w:val="•"/>
      <w:lvlJc w:val="left"/>
      <w:pPr>
        <w:ind w:left="6067" w:hanging="720"/>
      </w:pPr>
      <w:rPr>
        <w:rFonts w:hint="default"/>
        <w:lang w:val="en-US" w:eastAsia="en-US" w:bidi="ar-SA"/>
      </w:rPr>
    </w:lvl>
    <w:lvl w:ilvl="7" w:tplc="B7863772">
      <w:numFmt w:val="bullet"/>
      <w:lvlText w:val="•"/>
      <w:lvlJc w:val="left"/>
      <w:pPr>
        <w:ind w:left="6942" w:hanging="720"/>
      </w:pPr>
      <w:rPr>
        <w:rFonts w:hint="default"/>
        <w:lang w:val="en-US" w:eastAsia="en-US" w:bidi="ar-SA"/>
      </w:rPr>
    </w:lvl>
    <w:lvl w:ilvl="8" w:tplc="76D2C4CA">
      <w:numFmt w:val="bullet"/>
      <w:lvlText w:val="•"/>
      <w:lvlJc w:val="left"/>
      <w:pPr>
        <w:ind w:left="7816" w:hanging="720"/>
      </w:pPr>
      <w:rPr>
        <w:rFonts w:hint="default"/>
        <w:lang w:val="en-US" w:eastAsia="en-US" w:bidi="ar-SA"/>
      </w:rPr>
    </w:lvl>
  </w:abstractNum>
  <w:abstractNum w:abstractNumId="10" w15:restartNumberingAfterBreak="0">
    <w:nsid w:val="1DFF7082"/>
    <w:multiLevelType w:val="multilevel"/>
    <w:tmpl w:val="F5545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F37CE0"/>
    <w:multiLevelType w:val="hybridMultilevel"/>
    <w:tmpl w:val="43B6E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905CAC"/>
    <w:multiLevelType w:val="hybridMultilevel"/>
    <w:tmpl w:val="35D23FF8"/>
    <w:lvl w:ilvl="0" w:tplc="653C27C6">
      <w:start w:val="1"/>
      <w:numFmt w:val="lowerLetter"/>
      <w:lvlText w:val="%1)"/>
      <w:lvlJc w:val="left"/>
      <w:pPr>
        <w:ind w:left="680" w:hanging="360"/>
      </w:pPr>
      <w:rPr>
        <w:rFonts w:hint="default"/>
      </w:rPr>
    </w:lvl>
    <w:lvl w:ilvl="1" w:tplc="04100019" w:tentative="1">
      <w:start w:val="1"/>
      <w:numFmt w:val="lowerLetter"/>
      <w:lvlText w:val="%2."/>
      <w:lvlJc w:val="left"/>
      <w:pPr>
        <w:ind w:left="1400" w:hanging="360"/>
      </w:pPr>
    </w:lvl>
    <w:lvl w:ilvl="2" w:tplc="0410001B" w:tentative="1">
      <w:start w:val="1"/>
      <w:numFmt w:val="lowerRoman"/>
      <w:lvlText w:val="%3."/>
      <w:lvlJc w:val="right"/>
      <w:pPr>
        <w:ind w:left="2120" w:hanging="180"/>
      </w:pPr>
    </w:lvl>
    <w:lvl w:ilvl="3" w:tplc="0410000F" w:tentative="1">
      <w:start w:val="1"/>
      <w:numFmt w:val="decimal"/>
      <w:lvlText w:val="%4."/>
      <w:lvlJc w:val="left"/>
      <w:pPr>
        <w:ind w:left="2840" w:hanging="360"/>
      </w:pPr>
    </w:lvl>
    <w:lvl w:ilvl="4" w:tplc="04100019" w:tentative="1">
      <w:start w:val="1"/>
      <w:numFmt w:val="lowerLetter"/>
      <w:lvlText w:val="%5."/>
      <w:lvlJc w:val="left"/>
      <w:pPr>
        <w:ind w:left="3560" w:hanging="360"/>
      </w:pPr>
    </w:lvl>
    <w:lvl w:ilvl="5" w:tplc="0410001B" w:tentative="1">
      <w:start w:val="1"/>
      <w:numFmt w:val="lowerRoman"/>
      <w:lvlText w:val="%6."/>
      <w:lvlJc w:val="right"/>
      <w:pPr>
        <w:ind w:left="4280" w:hanging="180"/>
      </w:pPr>
    </w:lvl>
    <w:lvl w:ilvl="6" w:tplc="0410000F" w:tentative="1">
      <w:start w:val="1"/>
      <w:numFmt w:val="decimal"/>
      <w:lvlText w:val="%7."/>
      <w:lvlJc w:val="left"/>
      <w:pPr>
        <w:ind w:left="5000" w:hanging="360"/>
      </w:pPr>
    </w:lvl>
    <w:lvl w:ilvl="7" w:tplc="04100019" w:tentative="1">
      <w:start w:val="1"/>
      <w:numFmt w:val="lowerLetter"/>
      <w:lvlText w:val="%8."/>
      <w:lvlJc w:val="left"/>
      <w:pPr>
        <w:ind w:left="5720" w:hanging="360"/>
      </w:pPr>
    </w:lvl>
    <w:lvl w:ilvl="8" w:tplc="0410001B" w:tentative="1">
      <w:start w:val="1"/>
      <w:numFmt w:val="lowerRoman"/>
      <w:lvlText w:val="%9."/>
      <w:lvlJc w:val="right"/>
      <w:pPr>
        <w:ind w:left="6440" w:hanging="180"/>
      </w:pPr>
    </w:lvl>
  </w:abstractNum>
  <w:abstractNum w:abstractNumId="13" w15:restartNumberingAfterBreak="0">
    <w:nsid w:val="22F12AC1"/>
    <w:multiLevelType w:val="hybridMultilevel"/>
    <w:tmpl w:val="BDDC14BE"/>
    <w:lvl w:ilvl="0" w:tplc="216CABDA">
      <w:start w:val="1"/>
      <w:numFmt w:val="lowerLetter"/>
      <w:lvlText w:val="%1"/>
      <w:lvlJc w:val="left"/>
      <w:pPr>
        <w:ind w:left="479" w:hanging="282"/>
      </w:pPr>
      <w:rPr>
        <w:rFonts w:ascii="Arial" w:eastAsia="Arial" w:hAnsi="Arial" w:cs="Arial" w:hint="default"/>
        <w:b w:val="0"/>
        <w:bCs w:val="0"/>
        <w:i w:val="0"/>
        <w:iCs w:val="0"/>
        <w:spacing w:val="0"/>
        <w:w w:val="100"/>
        <w:sz w:val="22"/>
        <w:szCs w:val="22"/>
        <w:lang w:val="en-US" w:eastAsia="en-US" w:bidi="ar-SA"/>
      </w:rPr>
    </w:lvl>
    <w:lvl w:ilvl="1" w:tplc="5398541E">
      <w:numFmt w:val="bullet"/>
      <w:lvlText w:val="•"/>
      <w:lvlJc w:val="left"/>
      <w:pPr>
        <w:ind w:left="1002" w:hanging="282"/>
      </w:pPr>
      <w:rPr>
        <w:rFonts w:hint="default"/>
        <w:lang w:val="en-US" w:eastAsia="en-US" w:bidi="ar-SA"/>
      </w:rPr>
    </w:lvl>
    <w:lvl w:ilvl="2" w:tplc="8D6C03F0">
      <w:numFmt w:val="bullet"/>
      <w:lvlText w:val="•"/>
      <w:lvlJc w:val="left"/>
      <w:pPr>
        <w:ind w:left="1524" w:hanging="282"/>
      </w:pPr>
      <w:rPr>
        <w:rFonts w:hint="default"/>
        <w:lang w:val="en-US" w:eastAsia="en-US" w:bidi="ar-SA"/>
      </w:rPr>
    </w:lvl>
    <w:lvl w:ilvl="3" w:tplc="4BB84B32">
      <w:numFmt w:val="bullet"/>
      <w:lvlText w:val="•"/>
      <w:lvlJc w:val="left"/>
      <w:pPr>
        <w:ind w:left="2046" w:hanging="282"/>
      </w:pPr>
      <w:rPr>
        <w:rFonts w:hint="default"/>
        <w:lang w:val="en-US" w:eastAsia="en-US" w:bidi="ar-SA"/>
      </w:rPr>
    </w:lvl>
    <w:lvl w:ilvl="4" w:tplc="0A8CFE04">
      <w:numFmt w:val="bullet"/>
      <w:lvlText w:val="•"/>
      <w:lvlJc w:val="left"/>
      <w:pPr>
        <w:ind w:left="2568" w:hanging="282"/>
      </w:pPr>
      <w:rPr>
        <w:rFonts w:hint="default"/>
        <w:lang w:val="en-US" w:eastAsia="en-US" w:bidi="ar-SA"/>
      </w:rPr>
    </w:lvl>
    <w:lvl w:ilvl="5" w:tplc="6FF0DFC0">
      <w:numFmt w:val="bullet"/>
      <w:lvlText w:val="•"/>
      <w:lvlJc w:val="left"/>
      <w:pPr>
        <w:ind w:left="3090" w:hanging="282"/>
      </w:pPr>
      <w:rPr>
        <w:rFonts w:hint="default"/>
        <w:lang w:val="en-US" w:eastAsia="en-US" w:bidi="ar-SA"/>
      </w:rPr>
    </w:lvl>
    <w:lvl w:ilvl="6" w:tplc="590EE8FC">
      <w:numFmt w:val="bullet"/>
      <w:lvlText w:val="•"/>
      <w:lvlJc w:val="left"/>
      <w:pPr>
        <w:ind w:left="3612" w:hanging="282"/>
      </w:pPr>
      <w:rPr>
        <w:rFonts w:hint="default"/>
        <w:lang w:val="en-US" w:eastAsia="en-US" w:bidi="ar-SA"/>
      </w:rPr>
    </w:lvl>
    <w:lvl w:ilvl="7" w:tplc="BC429ED6">
      <w:numFmt w:val="bullet"/>
      <w:lvlText w:val="•"/>
      <w:lvlJc w:val="left"/>
      <w:pPr>
        <w:ind w:left="4135" w:hanging="282"/>
      </w:pPr>
      <w:rPr>
        <w:rFonts w:hint="default"/>
        <w:lang w:val="en-US" w:eastAsia="en-US" w:bidi="ar-SA"/>
      </w:rPr>
    </w:lvl>
    <w:lvl w:ilvl="8" w:tplc="09381540">
      <w:numFmt w:val="bullet"/>
      <w:lvlText w:val="•"/>
      <w:lvlJc w:val="left"/>
      <w:pPr>
        <w:ind w:left="4657" w:hanging="282"/>
      </w:pPr>
      <w:rPr>
        <w:rFonts w:hint="default"/>
        <w:lang w:val="en-US" w:eastAsia="en-US" w:bidi="ar-SA"/>
      </w:rPr>
    </w:lvl>
  </w:abstractNum>
  <w:abstractNum w:abstractNumId="14" w15:restartNumberingAfterBreak="0">
    <w:nsid w:val="337D7548"/>
    <w:multiLevelType w:val="multilevel"/>
    <w:tmpl w:val="4F5E62C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5" w15:restartNumberingAfterBreak="0">
    <w:nsid w:val="348F199E"/>
    <w:multiLevelType w:val="hybridMultilevel"/>
    <w:tmpl w:val="F252EA32"/>
    <w:lvl w:ilvl="0" w:tplc="175EE344">
      <w:numFmt w:val="bullet"/>
      <w:lvlText w:val=""/>
      <w:lvlJc w:val="left"/>
      <w:pPr>
        <w:ind w:left="110" w:hanging="720"/>
      </w:pPr>
      <w:rPr>
        <w:rFonts w:ascii="Symbol" w:eastAsia="Symbol" w:hAnsi="Symbol" w:cs="Symbol" w:hint="default"/>
        <w:b w:val="0"/>
        <w:bCs w:val="0"/>
        <w:i w:val="0"/>
        <w:iCs w:val="0"/>
        <w:spacing w:val="0"/>
        <w:w w:val="100"/>
        <w:sz w:val="22"/>
        <w:szCs w:val="22"/>
        <w:lang w:val="en-US" w:eastAsia="en-US" w:bidi="ar-SA"/>
      </w:rPr>
    </w:lvl>
    <w:lvl w:ilvl="1" w:tplc="46B05CD4">
      <w:numFmt w:val="bullet"/>
      <w:lvlText w:val="•"/>
      <w:lvlJc w:val="left"/>
      <w:pPr>
        <w:ind w:left="1042" w:hanging="720"/>
      </w:pPr>
      <w:rPr>
        <w:rFonts w:hint="default"/>
        <w:lang w:val="en-US" w:eastAsia="en-US" w:bidi="ar-SA"/>
      </w:rPr>
    </w:lvl>
    <w:lvl w:ilvl="2" w:tplc="A0F429DE">
      <w:numFmt w:val="bullet"/>
      <w:lvlText w:val="•"/>
      <w:lvlJc w:val="left"/>
      <w:pPr>
        <w:ind w:left="1964" w:hanging="720"/>
      </w:pPr>
      <w:rPr>
        <w:rFonts w:hint="default"/>
        <w:lang w:val="en-US" w:eastAsia="en-US" w:bidi="ar-SA"/>
      </w:rPr>
    </w:lvl>
    <w:lvl w:ilvl="3" w:tplc="9442256A">
      <w:numFmt w:val="bullet"/>
      <w:lvlText w:val="•"/>
      <w:lvlJc w:val="left"/>
      <w:pPr>
        <w:ind w:left="2886" w:hanging="720"/>
      </w:pPr>
      <w:rPr>
        <w:rFonts w:hint="default"/>
        <w:lang w:val="en-US" w:eastAsia="en-US" w:bidi="ar-SA"/>
      </w:rPr>
    </w:lvl>
    <w:lvl w:ilvl="4" w:tplc="AD8E8F88">
      <w:numFmt w:val="bullet"/>
      <w:lvlText w:val="•"/>
      <w:lvlJc w:val="left"/>
      <w:pPr>
        <w:ind w:left="3808" w:hanging="720"/>
      </w:pPr>
      <w:rPr>
        <w:rFonts w:hint="default"/>
        <w:lang w:val="en-US" w:eastAsia="en-US" w:bidi="ar-SA"/>
      </w:rPr>
    </w:lvl>
    <w:lvl w:ilvl="5" w:tplc="BCBAA60A">
      <w:numFmt w:val="bullet"/>
      <w:lvlText w:val="•"/>
      <w:lvlJc w:val="left"/>
      <w:pPr>
        <w:ind w:left="4730" w:hanging="720"/>
      </w:pPr>
      <w:rPr>
        <w:rFonts w:hint="default"/>
        <w:lang w:val="en-US" w:eastAsia="en-US" w:bidi="ar-SA"/>
      </w:rPr>
    </w:lvl>
    <w:lvl w:ilvl="6" w:tplc="3D6CBEAC">
      <w:numFmt w:val="bullet"/>
      <w:lvlText w:val="•"/>
      <w:lvlJc w:val="left"/>
      <w:pPr>
        <w:ind w:left="5652" w:hanging="720"/>
      </w:pPr>
      <w:rPr>
        <w:rFonts w:hint="default"/>
        <w:lang w:val="en-US" w:eastAsia="en-US" w:bidi="ar-SA"/>
      </w:rPr>
    </w:lvl>
    <w:lvl w:ilvl="7" w:tplc="47B67350">
      <w:numFmt w:val="bullet"/>
      <w:lvlText w:val="•"/>
      <w:lvlJc w:val="left"/>
      <w:pPr>
        <w:ind w:left="6574" w:hanging="720"/>
      </w:pPr>
      <w:rPr>
        <w:rFonts w:hint="default"/>
        <w:lang w:val="en-US" w:eastAsia="en-US" w:bidi="ar-SA"/>
      </w:rPr>
    </w:lvl>
    <w:lvl w:ilvl="8" w:tplc="3E64E36C">
      <w:numFmt w:val="bullet"/>
      <w:lvlText w:val="•"/>
      <w:lvlJc w:val="left"/>
      <w:pPr>
        <w:ind w:left="7496" w:hanging="720"/>
      </w:pPr>
      <w:rPr>
        <w:rFonts w:hint="default"/>
        <w:lang w:val="en-US" w:eastAsia="en-US" w:bidi="ar-SA"/>
      </w:rPr>
    </w:lvl>
  </w:abstractNum>
  <w:abstractNum w:abstractNumId="16" w15:restartNumberingAfterBreak="0">
    <w:nsid w:val="34C52E01"/>
    <w:multiLevelType w:val="hybridMultilevel"/>
    <w:tmpl w:val="008A0CF6"/>
    <w:lvl w:ilvl="0" w:tplc="AE9ADCB8">
      <w:start w:val="1"/>
      <w:numFmt w:val="lowerLetter"/>
      <w:lvlText w:val="%1)"/>
      <w:lvlJc w:val="left"/>
      <w:pPr>
        <w:ind w:left="680" w:hanging="360"/>
      </w:pPr>
      <w:rPr>
        <w:rFonts w:hint="default"/>
      </w:rPr>
    </w:lvl>
    <w:lvl w:ilvl="1" w:tplc="04100019" w:tentative="1">
      <w:start w:val="1"/>
      <w:numFmt w:val="lowerLetter"/>
      <w:lvlText w:val="%2."/>
      <w:lvlJc w:val="left"/>
      <w:pPr>
        <w:ind w:left="1400" w:hanging="360"/>
      </w:pPr>
    </w:lvl>
    <w:lvl w:ilvl="2" w:tplc="0410001B" w:tentative="1">
      <w:start w:val="1"/>
      <w:numFmt w:val="lowerRoman"/>
      <w:lvlText w:val="%3."/>
      <w:lvlJc w:val="right"/>
      <w:pPr>
        <w:ind w:left="2120" w:hanging="180"/>
      </w:pPr>
    </w:lvl>
    <w:lvl w:ilvl="3" w:tplc="0410000F" w:tentative="1">
      <w:start w:val="1"/>
      <w:numFmt w:val="decimal"/>
      <w:lvlText w:val="%4."/>
      <w:lvlJc w:val="left"/>
      <w:pPr>
        <w:ind w:left="2840" w:hanging="360"/>
      </w:pPr>
    </w:lvl>
    <w:lvl w:ilvl="4" w:tplc="04100019" w:tentative="1">
      <w:start w:val="1"/>
      <w:numFmt w:val="lowerLetter"/>
      <w:lvlText w:val="%5."/>
      <w:lvlJc w:val="left"/>
      <w:pPr>
        <w:ind w:left="3560" w:hanging="360"/>
      </w:pPr>
    </w:lvl>
    <w:lvl w:ilvl="5" w:tplc="0410001B" w:tentative="1">
      <w:start w:val="1"/>
      <w:numFmt w:val="lowerRoman"/>
      <w:lvlText w:val="%6."/>
      <w:lvlJc w:val="right"/>
      <w:pPr>
        <w:ind w:left="4280" w:hanging="180"/>
      </w:pPr>
    </w:lvl>
    <w:lvl w:ilvl="6" w:tplc="0410000F" w:tentative="1">
      <w:start w:val="1"/>
      <w:numFmt w:val="decimal"/>
      <w:lvlText w:val="%7."/>
      <w:lvlJc w:val="left"/>
      <w:pPr>
        <w:ind w:left="5000" w:hanging="360"/>
      </w:pPr>
    </w:lvl>
    <w:lvl w:ilvl="7" w:tplc="04100019" w:tentative="1">
      <w:start w:val="1"/>
      <w:numFmt w:val="lowerLetter"/>
      <w:lvlText w:val="%8."/>
      <w:lvlJc w:val="left"/>
      <w:pPr>
        <w:ind w:left="5720" w:hanging="360"/>
      </w:pPr>
    </w:lvl>
    <w:lvl w:ilvl="8" w:tplc="0410001B" w:tentative="1">
      <w:start w:val="1"/>
      <w:numFmt w:val="lowerRoman"/>
      <w:lvlText w:val="%9."/>
      <w:lvlJc w:val="right"/>
      <w:pPr>
        <w:ind w:left="6440" w:hanging="180"/>
      </w:pPr>
    </w:lvl>
  </w:abstractNum>
  <w:abstractNum w:abstractNumId="17" w15:restartNumberingAfterBreak="0">
    <w:nsid w:val="34EC7704"/>
    <w:multiLevelType w:val="hybridMultilevel"/>
    <w:tmpl w:val="730E7344"/>
    <w:lvl w:ilvl="0" w:tplc="2012D010">
      <w:start w:val="1"/>
      <w:numFmt w:val="bullet"/>
      <w:lvlText w:val="-"/>
      <w:lvlJc w:val="left"/>
      <w:pPr>
        <w:ind w:left="680" w:hanging="360"/>
      </w:pPr>
      <w:rPr>
        <w:rFonts w:ascii="Arial" w:eastAsia="Arial" w:hAnsi="Arial" w:cs="Arial" w:hint="default"/>
      </w:rPr>
    </w:lvl>
    <w:lvl w:ilvl="1" w:tplc="04100003" w:tentative="1">
      <w:start w:val="1"/>
      <w:numFmt w:val="bullet"/>
      <w:lvlText w:val="o"/>
      <w:lvlJc w:val="left"/>
      <w:pPr>
        <w:ind w:left="1400" w:hanging="360"/>
      </w:pPr>
      <w:rPr>
        <w:rFonts w:ascii="Courier New" w:hAnsi="Courier New" w:cs="Courier New" w:hint="default"/>
      </w:rPr>
    </w:lvl>
    <w:lvl w:ilvl="2" w:tplc="04100005" w:tentative="1">
      <w:start w:val="1"/>
      <w:numFmt w:val="bullet"/>
      <w:lvlText w:val=""/>
      <w:lvlJc w:val="left"/>
      <w:pPr>
        <w:ind w:left="2120" w:hanging="360"/>
      </w:pPr>
      <w:rPr>
        <w:rFonts w:ascii="Wingdings" w:hAnsi="Wingdings" w:hint="default"/>
      </w:rPr>
    </w:lvl>
    <w:lvl w:ilvl="3" w:tplc="04100001" w:tentative="1">
      <w:start w:val="1"/>
      <w:numFmt w:val="bullet"/>
      <w:lvlText w:val=""/>
      <w:lvlJc w:val="left"/>
      <w:pPr>
        <w:ind w:left="2840" w:hanging="360"/>
      </w:pPr>
      <w:rPr>
        <w:rFonts w:ascii="Symbol" w:hAnsi="Symbol" w:hint="default"/>
      </w:rPr>
    </w:lvl>
    <w:lvl w:ilvl="4" w:tplc="04100003" w:tentative="1">
      <w:start w:val="1"/>
      <w:numFmt w:val="bullet"/>
      <w:lvlText w:val="o"/>
      <w:lvlJc w:val="left"/>
      <w:pPr>
        <w:ind w:left="3560" w:hanging="360"/>
      </w:pPr>
      <w:rPr>
        <w:rFonts w:ascii="Courier New" w:hAnsi="Courier New" w:cs="Courier New" w:hint="default"/>
      </w:rPr>
    </w:lvl>
    <w:lvl w:ilvl="5" w:tplc="04100005" w:tentative="1">
      <w:start w:val="1"/>
      <w:numFmt w:val="bullet"/>
      <w:lvlText w:val=""/>
      <w:lvlJc w:val="left"/>
      <w:pPr>
        <w:ind w:left="4280" w:hanging="360"/>
      </w:pPr>
      <w:rPr>
        <w:rFonts w:ascii="Wingdings" w:hAnsi="Wingdings" w:hint="default"/>
      </w:rPr>
    </w:lvl>
    <w:lvl w:ilvl="6" w:tplc="04100001" w:tentative="1">
      <w:start w:val="1"/>
      <w:numFmt w:val="bullet"/>
      <w:lvlText w:val=""/>
      <w:lvlJc w:val="left"/>
      <w:pPr>
        <w:ind w:left="5000" w:hanging="360"/>
      </w:pPr>
      <w:rPr>
        <w:rFonts w:ascii="Symbol" w:hAnsi="Symbol" w:hint="default"/>
      </w:rPr>
    </w:lvl>
    <w:lvl w:ilvl="7" w:tplc="04100003" w:tentative="1">
      <w:start w:val="1"/>
      <w:numFmt w:val="bullet"/>
      <w:lvlText w:val="o"/>
      <w:lvlJc w:val="left"/>
      <w:pPr>
        <w:ind w:left="5720" w:hanging="360"/>
      </w:pPr>
      <w:rPr>
        <w:rFonts w:ascii="Courier New" w:hAnsi="Courier New" w:cs="Courier New" w:hint="default"/>
      </w:rPr>
    </w:lvl>
    <w:lvl w:ilvl="8" w:tplc="04100005" w:tentative="1">
      <w:start w:val="1"/>
      <w:numFmt w:val="bullet"/>
      <w:lvlText w:val=""/>
      <w:lvlJc w:val="left"/>
      <w:pPr>
        <w:ind w:left="6440" w:hanging="360"/>
      </w:pPr>
      <w:rPr>
        <w:rFonts w:ascii="Wingdings" w:hAnsi="Wingdings" w:hint="default"/>
      </w:rPr>
    </w:lvl>
  </w:abstractNum>
  <w:abstractNum w:abstractNumId="18" w15:restartNumberingAfterBreak="0">
    <w:nsid w:val="36510C06"/>
    <w:multiLevelType w:val="hybridMultilevel"/>
    <w:tmpl w:val="EC66B204"/>
    <w:lvl w:ilvl="0" w:tplc="E32E0A38">
      <w:numFmt w:val="bullet"/>
      <w:lvlText w:val=""/>
      <w:lvlJc w:val="left"/>
      <w:pPr>
        <w:ind w:left="110" w:hanging="720"/>
      </w:pPr>
      <w:rPr>
        <w:rFonts w:ascii="Symbol" w:eastAsia="Symbol" w:hAnsi="Symbol" w:cs="Symbol" w:hint="default"/>
        <w:b w:val="0"/>
        <w:bCs w:val="0"/>
        <w:i w:val="0"/>
        <w:iCs w:val="0"/>
        <w:spacing w:val="0"/>
        <w:w w:val="100"/>
        <w:sz w:val="22"/>
        <w:szCs w:val="22"/>
        <w:lang w:val="en-US" w:eastAsia="en-US" w:bidi="ar-SA"/>
      </w:rPr>
    </w:lvl>
    <w:lvl w:ilvl="1" w:tplc="8522F108">
      <w:numFmt w:val="bullet"/>
      <w:lvlText w:val="•"/>
      <w:lvlJc w:val="left"/>
      <w:pPr>
        <w:ind w:left="1042" w:hanging="720"/>
      </w:pPr>
      <w:rPr>
        <w:rFonts w:hint="default"/>
        <w:lang w:val="en-US" w:eastAsia="en-US" w:bidi="ar-SA"/>
      </w:rPr>
    </w:lvl>
    <w:lvl w:ilvl="2" w:tplc="4BB82BBE">
      <w:numFmt w:val="bullet"/>
      <w:lvlText w:val="•"/>
      <w:lvlJc w:val="left"/>
      <w:pPr>
        <w:ind w:left="1964" w:hanging="720"/>
      </w:pPr>
      <w:rPr>
        <w:rFonts w:hint="default"/>
        <w:lang w:val="en-US" w:eastAsia="en-US" w:bidi="ar-SA"/>
      </w:rPr>
    </w:lvl>
    <w:lvl w:ilvl="3" w:tplc="81006FC2">
      <w:numFmt w:val="bullet"/>
      <w:lvlText w:val="•"/>
      <w:lvlJc w:val="left"/>
      <w:pPr>
        <w:ind w:left="2886" w:hanging="720"/>
      </w:pPr>
      <w:rPr>
        <w:rFonts w:hint="default"/>
        <w:lang w:val="en-US" w:eastAsia="en-US" w:bidi="ar-SA"/>
      </w:rPr>
    </w:lvl>
    <w:lvl w:ilvl="4" w:tplc="D2F6AEFA">
      <w:numFmt w:val="bullet"/>
      <w:lvlText w:val="•"/>
      <w:lvlJc w:val="left"/>
      <w:pPr>
        <w:ind w:left="3808" w:hanging="720"/>
      </w:pPr>
      <w:rPr>
        <w:rFonts w:hint="default"/>
        <w:lang w:val="en-US" w:eastAsia="en-US" w:bidi="ar-SA"/>
      </w:rPr>
    </w:lvl>
    <w:lvl w:ilvl="5" w:tplc="2218595A">
      <w:numFmt w:val="bullet"/>
      <w:lvlText w:val="•"/>
      <w:lvlJc w:val="left"/>
      <w:pPr>
        <w:ind w:left="4730" w:hanging="720"/>
      </w:pPr>
      <w:rPr>
        <w:rFonts w:hint="default"/>
        <w:lang w:val="en-US" w:eastAsia="en-US" w:bidi="ar-SA"/>
      </w:rPr>
    </w:lvl>
    <w:lvl w:ilvl="6" w:tplc="2E000886">
      <w:numFmt w:val="bullet"/>
      <w:lvlText w:val="•"/>
      <w:lvlJc w:val="left"/>
      <w:pPr>
        <w:ind w:left="5652" w:hanging="720"/>
      </w:pPr>
      <w:rPr>
        <w:rFonts w:hint="default"/>
        <w:lang w:val="en-US" w:eastAsia="en-US" w:bidi="ar-SA"/>
      </w:rPr>
    </w:lvl>
    <w:lvl w:ilvl="7" w:tplc="7E10AE80">
      <w:numFmt w:val="bullet"/>
      <w:lvlText w:val="•"/>
      <w:lvlJc w:val="left"/>
      <w:pPr>
        <w:ind w:left="6574" w:hanging="720"/>
      </w:pPr>
      <w:rPr>
        <w:rFonts w:hint="default"/>
        <w:lang w:val="en-US" w:eastAsia="en-US" w:bidi="ar-SA"/>
      </w:rPr>
    </w:lvl>
    <w:lvl w:ilvl="8" w:tplc="ECFE8E8E">
      <w:numFmt w:val="bullet"/>
      <w:lvlText w:val="•"/>
      <w:lvlJc w:val="left"/>
      <w:pPr>
        <w:ind w:left="7496" w:hanging="720"/>
      </w:pPr>
      <w:rPr>
        <w:rFonts w:hint="default"/>
        <w:lang w:val="en-US" w:eastAsia="en-US" w:bidi="ar-SA"/>
      </w:rPr>
    </w:lvl>
  </w:abstractNum>
  <w:abstractNum w:abstractNumId="19" w15:restartNumberingAfterBreak="0">
    <w:nsid w:val="4B67714D"/>
    <w:multiLevelType w:val="hybridMultilevel"/>
    <w:tmpl w:val="C7908A64"/>
    <w:lvl w:ilvl="0" w:tplc="C7C0B560">
      <w:start w:val="1"/>
      <w:numFmt w:val="lowerLetter"/>
      <w:lvlText w:val="%1)"/>
      <w:lvlJc w:val="left"/>
      <w:pPr>
        <w:ind w:left="679" w:hanging="360"/>
      </w:pPr>
      <w:rPr>
        <w:rFonts w:ascii="Arial" w:eastAsia="Arial" w:hAnsi="Arial" w:cs="Arial" w:hint="default"/>
        <w:b w:val="0"/>
        <w:bCs w:val="0"/>
        <w:i w:val="0"/>
        <w:iCs w:val="0"/>
        <w:spacing w:val="-1"/>
        <w:w w:val="100"/>
        <w:sz w:val="22"/>
        <w:szCs w:val="22"/>
        <w:lang w:val="en-US" w:eastAsia="en-US" w:bidi="ar-SA"/>
      </w:rPr>
    </w:lvl>
    <w:lvl w:ilvl="1" w:tplc="AD2E6D6E">
      <w:numFmt w:val="bullet"/>
      <w:lvlText w:val="•"/>
      <w:lvlJc w:val="left"/>
      <w:pPr>
        <w:ind w:left="1185" w:hanging="360"/>
      </w:pPr>
      <w:rPr>
        <w:rFonts w:hint="default"/>
        <w:lang w:val="en-US" w:eastAsia="en-US" w:bidi="ar-SA"/>
      </w:rPr>
    </w:lvl>
    <w:lvl w:ilvl="2" w:tplc="A36C0088">
      <w:numFmt w:val="bullet"/>
      <w:lvlText w:val="•"/>
      <w:lvlJc w:val="left"/>
      <w:pPr>
        <w:ind w:left="1691" w:hanging="360"/>
      </w:pPr>
      <w:rPr>
        <w:rFonts w:hint="default"/>
        <w:lang w:val="en-US" w:eastAsia="en-US" w:bidi="ar-SA"/>
      </w:rPr>
    </w:lvl>
    <w:lvl w:ilvl="3" w:tplc="A8E86886">
      <w:numFmt w:val="bullet"/>
      <w:lvlText w:val="•"/>
      <w:lvlJc w:val="left"/>
      <w:pPr>
        <w:ind w:left="2197" w:hanging="360"/>
      </w:pPr>
      <w:rPr>
        <w:rFonts w:hint="default"/>
        <w:lang w:val="en-US" w:eastAsia="en-US" w:bidi="ar-SA"/>
      </w:rPr>
    </w:lvl>
    <w:lvl w:ilvl="4" w:tplc="6AE41E52">
      <w:numFmt w:val="bullet"/>
      <w:lvlText w:val="•"/>
      <w:lvlJc w:val="left"/>
      <w:pPr>
        <w:ind w:left="2703" w:hanging="360"/>
      </w:pPr>
      <w:rPr>
        <w:rFonts w:hint="default"/>
        <w:lang w:val="en-US" w:eastAsia="en-US" w:bidi="ar-SA"/>
      </w:rPr>
    </w:lvl>
    <w:lvl w:ilvl="5" w:tplc="A9222CF4">
      <w:numFmt w:val="bullet"/>
      <w:lvlText w:val="•"/>
      <w:lvlJc w:val="left"/>
      <w:pPr>
        <w:ind w:left="3208" w:hanging="360"/>
      </w:pPr>
      <w:rPr>
        <w:rFonts w:hint="default"/>
        <w:lang w:val="en-US" w:eastAsia="en-US" w:bidi="ar-SA"/>
      </w:rPr>
    </w:lvl>
    <w:lvl w:ilvl="6" w:tplc="DE948158">
      <w:numFmt w:val="bullet"/>
      <w:lvlText w:val="•"/>
      <w:lvlJc w:val="left"/>
      <w:pPr>
        <w:ind w:left="3714" w:hanging="360"/>
      </w:pPr>
      <w:rPr>
        <w:rFonts w:hint="default"/>
        <w:lang w:val="en-US" w:eastAsia="en-US" w:bidi="ar-SA"/>
      </w:rPr>
    </w:lvl>
    <w:lvl w:ilvl="7" w:tplc="95D470E4">
      <w:numFmt w:val="bullet"/>
      <w:lvlText w:val="•"/>
      <w:lvlJc w:val="left"/>
      <w:pPr>
        <w:ind w:left="4220" w:hanging="360"/>
      </w:pPr>
      <w:rPr>
        <w:rFonts w:hint="default"/>
        <w:lang w:val="en-US" w:eastAsia="en-US" w:bidi="ar-SA"/>
      </w:rPr>
    </w:lvl>
    <w:lvl w:ilvl="8" w:tplc="49801E8A">
      <w:numFmt w:val="bullet"/>
      <w:lvlText w:val="•"/>
      <w:lvlJc w:val="left"/>
      <w:pPr>
        <w:ind w:left="4726" w:hanging="360"/>
      </w:pPr>
      <w:rPr>
        <w:rFonts w:hint="default"/>
        <w:lang w:val="en-US" w:eastAsia="en-US" w:bidi="ar-SA"/>
      </w:rPr>
    </w:lvl>
  </w:abstractNum>
  <w:abstractNum w:abstractNumId="20" w15:restartNumberingAfterBreak="0">
    <w:nsid w:val="53A64BEF"/>
    <w:multiLevelType w:val="hybridMultilevel"/>
    <w:tmpl w:val="B3DEFE84"/>
    <w:lvl w:ilvl="0" w:tplc="B666FE9C">
      <w:numFmt w:val="bullet"/>
      <w:lvlText w:val="-"/>
      <w:lvlJc w:val="left"/>
      <w:pPr>
        <w:ind w:left="825" w:hanging="720"/>
      </w:pPr>
      <w:rPr>
        <w:rFonts w:ascii="Arial" w:eastAsia="Arial" w:hAnsi="Arial" w:cs="Arial" w:hint="default"/>
        <w:b w:val="0"/>
        <w:bCs w:val="0"/>
        <w:i w:val="0"/>
        <w:iCs w:val="0"/>
        <w:spacing w:val="0"/>
        <w:w w:val="100"/>
        <w:sz w:val="22"/>
        <w:szCs w:val="22"/>
        <w:lang w:val="en-US" w:eastAsia="en-US" w:bidi="ar-SA"/>
      </w:rPr>
    </w:lvl>
    <w:lvl w:ilvl="1" w:tplc="3CEECA08">
      <w:numFmt w:val="bullet"/>
      <w:lvlText w:val="•"/>
      <w:lvlJc w:val="left"/>
      <w:pPr>
        <w:ind w:left="1694" w:hanging="720"/>
      </w:pPr>
      <w:rPr>
        <w:rFonts w:hint="default"/>
        <w:lang w:val="en-US" w:eastAsia="en-US" w:bidi="ar-SA"/>
      </w:rPr>
    </w:lvl>
    <w:lvl w:ilvl="2" w:tplc="19A66FA2">
      <w:numFmt w:val="bullet"/>
      <w:lvlText w:val="•"/>
      <w:lvlJc w:val="left"/>
      <w:pPr>
        <w:ind w:left="2569" w:hanging="720"/>
      </w:pPr>
      <w:rPr>
        <w:rFonts w:hint="default"/>
        <w:lang w:val="en-US" w:eastAsia="en-US" w:bidi="ar-SA"/>
      </w:rPr>
    </w:lvl>
    <w:lvl w:ilvl="3" w:tplc="364EA670">
      <w:numFmt w:val="bullet"/>
      <w:lvlText w:val="•"/>
      <w:lvlJc w:val="left"/>
      <w:pPr>
        <w:ind w:left="3443" w:hanging="720"/>
      </w:pPr>
      <w:rPr>
        <w:rFonts w:hint="default"/>
        <w:lang w:val="en-US" w:eastAsia="en-US" w:bidi="ar-SA"/>
      </w:rPr>
    </w:lvl>
    <w:lvl w:ilvl="4" w:tplc="BCA8272A">
      <w:numFmt w:val="bullet"/>
      <w:lvlText w:val="•"/>
      <w:lvlJc w:val="left"/>
      <w:pPr>
        <w:ind w:left="4318" w:hanging="720"/>
      </w:pPr>
      <w:rPr>
        <w:rFonts w:hint="default"/>
        <w:lang w:val="en-US" w:eastAsia="en-US" w:bidi="ar-SA"/>
      </w:rPr>
    </w:lvl>
    <w:lvl w:ilvl="5" w:tplc="F9E44360">
      <w:numFmt w:val="bullet"/>
      <w:lvlText w:val="•"/>
      <w:lvlJc w:val="left"/>
      <w:pPr>
        <w:ind w:left="5193" w:hanging="720"/>
      </w:pPr>
      <w:rPr>
        <w:rFonts w:hint="default"/>
        <w:lang w:val="en-US" w:eastAsia="en-US" w:bidi="ar-SA"/>
      </w:rPr>
    </w:lvl>
    <w:lvl w:ilvl="6" w:tplc="2962E5CE">
      <w:numFmt w:val="bullet"/>
      <w:lvlText w:val="•"/>
      <w:lvlJc w:val="left"/>
      <w:pPr>
        <w:ind w:left="6067" w:hanging="720"/>
      </w:pPr>
      <w:rPr>
        <w:rFonts w:hint="default"/>
        <w:lang w:val="en-US" w:eastAsia="en-US" w:bidi="ar-SA"/>
      </w:rPr>
    </w:lvl>
    <w:lvl w:ilvl="7" w:tplc="B088F000">
      <w:numFmt w:val="bullet"/>
      <w:lvlText w:val="•"/>
      <w:lvlJc w:val="left"/>
      <w:pPr>
        <w:ind w:left="6942" w:hanging="720"/>
      </w:pPr>
      <w:rPr>
        <w:rFonts w:hint="default"/>
        <w:lang w:val="en-US" w:eastAsia="en-US" w:bidi="ar-SA"/>
      </w:rPr>
    </w:lvl>
    <w:lvl w:ilvl="8" w:tplc="DBA8413A">
      <w:numFmt w:val="bullet"/>
      <w:lvlText w:val="•"/>
      <w:lvlJc w:val="left"/>
      <w:pPr>
        <w:ind w:left="7816" w:hanging="720"/>
      </w:pPr>
      <w:rPr>
        <w:rFonts w:hint="default"/>
        <w:lang w:val="en-US" w:eastAsia="en-US" w:bidi="ar-SA"/>
      </w:rPr>
    </w:lvl>
  </w:abstractNum>
  <w:abstractNum w:abstractNumId="21" w15:restartNumberingAfterBreak="0">
    <w:nsid w:val="57911641"/>
    <w:multiLevelType w:val="hybridMultilevel"/>
    <w:tmpl w:val="C8AAA846"/>
    <w:lvl w:ilvl="0" w:tplc="EF063EA8">
      <w:start w:val="1"/>
      <w:numFmt w:val="decimal"/>
      <w:lvlText w:val="%1."/>
      <w:lvlJc w:val="left"/>
      <w:pPr>
        <w:ind w:left="479" w:hanging="720"/>
        <w:jc w:val="right"/>
      </w:pPr>
      <w:rPr>
        <w:rFonts w:ascii="Calibri" w:eastAsia="Calibri" w:hAnsi="Calibri" w:cs="Calibri" w:hint="default"/>
        <w:b w:val="0"/>
        <w:bCs w:val="0"/>
        <w:i w:val="0"/>
        <w:iCs w:val="0"/>
        <w:spacing w:val="-2"/>
        <w:w w:val="101"/>
        <w:sz w:val="18"/>
        <w:szCs w:val="18"/>
        <w:lang w:val="en-US" w:eastAsia="en-US" w:bidi="ar-SA"/>
      </w:rPr>
    </w:lvl>
    <w:lvl w:ilvl="1" w:tplc="1C5079F8">
      <w:numFmt w:val="bullet"/>
      <w:lvlText w:val="•"/>
      <w:lvlJc w:val="left"/>
      <w:pPr>
        <w:ind w:left="1002" w:hanging="720"/>
      </w:pPr>
      <w:rPr>
        <w:rFonts w:hint="default"/>
        <w:lang w:val="en-US" w:eastAsia="en-US" w:bidi="ar-SA"/>
      </w:rPr>
    </w:lvl>
    <w:lvl w:ilvl="2" w:tplc="7CAA0582">
      <w:numFmt w:val="bullet"/>
      <w:lvlText w:val="•"/>
      <w:lvlJc w:val="left"/>
      <w:pPr>
        <w:ind w:left="1524" w:hanging="720"/>
      </w:pPr>
      <w:rPr>
        <w:rFonts w:hint="default"/>
        <w:lang w:val="en-US" w:eastAsia="en-US" w:bidi="ar-SA"/>
      </w:rPr>
    </w:lvl>
    <w:lvl w:ilvl="3" w:tplc="A6FA310C">
      <w:numFmt w:val="bullet"/>
      <w:lvlText w:val="•"/>
      <w:lvlJc w:val="left"/>
      <w:pPr>
        <w:ind w:left="2046" w:hanging="720"/>
      </w:pPr>
      <w:rPr>
        <w:rFonts w:hint="default"/>
        <w:lang w:val="en-US" w:eastAsia="en-US" w:bidi="ar-SA"/>
      </w:rPr>
    </w:lvl>
    <w:lvl w:ilvl="4" w:tplc="09182D92">
      <w:numFmt w:val="bullet"/>
      <w:lvlText w:val="•"/>
      <w:lvlJc w:val="left"/>
      <w:pPr>
        <w:ind w:left="2568" w:hanging="720"/>
      </w:pPr>
      <w:rPr>
        <w:rFonts w:hint="default"/>
        <w:lang w:val="en-US" w:eastAsia="en-US" w:bidi="ar-SA"/>
      </w:rPr>
    </w:lvl>
    <w:lvl w:ilvl="5" w:tplc="A8FE9782">
      <w:numFmt w:val="bullet"/>
      <w:lvlText w:val="•"/>
      <w:lvlJc w:val="left"/>
      <w:pPr>
        <w:ind w:left="3090" w:hanging="720"/>
      </w:pPr>
      <w:rPr>
        <w:rFonts w:hint="default"/>
        <w:lang w:val="en-US" w:eastAsia="en-US" w:bidi="ar-SA"/>
      </w:rPr>
    </w:lvl>
    <w:lvl w:ilvl="6" w:tplc="DAF0B004">
      <w:numFmt w:val="bullet"/>
      <w:lvlText w:val="•"/>
      <w:lvlJc w:val="left"/>
      <w:pPr>
        <w:ind w:left="3612" w:hanging="720"/>
      </w:pPr>
      <w:rPr>
        <w:rFonts w:hint="default"/>
        <w:lang w:val="en-US" w:eastAsia="en-US" w:bidi="ar-SA"/>
      </w:rPr>
    </w:lvl>
    <w:lvl w:ilvl="7" w:tplc="F5C8B0EA">
      <w:numFmt w:val="bullet"/>
      <w:lvlText w:val="•"/>
      <w:lvlJc w:val="left"/>
      <w:pPr>
        <w:ind w:left="4134" w:hanging="720"/>
      </w:pPr>
      <w:rPr>
        <w:rFonts w:hint="default"/>
        <w:lang w:val="en-US" w:eastAsia="en-US" w:bidi="ar-SA"/>
      </w:rPr>
    </w:lvl>
    <w:lvl w:ilvl="8" w:tplc="897E14EC">
      <w:numFmt w:val="bullet"/>
      <w:lvlText w:val="•"/>
      <w:lvlJc w:val="left"/>
      <w:pPr>
        <w:ind w:left="4656" w:hanging="720"/>
      </w:pPr>
      <w:rPr>
        <w:rFonts w:hint="default"/>
        <w:lang w:val="en-US" w:eastAsia="en-US" w:bidi="ar-SA"/>
      </w:rPr>
    </w:lvl>
  </w:abstractNum>
  <w:abstractNum w:abstractNumId="22" w15:restartNumberingAfterBreak="0">
    <w:nsid w:val="59EF7F2C"/>
    <w:multiLevelType w:val="hybridMultilevel"/>
    <w:tmpl w:val="128CCED8"/>
    <w:lvl w:ilvl="0" w:tplc="E0581708">
      <w:numFmt w:val="bullet"/>
      <w:lvlText w:val="-"/>
      <w:lvlJc w:val="left"/>
      <w:pPr>
        <w:ind w:left="825" w:hanging="720"/>
      </w:pPr>
      <w:rPr>
        <w:rFonts w:ascii="Arial" w:eastAsia="Arial" w:hAnsi="Arial" w:cs="Arial" w:hint="default"/>
        <w:b w:val="0"/>
        <w:bCs w:val="0"/>
        <w:i w:val="0"/>
        <w:iCs w:val="0"/>
        <w:spacing w:val="0"/>
        <w:w w:val="100"/>
        <w:sz w:val="22"/>
        <w:szCs w:val="22"/>
        <w:lang w:val="en-US" w:eastAsia="en-US" w:bidi="ar-SA"/>
      </w:rPr>
    </w:lvl>
    <w:lvl w:ilvl="1" w:tplc="0066937E">
      <w:numFmt w:val="bullet"/>
      <w:lvlText w:val="•"/>
      <w:lvlJc w:val="left"/>
      <w:pPr>
        <w:ind w:left="1694" w:hanging="720"/>
      </w:pPr>
      <w:rPr>
        <w:rFonts w:hint="default"/>
        <w:lang w:val="en-US" w:eastAsia="en-US" w:bidi="ar-SA"/>
      </w:rPr>
    </w:lvl>
    <w:lvl w:ilvl="2" w:tplc="DBD05AA2">
      <w:numFmt w:val="bullet"/>
      <w:lvlText w:val="•"/>
      <w:lvlJc w:val="left"/>
      <w:pPr>
        <w:ind w:left="2569" w:hanging="720"/>
      </w:pPr>
      <w:rPr>
        <w:rFonts w:hint="default"/>
        <w:lang w:val="en-US" w:eastAsia="en-US" w:bidi="ar-SA"/>
      </w:rPr>
    </w:lvl>
    <w:lvl w:ilvl="3" w:tplc="5C989454">
      <w:numFmt w:val="bullet"/>
      <w:lvlText w:val="•"/>
      <w:lvlJc w:val="left"/>
      <w:pPr>
        <w:ind w:left="3443" w:hanging="720"/>
      </w:pPr>
      <w:rPr>
        <w:rFonts w:hint="default"/>
        <w:lang w:val="en-US" w:eastAsia="en-US" w:bidi="ar-SA"/>
      </w:rPr>
    </w:lvl>
    <w:lvl w:ilvl="4" w:tplc="D42C4DE6">
      <w:numFmt w:val="bullet"/>
      <w:lvlText w:val="•"/>
      <w:lvlJc w:val="left"/>
      <w:pPr>
        <w:ind w:left="4318" w:hanging="720"/>
      </w:pPr>
      <w:rPr>
        <w:rFonts w:hint="default"/>
        <w:lang w:val="en-US" w:eastAsia="en-US" w:bidi="ar-SA"/>
      </w:rPr>
    </w:lvl>
    <w:lvl w:ilvl="5" w:tplc="C50AA522">
      <w:numFmt w:val="bullet"/>
      <w:lvlText w:val="•"/>
      <w:lvlJc w:val="left"/>
      <w:pPr>
        <w:ind w:left="5193" w:hanging="720"/>
      </w:pPr>
      <w:rPr>
        <w:rFonts w:hint="default"/>
        <w:lang w:val="en-US" w:eastAsia="en-US" w:bidi="ar-SA"/>
      </w:rPr>
    </w:lvl>
    <w:lvl w:ilvl="6" w:tplc="9356D884">
      <w:numFmt w:val="bullet"/>
      <w:lvlText w:val="•"/>
      <w:lvlJc w:val="left"/>
      <w:pPr>
        <w:ind w:left="6067" w:hanging="720"/>
      </w:pPr>
      <w:rPr>
        <w:rFonts w:hint="default"/>
        <w:lang w:val="en-US" w:eastAsia="en-US" w:bidi="ar-SA"/>
      </w:rPr>
    </w:lvl>
    <w:lvl w:ilvl="7" w:tplc="DEF85654">
      <w:numFmt w:val="bullet"/>
      <w:lvlText w:val="•"/>
      <w:lvlJc w:val="left"/>
      <w:pPr>
        <w:ind w:left="6942" w:hanging="720"/>
      </w:pPr>
      <w:rPr>
        <w:rFonts w:hint="default"/>
        <w:lang w:val="en-US" w:eastAsia="en-US" w:bidi="ar-SA"/>
      </w:rPr>
    </w:lvl>
    <w:lvl w:ilvl="8" w:tplc="51267AB0">
      <w:numFmt w:val="bullet"/>
      <w:lvlText w:val="•"/>
      <w:lvlJc w:val="left"/>
      <w:pPr>
        <w:ind w:left="7816" w:hanging="720"/>
      </w:pPr>
      <w:rPr>
        <w:rFonts w:hint="default"/>
        <w:lang w:val="en-US" w:eastAsia="en-US" w:bidi="ar-SA"/>
      </w:rPr>
    </w:lvl>
  </w:abstractNum>
  <w:abstractNum w:abstractNumId="23" w15:restartNumberingAfterBreak="0">
    <w:nsid w:val="5D17023B"/>
    <w:multiLevelType w:val="hybridMultilevel"/>
    <w:tmpl w:val="6C6003C2"/>
    <w:lvl w:ilvl="0" w:tplc="945C2D6C">
      <w:numFmt w:val="bullet"/>
      <w:lvlText w:val="-"/>
      <w:lvlJc w:val="left"/>
      <w:pPr>
        <w:ind w:left="825" w:hanging="720"/>
      </w:pPr>
      <w:rPr>
        <w:rFonts w:ascii="Arial" w:eastAsia="Arial" w:hAnsi="Arial" w:cs="Arial" w:hint="default"/>
        <w:b w:val="0"/>
        <w:bCs w:val="0"/>
        <w:i w:val="0"/>
        <w:iCs w:val="0"/>
        <w:spacing w:val="0"/>
        <w:w w:val="100"/>
        <w:sz w:val="22"/>
        <w:szCs w:val="22"/>
        <w:lang w:val="en-US" w:eastAsia="en-US" w:bidi="ar-SA"/>
      </w:rPr>
    </w:lvl>
    <w:lvl w:ilvl="1" w:tplc="D3E80906">
      <w:numFmt w:val="bullet"/>
      <w:lvlText w:val="•"/>
      <w:lvlJc w:val="left"/>
      <w:pPr>
        <w:ind w:left="1694" w:hanging="720"/>
      </w:pPr>
      <w:rPr>
        <w:rFonts w:hint="default"/>
        <w:lang w:val="en-US" w:eastAsia="en-US" w:bidi="ar-SA"/>
      </w:rPr>
    </w:lvl>
    <w:lvl w:ilvl="2" w:tplc="65C01324">
      <w:numFmt w:val="bullet"/>
      <w:lvlText w:val="•"/>
      <w:lvlJc w:val="left"/>
      <w:pPr>
        <w:ind w:left="2569" w:hanging="720"/>
      </w:pPr>
      <w:rPr>
        <w:rFonts w:hint="default"/>
        <w:lang w:val="en-US" w:eastAsia="en-US" w:bidi="ar-SA"/>
      </w:rPr>
    </w:lvl>
    <w:lvl w:ilvl="3" w:tplc="D2267D40">
      <w:numFmt w:val="bullet"/>
      <w:lvlText w:val="•"/>
      <w:lvlJc w:val="left"/>
      <w:pPr>
        <w:ind w:left="3443" w:hanging="720"/>
      </w:pPr>
      <w:rPr>
        <w:rFonts w:hint="default"/>
        <w:lang w:val="en-US" w:eastAsia="en-US" w:bidi="ar-SA"/>
      </w:rPr>
    </w:lvl>
    <w:lvl w:ilvl="4" w:tplc="A03475FA">
      <w:numFmt w:val="bullet"/>
      <w:lvlText w:val="•"/>
      <w:lvlJc w:val="left"/>
      <w:pPr>
        <w:ind w:left="4318" w:hanging="720"/>
      </w:pPr>
      <w:rPr>
        <w:rFonts w:hint="default"/>
        <w:lang w:val="en-US" w:eastAsia="en-US" w:bidi="ar-SA"/>
      </w:rPr>
    </w:lvl>
    <w:lvl w:ilvl="5" w:tplc="62E454A0">
      <w:numFmt w:val="bullet"/>
      <w:lvlText w:val="•"/>
      <w:lvlJc w:val="left"/>
      <w:pPr>
        <w:ind w:left="5193" w:hanging="720"/>
      </w:pPr>
      <w:rPr>
        <w:rFonts w:hint="default"/>
        <w:lang w:val="en-US" w:eastAsia="en-US" w:bidi="ar-SA"/>
      </w:rPr>
    </w:lvl>
    <w:lvl w:ilvl="6" w:tplc="E2020100">
      <w:numFmt w:val="bullet"/>
      <w:lvlText w:val="•"/>
      <w:lvlJc w:val="left"/>
      <w:pPr>
        <w:ind w:left="6067" w:hanging="720"/>
      </w:pPr>
      <w:rPr>
        <w:rFonts w:hint="default"/>
        <w:lang w:val="en-US" w:eastAsia="en-US" w:bidi="ar-SA"/>
      </w:rPr>
    </w:lvl>
    <w:lvl w:ilvl="7" w:tplc="9528C72E">
      <w:numFmt w:val="bullet"/>
      <w:lvlText w:val="•"/>
      <w:lvlJc w:val="left"/>
      <w:pPr>
        <w:ind w:left="6942" w:hanging="720"/>
      </w:pPr>
      <w:rPr>
        <w:rFonts w:hint="default"/>
        <w:lang w:val="en-US" w:eastAsia="en-US" w:bidi="ar-SA"/>
      </w:rPr>
    </w:lvl>
    <w:lvl w:ilvl="8" w:tplc="E2381D66">
      <w:numFmt w:val="bullet"/>
      <w:lvlText w:val="•"/>
      <w:lvlJc w:val="left"/>
      <w:pPr>
        <w:ind w:left="7816" w:hanging="720"/>
      </w:pPr>
      <w:rPr>
        <w:rFonts w:hint="default"/>
        <w:lang w:val="en-US" w:eastAsia="en-US" w:bidi="ar-SA"/>
      </w:rPr>
    </w:lvl>
  </w:abstractNum>
  <w:abstractNum w:abstractNumId="24" w15:restartNumberingAfterBreak="0">
    <w:nsid w:val="5ECA2FC2"/>
    <w:multiLevelType w:val="hybridMultilevel"/>
    <w:tmpl w:val="BBE6E208"/>
    <w:lvl w:ilvl="0" w:tplc="07C2100A">
      <w:numFmt w:val="bullet"/>
      <w:lvlText w:val="o"/>
      <w:lvlJc w:val="left"/>
      <w:pPr>
        <w:ind w:left="830" w:hanging="720"/>
      </w:pPr>
      <w:rPr>
        <w:rFonts w:ascii="Courier New" w:eastAsia="Courier New" w:hAnsi="Courier New" w:cs="Courier New" w:hint="default"/>
        <w:b w:val="0"/>
        <w:bCs w:val="0"/>
        <w:i w:val="0"/>
        <w:iCs w:val="0"/>
        <w:spacing w:val="0"/>
        <w:w w:val="100"/>
        <w:sz w:val="22"/>
        <w:szCs w:val="22"/>
        <w:lang w:val="en-US" w:eastAsia="en-US" w:bidi="ar-SA"/>
      </w:rPr>
    </w:lvl>
    <w:lvl w:ilvl="1" w:tplc="C07CEFE8">
      <w:numFmt w:val="bullet"/>
      <w:lvlText w:val="•"/>
      <w:lvlJc w:val="left"/>
      <w:pPr>
        <w:ind w:left="1690" w:hanging="720"/>
      </w:pPr>
      <w:rPr>
        <w:rFonts w:hint="default"/>
        <w:lang w:val="en-US" w:eastAsia="en-US" w:bidi="ar-SA"/>
      </w:rPr>
    </w:lvl>
    <w:lvl w:ilvl="2" w:tplc="190EB0D2">
      <w:numFmt w:val="bullet"/>
      <w:lvlText w:val="•"/>
      <w:lvlJc w:val="left"/>
      <w:pPr>
        <w:ind w:left="2540" w:hanging="720"/>
      </w:pPr>
      <w:rPr>
        <w:rFonts w:hint="default"/>
        <w:lang w:val="en-US" w:eastAsia="en-US" w:bidi="ar-SA"/>
      </w:rPr>
    </w:lvl>
    <w:lvl w:ilvl="3" w:tplc="D9B69D30">
      <w:numFmt w:val="bullet"/>
      <w:lvlText w:val="•"/>
      <w:lvlJc w:val="left"/>
      <w:pPr>
        <w:ind w:left="3390" w:hanging="720"/>
      </w:pPr>
      <w:rPr>
        <w:rFonts w:hint="default"/>
        <w:lang w:val="en-US" w:eastAsia="en-US" w:bidi="ar-SA"/>
      </w:rPr>
    </w:lvl>
    <w:lvl w:ilvl="4" w:tplc="C0D06CC2">
      <w:numFmt w:val="bullet"/>
      <w:lvlText w:val="•"/>
      <w:lvlJc w:val="left"/>
      <w:pPr>
        <w:ind w:left="4240" w:hanging="720"/>
      </w:pPr>
      <w:rPr>
        <w:rFonts w:hint="default"/>
        <w:lang w:val="en-US" w:eastAsia="en-US" w:bidi="ar-SA"/>
      </w:rPr>
    </w:lvl>
    <w:lvl w:ilvl="5" w:tplc="B06E00C2">
      <w:numFmt w:val="bullet"/>
      <w:lvlText w:val="•"/>
      <w:lvlJc w:val="left"/>
      <w:pPr>
        <w:ind w:left="5090" w:hanging="720"/>
      </w:pPr>
      <w:rPr>
        <w:rFonts w:hint="default"/>
        <w:lang w:val="en-US" w:eastAsia="en-US" w:bidi="ar-SA"/>
      </w:rPr>
    </w:lvl>
    <w:lvl w:ilvl="6" w:tplc="6CB49C46">
      <w:numFmt w:val="bullet"/>
      <w:lvlText w:val="•"/>
      <w:lvlJc w:val="left"/>
      <w:pPr>
        <w:ind w:left="5940" w:hanging="720"/>
      </w:pPr>
      <w:rPr>
        <w:rFonts w:hint="default"/>
        <w:lang w:val="en-US" w:eastAsia="en-US" w:bidi="ar-SA"/>
      </w:rPr>
    </w:lvl>
    <w:lvl w:ilvl="7" w:tplc="C06CAB8E">
      <w:numFmt w:val="bullet"/>
      <w:lvlText w:val="•"/>
      <w:lvlJc w:val="left"/>
      <w:pPr>
        <w:ind w:left="6790" w:hanging="720"/>
      </w:pPr>
      <w:rPr>
        <w:rFonts w:hint="default"/>
        <w:lang w:val="en-US" w:eastAsia="en-US" w:bidi="ar-SA"/>
      </w:rPr>
    </w:lvl>
    <w:lvl w:ilvl="8" w:tplc="00622A68">
      <w:numFmt w:val="bullet"/>
      <w:lvlText w:val="•"/>
      <w:lvlJc w:val="left"/>
      <w:pPr>
        <w:ind w:left="7640" w:hanging="720"/>
      </w:pPr>
      <w:rPr>
        <w:rFonts w:hint="default"/>
        <w:lang w:val="en-US" w:eastAsia="en-US" w:bidi="ar-SA"/>
      </w:rPr>
    </w:lvl>
  </w:abstractNum>
  <w:abstractNum w:abstractNumId="25" w15:restartNumberingAfterBreak="0">
    <w:nsid w:val="5ECD2A8C"/>
    <w:multiLevelType w:val="hybridMultilevel"/>
    <w:tmpl w:val="77428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1C1069"/>
    <w:multiLevelType w:val="hybridMultilevel"/>
    <w:tmpl w:val="65D2C1A2"/>
    <w:lvl w:ilvl="0" w:tplc="3A6C98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2F6670"/>
    <w:multiLevelType w:val="hybridMultilevel"/>
    <w:tmpl w:val="533691A0"/>
    <w:lvl w:ilvl="0" w:tplc="22769518">
      <w:numFmt w:val="bullet"/>
      <w:lvlText w:val="o"/>
      <w:lvlJc w:val="left"/>
      <w:pPr>
        <w:ind w:left="830" w:hanging="720"/>
      </w:pPr>
      <w:rPr>
        <w:rFonts w:ascii="Courier New" w:eastAsia="Courier New" w:hAnsi="Courier New" w:cs="Courier New" w:hint="default"/>
        <w:b w:val="0"/>
        <w:bCs w:val="0"/>
        <w:i w:val="0"/>
        <w:iCs w:val="0"/>
        <w:spacing w:val="0"/>
        <w:w w:val="100"/>
        <w:sz w:val="22"/>
        <w:szCs w:val="22"/>
        <w:lang w:val="en-US" w:eastAsia="en-US" w:bidi="ar-SA"/>
      </w:rPr>
    </w:lvl>
    <w:lvl w:ilvl="1" w:tplc="2BA6FA08">
      <w:numFmt w:val="bullet"/>
      <w:lvlText w:val="•"/>
      <w:lvlJc w:val="left"/>
      <w:pPr>
        <w:ind w:left="1690" w:hanging="720"/>
      </w:pPr>
      <w:rPr>
        <w:rFonts w:hint="default"/>
        <w:lang w:val="en-US" w:eastAsia="en-US" w:bidi="ar-SA"/>
      </w:rPr>
    </w:lvl>
    <w:lvl w:ilvl="2" w:tplc="8966B3E4">
      <w:numFmt w:val="bullet"/>
      <w:lvlText w:val="•"/>
      <w:lvlJc w:val="left"/>
      <w:pPr>
        <w:ind w:left="2540" w:hanging="720"/>
      </w:pPr>
      <w:rPr>
        <w:rFonts w:hint="default"/>
        <w:lang w:val="en-US" w:eastAsia="en-US" w:bidi="ar-SA"/>
      </w:rPr>
    </w:lvl>
    <w:lvl w:ilvl="3" w:tplc="A828AE66">
      <w:numFmt w:val="bullet"/>
      <w:lvlText w:val="•"/>
      <w:lvlJc w:val="left"/>
      <w:pPr>
        <w:ind w:left="3390" w:hanging="720"/>
      </w:pPr>
      <w:rPr>
        <w:rFonts w:hint="default"/>
        <w:lang w:val="en-US" w:eastAsia="en-US" w:bidi="ar-SA"/>
      </w:rPr>
    </w:lvl>
    <w:lvl w:ilvl="4" w:tplc="F04E904A">
      <w:numFmt w:val="bullet"/>
      <w:lvlText w:val="•"/>
      <w:lvlJc w:val="left"/>
      <w:pPr>
        <w:ind w:left="4240" w:hanging="720"/>
      </w:pPr>
      <w:rPr>
        <w:rFonts w:hint="default"/>
        <w:lang w:val="en-US" w:eastAsia="en-US" w:bidi="ar-SA"/>
      </w:rPr>
    </w:lvl>
    <w:lvl w:ilvl="5" w:tplc="FBD0E76C">
      <w:numFmt w:val="bullet"/>
      <w:lvlText w:val="•"/>
      <w:lvlJc w:val="left"/>
      <w:pPr>
        <w:ind w:left="5090" w:hanging="720"/>
      </w:pPr>
      <w:rPr>
        <w:rFonts w:hint="default"/>
        <w:lang w:val="en-US" w:eastAsia="en-US" w:bidi="ar-SA"/>
      </w:rPr>
    </w:lvl>
    <w:lvl w:ilvl="6" w:tplc="9F5AB1DA">
      <w:numFmt w:val="bullet"/>
      <w:lvlText w:val="•"/>
      <w:lvlJc w:val="left"/>
      <w:pPr>
        <w:ind w:left="5940" w:hanging="720"/>
      </w:pPr>
      <w:rPr>
        <w:rFonts w:hint="default"/>
        <w:lang w:val="en-US" w:eastAsia="en-US" w:bidi="ar-SA"/>
      </w:rPr>
    </w:lvl>
    <w:lvl w:ilvl="7" w:tplc="A4DCF93A">
      <w:numFmt w:val="bullet"/>
      <w:lvlText w:val="•"/>
      <w:lvlJc w:val="left"/>
      <w:pPr>
        <w:ind w:left="6790" w:hanging="720"/>
      </w:pPr>
      <w:rPr>
        <w:rFonts w:hint="default"/>
        <w:lang w:val="en-US" w:eastAsia="en-US" w:bidi="ar-SA"/>
      </w:rPr>
    </w:lvl>
    <w:lvl w:ilvl="8" w:tplc="E5908C58">
      <w:numFmt w:val="bullet"/>
      <w:lvlText w:val="•"/>
      <w:lvlJc w:val="left"/>
      <w:pPr>
        <w:ind w:left="7640" w:hanging="720"/>
      </w:pPr>
      <w:rPr>
        <w:rFonts w:hint="default"/>
        <w:lang w:val="en-US" w:eastAsia="en-US" w:bidi="ar-SA"/>
      </w:rPr>
    </w:lvl>
  </w:abstractNum>
  <w:abstractNum w:abstractNumId="28" w15:restartNumberingAfterBreak="0">
    <w:nsid w:val="5FFD2A59"/>
    <w:multiLevelType w:val="hybridMultilevel"/>
    <w:tmpl w:val="B22A7688"/>
    <w:lvl w:ilvl="0" w:tplc="BF9C5372">
      <w:numFmt w:val="bullet"/>
      <w:lvlText w:val=""/>
      <w:lvlJc w:val="left"/>
      <w:pPr>
        <w:ind w:left="110" w:hanging="720"/>
      </w:pPr>
      <w:rPr>
        <w:rFonts w:ascii="Symbol" w:eastAsia="Symbol" w:hAnsi="Symbol" w:cs="Symbol" w:hint="default"/>
        <w:b w:val="0"/>
        <w:bCs w:val="0"/>
        <w:i w:val="0"/>
        <w:iCs w:val="0"/>
        <w:spacing w:val="0"/>
        <w:w w:val="100"/>
        <w:sz w:val="22"/>
        <w:szCs w:val="22"/>
        <w:lang w:val="en-US" w:eastAsia="en-US" w:bidi="ar-SA"/>
      </w:rPr>
    </w:lvl>
    <w:lvl w:ilvl="1" w:tplc="B7F02142">
      <w:numFmt w:val="bullet"/>
      <w:lvlText w:val="•"/>
      <w:lvlJc w:val="left"/>
      <w:pPr>
        <w:ind w:left="1042" w:hanging="720"/>
      </w:pPr>
      <w:rPr>
        <w:rFonts w:hint="default"/>
        <w:lang w:val="en-US" w:eastAsia="en-US" w:bidi="ar-SA"/>
      </w:rPr>
    </w:lvl>
    <w:lvl w:ilvl="2" w:tplc="56267CCA">
      <w:numFmt w:val="bullet"/>
      <w:lvlText w:val="•"/>
      <w:lvlJc w:val="left"/>
      <w:pPr>
        <w:ind w:left="1964" w:hanging="720"/>
      </w:pPr>
      <w:rPr>
        <w:rFonts w:hint="default"/>
        <w:lang w:val="en-US" w:eastAsia="en-US" w:bidi="ar-SA"/>
      </w:rPr>
    </w:lvl>
    <w:lvl w:ilvl="3" w:tplc="B374DEE6">
      <w:numFmt w:val="bullet"/>
      <w:lvlText w:val="•"/>
      <w:lvlJc w:val="left"/>
      <w:pPr>
        <w:ind w:left="2886" w:hanging="720"/>
      </w:pPr>
      <w:rPr>
        <w:rFonts w:hint="default"/>
        <w:lang w:val="en-US" w:eastAsia="en-US" w:bidi="ar-SA"/>
      </w:rPr>
    </w:lvl>
    <w:lvl w:ilvl="4" w:tplc="9904CF64">
      <w:numFmt w:val="bullet"/>
      <w:lvlText w:val="•"/>
      <w:lvlJc w:val="left"/>
      <w:pPr>
        <w:ind w:left="3808" w:hanging="720"/>
      </w:pPr>
      <w:rPr>
        <w:rFonts w:hint="default"/>
        <w:lang w:val="en-US" w:eastAsia="en-US" w:bidi="ar-SA"/>
      </w:rPr>
    </w:lvl>
    <w:lvl w:ilvl="5" w:tplc="C156879C">
      <w:numFmt w:val="bullet"/>
      <w:lvlText w:val="•"/>
      <w:lvlJc w:val="left"/>
      <w:pPr>
        <w:ind w:left="4730" w:hanging="720"/>
      </w:pPr>
      <w:rPr>
        <w:rFonts w:hint="default"/>
        <w:lang w:val="en-US" w:eastAsia="en-US" w:bidi="ar-SA"/>
      </w:rPr>
    </w:lvl>
    <w:lvl w:ilvl="6" w:tplc="0590D9EA">
      <w:numFmt w:val="bullet"/>
      <w:lvlText w:val="•"/>
      <w:lvlJc w:val="left"/>
      <w:pPr>
        <w:ind w:left="5652" w:hanging="720"/>
      </w:pPr>
      <w:rPr>
        <w:rFonts w:hint="default"/>
        <w:lang w:val="en-US" w:eastAsia="en-US" w:bidi="ar-SA"/>
      </w:rPr>
    </w:lvl>
    <w:lvl w:ilvl="7" w:tplc="648006FE">
      <w:numFmt w:val="bullet"/>
      <w:lvlText w:val="•"/>
      <w:lvlJc w:val="left"/>
      <w:pPr>
        <w:ind w:left="6574" w:hanging="720"/>
      </w:pPr>
      <w:rPr>
        <w:rFonts w:hint="default"/>
        <w:lang w:val="en-US" w:eastAsia="en-US" w:bidi="ar-SA"/>
      </w:rPr>
    </w:lvl>
    <w:lvl w:ilvl="8" w:tplc="9A1CC3E6">
      <w:numFmt w:val="bullet"/>
      <w:lvlText w:val="•"/>
      <w:lvlJc w:val="left"/>
      <w:pPr>
        <w:ind w:left="7496" w:hanging="720"/>
      </w:pPr>
      <w:rPr>
        <w:rFonts w:hint="default"/>
        <w:lang w:val="en-US" w:eastAsia="en-US" w:bidi="ar-SA"/>
      </w:rPr>
    </w:lvl>
  </w:abstractNum>
  <w:abstractNum w:abstractNumId="29" w15:restartNumberingAfterBreak="0">
    <w:nsid w:val="61C5046D"/>
    <w:multiLevelType w:val="hybridMultilevel"/>
    <w:tmpl w:val="EE749F1C"/>
    <w:lvl w:ilvl="0" w:tplc="9FE495C4">
      <w:numFmt w:val="bullet"/>
      <w:lvlText w:val="-"/>
      <w:lvlJc w:val="left"/>
      <w:pPr>
        <w:ind w:left="825" w:hanging="720"/>
      </w:pPr>
      <w:rPr>
        <w:rFonts w:ascii="Arial" w:eastAsia="Arial" w:hAnsi="Arial" w:cs="Arial" w:hint="default"/>
        <w:b w:val="0"/>
        <w:bCs w:val="0"/>
        <w:i w:val="0"/>
        <w:iCs w:val="0"/>
        <w:spacing w:val="0"/>
        <w:w w:val="100"/>
        <w:sz w:val="22"/>
        <w:szCs w:val="22"/>
        <w:lang w:val="en-US" w:eastAsia="en-US" w:bidi="ar-SA"/>
      </w:rPr>
    </w:lvl>
    <w:lvl w:ilvl="1" w:tplc="E5DCBA54">
      <w:numFmt w:val="bullet"/>
      <w:lvlText w:val="•"/>
      <w:lvlJc w:val="left"/>
      <w:pPr>
        <w:ind w:left="1694" w:hanging="720"/>
      </w:pPr>
      <w:rPr>
        <w:rFonts w:hint="default"/>
        <w:lang w:val="en-US" w:eastAsia="en-US" w:bidi="ar-SA"/>
      </w:rPr>
    </w:lvl>
    <w:lvl w:ilvl="2" w:tplc="DF24E266">
      <w:numFmt w:val="bullet"/>
      <w:lvlText w:val="•"/>
      <w:lvlJc w:val="left"/>
      <w:pPr>
        <w:ind w:left="2569" w:hanging="720"/>
      </w:pPr>
      <w:rPr>
        <w:rFonts w:hint="default"/>
        <w:lang w:val="en-US" w:eastAsia="en-US" w:bidi="ar-SA"/>
      </w:rPr>
    </w:lvl>
    <w:lvl w:ilvl="3" w:tplc="1DD02CE2">
      <w:numFmt w:val="bullet"/>
      <w:lvlText w:val="•"/>
      <w:lvlJc w:val="left"/>
      <w:pPr>
        <w:ind w:left="3443" w:hanging="720"/>
      </w:pPr>
      <w:rPr>
        <w:rFonts w:hint="default"/>
        <w:lang w:val="en-US" w:eastAsia="en-US" w:bidi="ar-SA"/>
      </w:rPr>
    </w:lvl>
    <w:lvl w:ilvl="4" w:tplc="21506538">
      <w:numFmt w:val="bullet"/>
      <w:lvlText w:val="•"/>
      <w:lvlJc w:val="left"/>
      <w:pPr>
        <w:ind w:left="4318" w:hanging="720"/>
      </w:pPr>
      <w:rPr>
        <w:rFonts w:hint="default"/>
        <w:lang w:val="en-US" w:eastAsia="en-US" w:bidi="ar-SA"/>
      </w:rPr>
    </w:lvl>
    <w:lvl w:ilvl="5" w:tplc="A0F2F678">
      <w:numFmt w:val="bullet"/>
      <w:lvlText w:val="•"/>
      <w:lvlJc w:val="left"/>
      <w:pPr>
        <w:ind w:left="5193" w:hanging="720"/>
      </w:pPr>
      <w:rPr>
        <w:rFonts w:hint="default"/>
        <w:lang w:val="en-US" w:eastAsia="en-US" w:bidi="ar-SA"/>
      </w:rPr>
    </w:lvl>
    <w:lvl w:ilvl="6" w:tplc="0B9CDA90">
      <w:numFmt w:val="bullet"/>
      <w:lvlText w:val="•"/>
      <w:lvlJc w:val="left"/>
      <w:pPr>
        <w:ind w:left="6067" w:hanging="720"/>
      </w:pPr>
      <w:rPr>
        <w:rFonts w:hint="default"/>
        <w:lang w:val="en-US" w:eastAsia="en-US" w:bidi="ar-SA"/>
      </w:rPr>
    </w:lvl>
    <w:lvl w:ilvl="7" w:tplc="56E060B2">
      <w:numFmt w:val="bullet"/>
      <w:lvlText w:val="•"/>
      <w:lvlJc w:val="left"/>
      <w:pPr>
        <w:ind w:left="6942" w:hanging="720"/>
      </w:pPr>
      <w:rPr>
        <w:rFonts w:hint="default"/>
        <w:lang w:val="en-US" w:eastAsia="en-US" w:bidi="ar-SA"/>
      </w:rPr>
    </w:lvl>
    <w:lvl w:ilvl="8" w:tplc="06C89ED8">
      <w:numFmt w:val="bullet"/>
      <w:lvlText w:val="•"/>
      <w:lvlJc w:val="left"/>
      <w:pPr>
        <w:ind w:left="7816" w:hanging="720"/>
      </w:pPr>
      <w:rPr>
        <w:rFonts w:hint="default"/>
        <w:lang w:val="en-US" w:eastAsia="en-US" w:bidi="ar-SA"/>
      </w:rPr>
    </w:lvl>
  </w:abstractNum>
  <w:abstractNum w:abstractNumId="30" w15:restartNumberingAfterBreak="0">
    <w:nsid w:val="63FC198F"/>
    <w:multiLevelType w:val="multilevel"/>
    <w:tmpl w:val="7D629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7917CA6"/>
    <w:multiLevelType w:val="hybridMultilevel"/>
    <w:tmpl w:val="894EEBA2"/>
    <w:lvl w:ilvl="0" w:tplc="39F254FC">
      <w:numFmt w:val="bullet"/>
      <w:lvlText w:val=""/>
      <w:lvlJc w:val="left"/>
      <w:pPr>
        <w:ind w:left="110" w:hanging="720"/>
      </w:pPr>
      <w:rPr>
        <w:rFonts w:ascii="Symbol" w:eastAsia="Symbol" w:hAnsi="Symbol" w:cs="Symbol" w:hint="default"/>
        <w:b w:val="0"/>
        <w:bCs w:val="0"/>
        <w:i w:val="0"/>
        <w:iCs w:val="0"/>
        <w:spacing w:val="0"/>
        <w:w w:val="100"/>
        <w:sz w:val="22"/>
        <w:szCs w:val="22"/>
        <w:lang w:val="en-US" w:eastAsia="en-US" w:bidi="ar-SA"/>
      </w:rPr>
    </w:lvl>
    <w:lvl w:ilvl="1" w:tplc="9EFCD4AE">
      <w:numFmt w:val="bullet"/>
      <w:lvlText w:val="•"/>
      <w:lvlJc w:val="left"/>
      <w:pPr>
        <w:ind w:left="1042" w:hanging="720"/>
      </w:pPr>
      <w:rPr>
        <w:rFonts w:hint="default"/>
        <w:lang w:val="en-US" w:eastAsia="en-US" w:bidi="ar-SA"/>
      </w:rPr>
    </w:lvl>
    <w:lvl w:ilvl="2" w:tplc="D61A1CBC">
      <w:numFmt w:val="bullet"/>
      <w:lvlText w:val="•"/>
      <w:lvlJc w:val="left"/>
      <w:pPr>
        <w:ind w:left="1964" w:hanging="720"/>
      </w:pPr>
      <w:rPr>
        <w:rFonts w:hint="default"/>
        <w:lang w:val="en-US" w:eastAsia="en-US" w:bidi="ar-SA"/>
      </w:rPr>
    </w:lvl>
    <w:lvl w:ilvl="3" w:tplc="DCFA21EA">
      <w:numFmt w:val="bullet"/>
      <w:lvlText w:val="•"/>
      <w:lvlJc w:val="left"/>
      <w:pPr>
        <w:ind w:left="2886" w:hanging="720"/>
      </w:pPr>
      <w:rPr>
        <w:rFonts w:hint="default"/>
        <w:lang w:val="en-US" w:eastAsia="en-US" w:bidi="ar-SA"/>
      </w:rPr>
    </w:lvl>
    <w:lvl w:ilvl="4" w:tplc="682E3722">
      <w:numFmt w:val="bullet"/>
      <w:lvlText w:val="•"/>
      <w:lvlJc w:val="left"/>
      <w:pPr>
        <w:ind w:left="3808" w:hanging="720"/>
      </w:pPr>
      <w:rPr>
        <w:rFonts w:hint="default"/>
        <w:lang w:val="en-US" w:eastAsia="en-US" w:bidi="ar-SA"/>
      </w:rPr>
    </w:lvl>
    <w:lvl w:ilvl="5" w:tplc="6022596C">
      <w:numFmt w:val="bullet"/>
      <w:lvlText w:val="•"/>
      <w:lvlJc w:val="left"/>
      <w:pPr>
        <w:ind w:left="4730" w:hanging="720"/>
      </w:pPr>
      <w:rPr>
        <w:rFonts w:hint="default"/>
        <w:lang w:val="en-US" w:eastAsia="en-US" w:bidi="ar-SA"/>
      </w:rPr>
    </w:lvl>
    <w:lvl w:ilvl="6" w:tplc="208261D6">
      <w:numFmt w:val="bullet"/>
      <w:lvlText w:val="•"/>
      <w:lvlJc w:val="left"/>
      <w:pPr>
        <w:ind w:left="5652" w:hanging="720"/>
      </w:pPr>
      <w:rPr>
        <w:rFonts w:hint="default"/>
        <w:lang w:val="en-US" w:eastAsia="en-US" w:bidi="ar-SA"/>
      </w:rPr>
    </w:lvl>
    <w:lvl w:ilvl="7" w:tplc="B89A723E">
      <w:numFmt w:val="bullet"/>
      <w:lvlText w:val="•"/>
      <w:lvlJc w:val="left"/>
      <w:pPr>
        <w:ind w:left="6574" w:hanging="720"/>
      </w:pPr>
      <w:rPr>
        <w:rFonts w:hint="default"/>
        <w:lang w:val="en-US" w:eastAsia="en-US" w:bidi="ar-SA"/>
      </w:rPr>
    </w:lvl>
    <w:lvl w:ilvl="8" w:tplc="2B0EFD42">
      <w:numFmt w:val="bullet"/>
      <w:lvlText w:val="•"/>
      <w:lvlJc w:val="left"/>
      <w:pPr>
        <w:ind w:left="7496" w:hanging="720"/>
      </w:pPr>
      <w:rPr>
        <w:rFonts w:hint="default"/>
        <w:lang w:val="en-US" w:eastAsia="en-US" w:bidi="ar-SA"/>
      </w:rPr>
    </w:lvl>
  </w:abstractNum>
  <w:abstractNum w:abstractNumId="32" w15:restartNumberingAfterBreak="0">
    <w:nsid w:val="690068BD"/>
    <w:multiLevelType w:val="multilevel"/>
    <w:tmpl w:val="B20C2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9BD1A85"/>
    <w:multiLevelType w:val="hybridMultilevel"/>
    <w:tmpl w:val="3D52F414"/>
    <w:lvl w:ilvl="0" w:tplc="3D6248EE">
      <w:numFmt w:val="bullet"/>
      <w:lvlText w:val=""/>
      <w:lvlJc w:val="left"/>
      <w:pPr>
        <w:ind w:left="110" w:hanging="720"/>
      </w:pPr>
      <w:rPr>
        <w:rFonts w:ascii="Symbol" w:eastAsia="Symbol" w:hAnsi="Symbol" w:cs="Symbol" w:hint="default"/>
        <w:b w:val="0"/>
        <w:bCs w:val="0"/>
        <w:i w:val="0"/>
        <w:iCs w:val="0"/>
        <w:spacing w:val="0"/>
        <w:w w:val="100"/>
        <w:sz w:val="22"/>
        <w:szCs w:val="22"/>
        <w:lang w:val="en-US" w:eastAsia="en-US" w:bidi="ar-SA"/>
      </w:rPr>
    </w:lvl>
    <w:lvl w:ilvl="1" w:tplc="3774CA14">
      <w:numFmt w:val="bullet"/>
      <w:lvlText w:val="•"/>
      <w:lvlJc w:val="left"/>
      <w:pPr>
        <w:ind w:left="1042" w:hanging="720"/>
      </w:pPr>
      <w:rPr>
        <w:rFonts w:hint="default"/>
        <w:lang w:val="en-US" w:eastAsia="en-US" w:bidi="ar-SA"/>
      </w:rPr>
    </w:lvl>
    <w:lvl w:ilvl="2" w:tplc="109A5D22">
      <w:numFmt w:val="bullet"/>
      <w:lvlText w:val="•"/>
      <w:lvlJc w:val="left"/>
      <w:pPr>
        <w:ind w:left="1964" w:hanging="720"/>
      </w:pPr>
      <w:rPr>
        <w:rFonts w:hint="default"/>
        <w:lang w:val="en-US" w:eastAsia="en-US" w:bidi="ar-SA"/>
      </w:rPr>
    </w:lvl>
    <w:lvl w:ilvl="3" w:tplc="3C88BC42">
      <w:numFmt w:val="bullet"/>
      <w:lvlText w:val="•"/>
      <w:lvlJc w:val="left"/>
      <w:pPr>
        <w:ind w:left="2886" w:hanging="720"/>
      </w:pPr>
      <w:rPr>
        <w:rFonts w:hint="default"/>
        <w:lang w:val="en-US" w:eastAsia="en-US" w:bidi="ar-SA"/>
      </w:rPr>
    </w:lvl>
    <w:lvl w:ilvl="4" w:tplc="BFA4A2EA">
      <w:numFmt w:val="bullet"/>
      <w:lvlText w:val="•"/>
      <w:lvlJc w:val="left"/>
      <w:pPr>
        <w:ind w:left="3808" w:hanging="720"/>
      </w:pPr>
      <w:rPr>
        <w:rFonts w:hint="default"/>
        <w:lang w:val="en-US" w:eastAsia="en-US" w:bidi="ar-SA"/>
      </w:rPr>
    </w:lvl>
    <w:lvl w:ilvl="5" w:tplc="6F30EBE2">
      <w:numFmt w:val="bullet"/>
      <w:lvlText w:val="•"/>
      <w:lvlJc w:val="left"/>
      <w:pPr>
        <w:ind w:left="4730" w:hanging="720"/>
      </w:pPr>
      <w:rPr>
        <w:rFonts w:hint="default"/>
        <w:lang w:val="en-US" w:eastAsia="en-US" w:bidi="ar-SA"/>
      </w:rPr>
    </w:lvl>
    <w:lvl w:ilvl="6" w:tplc="E89E91EC">
      <w:numFmt w:val="bullet"/>
      <w:lvlText w:val="•"/>
      <w:lvlJc w:val="left"/>
      <w:pPr>
        <w:ind w:left="5652" w:hanging="720"/>
      </w:pPr>
      <w:rPr>
        <w:rFonts w:hint="default"/>
        <w:lang w:val="en-US" w:eastAsia="en-US" w:bidi="ar-SA"/>
      </w:rPr>
    </w:lvl>
    <w:lvl w:ilvl="7" w:tplc="768C63D4">
      <w:numFmt w:val="bullet"/>
      <w:lvlText w:val="•"/>
      <w:lvlJc w:val="left"/>
      <w:pPr>
        <w:ind w:left="6574" w:hanging="720"/>
      </w:pPr>
      <w:rPr>
        <w:rFonts w:hint="default"/>
        <w:lang w:val="en-US" w:eastAsia="en-US" w:bidi="ar-SA"/>
      </w:rPr>
    </w:lvl>
    <w:lvl w:ilvl="8" w:tplc="1764D368">
      <w:numFmt w:val="bullet"/>
      <w:lvlText w:val="•"/>
      <w:lvlJc w:val="left"/>
      <w:pPr>
        <w:ind w:left="7496" w:hanging="720"/>
      </w:pPr>
      <w:rPr>
        <w:rFonts w:hint="default"/>
        <w:lang w:val="en-US" w:eastAsia="en-US" w:bidi="ar-SA"/>
      </w:rPr>
    </w:lvl>
  </w:abstractNum>
  <w:abstractNum w:abstractNumId="34" w15:restartNumberingAfterBreak="0">
    <w:nsid w:val="7CFB0962"/>
    <w:multiLevelType w:val="hybridMultilevel"/>
    <w:tmpl w:val="4770FAFA"/>
    <w:lvl w:ilvl="0" w:tplc="D0E0CCAC">
      <w:numFmt w:val="bullet"/>
      <w:lvlText w:val="o"/>
      <w:lvlJc w:val="left"/>
      <w:pPr>
        <w:ind w:left="110" w:hanging="720"/>
      </w:pPr>
      <w:rPr>
        <w:rFonts w:ascii="Courier New" w:eastAsia="Courier New" w:hAnsi="Courier New" w:cs="Courier New" w:hint="default"/>
        <w:b w:val="0"/>
        <w:bCs w:val="0"/>
        <w:i w:val="0"/>
        <w:iCs w:val="0"/>
        <w:spacing w:val="0"/>
        <w:w w:val="100"/>
        <w:sz w:val="22"/>
        <w:szCs w:val="22"/>
        <w:lang w:val="en-US" w:eastAsia="en-US" w:bidi="ar-SA"/>
      </w:rPr>
    </w:lvl>
    <w:lvl w:ilvl="1" w:tplc="680E375C">
      <w:numFmt w:val="bullet"/>
      <w:lvlText w:val="•"/>
      <w:lvlJc w:val="left"/>
      <w:pPr>
        <w:ind w:left="1042" w:hanging="720"/>
      </w:pPr>
      <w:rPr>
        <w:rFonts w:hint="default"/>
        <w:lang w:val="en-US" w:eastAsia="en-US" w:bidi="ar-SA"/>
      </w:rPr>
    </w:lvl>
    <w:lvl w:ilvl="2" w:tplc="429EF7C2">
      <w:numFmt w:val="bullet"/>
      <w:lvlText w:val="•"/>
      <w:lvlJc w:val="left"/>
      <w:pPr>
        <w:ind w:left="1964" w:hanging="720"/>
      </w:pPr>
      <w:rPr>
        <w:rFonts w:hint="default"/>
        <w:lang w:val="en-US" w:eastAsia="en-US" w:bidi="ar-SA"/>
      </w:rPr>
    </w:lvl>
    <w:lvl w:ilvl="3" w:tplc="5CBE7DD6">
      <w:numFmt w:val="bullet"/>
      <w:lvlText w:val="•"/>
      <w:lvlJc w:val="left"/>
      <w:pPr>
        <w:ind w:left="2886" w:hanging="720"/>
      </w:pPr>
      <w:rPr>
        <w:rFonts w:hint="default"/>
        <w:lang w:val="en-US" w:eastAsia="en-US" w:bidi="ar-SA"/>
      </w:rPr>
    </w:lvl>
    <w:lvl w:ilvl="4" w:tplc="FC3AE3A6">
      <w:numFmt w:val="bullet"/>
      <w:lvlText w:val="•"/>
      <w:lvlJc w:val="left"/>
      <w:pPr>
        <w:ind w:left="3808" w:hanging="720"/>
      </w:pPr>
      <w:rPr>
        <w:rFonts w:hint="default"/>
        <w:lang w:val="en-US" w:eastAsia="en-US" w:bidi="ar-SA"/>
      </w:rPr>
    </w:lvl>
    <w:lvl w:ilvl="5" w:tplc="E0282254">
      <w:numFmt w:val="bullet"/>
      <w:lvlText w:val="•"/>
      <w:lvlJc w:val="left"/>
      <w:pPr>
        <w:ind w:left="4730" w:hanging="720"/>
      </w:pPr>
      <w:rPr>
        <w:rFonts w:hint="default"/>
        <w:lang w:val="en-US" w:eastAsia="en-US" w:bidi="ar-SA"/>
      </w:rPr>
    </w:lvl>
    <w:lvl w:ilvl="6" w:tplc="47DAE4F0">
      <w:numFmt w:val="bullet"/>
      <w:lvlText w:val="•"/>
      <w:lvlJc w:val="left"/>
      <w:pPr>
        <w:ind w:left="5652" w:hanging="720"/>
      </w:pPr>
      <w:rPr>
        <w:rFonts w:hint="default"/>
        <w:lang w:val="en-US" w:eastAsia="en-US" w:bidi="ar-SA"/>
      </w:rPr>
    </w:lvl>
    <w:lvl w:ilvl="7" w:tplc="840E6FB0">
      <w:numFmt w:val="bullet"/>
      <w:lvlText w:val="•"/>
      <w:lvlJc w:val="left"/>
      <w:pPr>
        <w:ind w:left="6574" w:hanging="720"/>
      </w:pPr>
      <w:rPr>
        <w:rFonts w:hint="default"/>
        <w:lang w:val="en-US" w:eastAsia="en-US" w:bidi="ar-SA"/>
      </w:rPr>
    </w:lvl>
    <w:lvl w:ilvl="8" w:tplc="54A0FB0C">
      <w:numFmt w:val="bullet"/>
      <w:lvlText w:val="•"/>
      <w:lvlJc w:val="left"/>
      <w:pPr>
        <w:ind w:left="7496" w:hanging="720"/>
      </w:pPr>
      <w:rPr>
        <w:rFonts w:hint="default"/>
        <w:lang w:val="en-US" w:eastAsia="en-US" w:bidi="ar-SA"/>
      </w:rPr>
    </w:lvl>
  </w:abstractNum>
  <w:num w:numId="1" w16cid:durableId="315648877">
    <w:abstractNumId w:val="19"/>
  </w:num>
  <w:num w:numId="2" w16cid:durableId="542642446">
    <w:abstractNumId w:val="21"/>
  </w:num>
  <w:num w:numId="3" w16cid:durableId="1721049864">
    <w:abstractNumId w:val="22"/>
  </w:num>
  <w:num w:numId="4" w16cid:durableId="1868054420">
    <w:abstractNumId w:val="20"/>
  </w:num>
  <w:num w:numId="5" w16cid:durableId="117921853">
    <w:abstractNumId w:val="29"/>
  </w:num>
  <w:num w:numId="6" w16cid:durableId="1554268503">
    <w:abstractNumId w:val="9"/>
  </w:num>
  <w:num w:numId="7" w16cid:durableId="989946289">
    <w:abstractNumId w:val="23"/>
  </w:num>
  <w:num w:numId="8" w16cid:durableId="311830636">
    <w:abstractNumId w:val="13"/>
  </w:num>
  <w:num w:numId="9" w16cid:durableId="1964531109">
    <w:abstractNumId w:val="1"/>
  </w:num>
  <w:num w:numId="10" w16cid:durableId="168255380">
    <w:abstractNumId w:val="28"/>
  </w:num>
  <w:num w:numId="11" w16cid:durableId="1406612756">
    <w:abstractNumId w:val="24"/>
  </w:num>
  <w:num w:numId="12" w16cid:durableId="1726756420">
    <w:abstractNumId w:val="31"/>
  </w:num>
  <w:num w:numId="13" w16cid:durableId="859049246">
    <w:abstractNumId w:val="27"/>
  </w:num>
  <w:num w:numId="14" w16cid:durableId="1160854224">
    <w:abstractNumId w:val="18"/>
  </w:num>
  <w:num w:numId="15" w16cid:durableId="1505317475">
    <w:abstractNumId w:val="15"/>
  </w:num>
  <w:num w:numId="16" w16cid:durableId="639506602">
    <w:abstractNumId w:val="6"/>
  </w:num>
  <w:num w:numId="17" w16cid:durableId="385449452">
    <w:abstractNumId w:val="34"/>
  </w:num>
  <w:num w:numId="18" w16cid:durableId="848643952">
    <w:abstractNumId w:val="33"/>
  </w:num>
  <w:num w:numId="19" w16cid:durableId="1308126648">
    <w:abstractNumId w:val="10"/>
  </w:num>
  <w:num w:numId="20" w16cid:durableId="708994556">
    <w:abstractNumId w:val="4"/>
  </w:num>
  <w:num w:numId="21" w16cid:durableId="903762781">
    <w:abstractNumId w:val="3"/>
  </w:num>
  <w:num w:numId="22" w16cid:durableId="520514141">
    <w:abstractNumId w:val="12"/>
  </w:num>
  <w:num w:numId="23" w16cid:durableId="61758466">
    <w:abstractNumId w:val="17"/>
  </w:num>
  <w:num w:numId="24" w16cid:durableId="1247610310">
    <w:abstractNumId w:val="5"/>
  </w:num>
  <w:num w:numId="25" w16cid:durableId="576062518">
    <w:abstractNumId w:val="14"/>
  </w:num>
  <w:num w:numId="26" w16cid:durableId="1907954410">
    <w:abstractNumId w:val="0"/>
  </w:num>
  <w:num w:numId="27" w16cid:durableId="1592474147">
    <w:abstractNumId w:val="30"/>
  </w:num>
  <w:num w:numId="28" w16cid:durableId="878739163">
    <w:abstractNumId w:val="32"/>
  </w:num>
  <w:num w:numId="29" w16cid:durableId="535892731">
    <w:abstractNumId w:val="16"/>
  </w:num>
  <w:num w:numId="30" w16cid:durableId="257563211">
    <w:abstractNumId w:val="7"/>
  </w:num>
  <w:num w:numId="31" w16cid:durableId="156387751">
    <w:abstractNumId w:val="8"/>
  </w:num>
  <w:num w:numId="32" w16cid:durableId="620495108">
    <w:abstractNumId w:val="2"/>
  </w:num>
  <w:num w:numId="33" w16cid:durableId="1518079358">
    <w:abstractNumId w:val="26"/>
  </w:num>
  <w:num w:numId="34" w16cid:durableId="583950918">
    <w:abstractNumId w:val="25"/>
  </w:num>
  <w:num w:numId="35" w16cid:durableId="12140789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hyphenationZone w:val="283"/>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s2paeezer5fsexzvypx5whx0asxtv0s9dx&quot;&gt;lorenzo-Converted-Converted&lt;record-ids&gt;&lt;item&gt;488&lt;/item&gt;&lt;item&gt;1316&lt;/item&gt;&lt;item&gt;1319&lt;/item&gt;&lt;item&gt;1326&lt;/item&gt;&lt;item&gt;1426&lt;/item&gt;&lt;item&gt;1460&lt;/item&gt;&lt;item&gt;1729&lt;/item&gt;&lt;item&gt;3455&lt;/item&gt;&lt;item&gt;4025&lt;/item&gt;&lt;item&gt;4274&lt;/item&gt;&lt;item&gt;6055&lt;/item&gt;&lt;item&gt;6931&lt;/item&gt;&lt;item&gt;6938&lt;/item&gt;&lt;item&gt;6950&lt;/item&gt;&lt;item&gt;6953&lt;/item&gt;&lt;item&gt;7212&lt;/item&gt;&lt;item&gt;7213&lt;/item&gt;&lt;item&gt;8052&lt;/item&gt;&lt;item&gt;8481&lt;/item&gt;&lt;item&gt;8488&lt;/item&gt;&lt;item&gt;8492&lt;/item&gt;&lt;item&gt;8562&lt;/item&gt;&lt;item&gt;8563&lt;/item&gt;&lt;item&gt;8564&lt;/item&gt;&lt;item&gt;8565&lt;/item&gt;&lt;item&gt;9315&lt;/item&gt;&lt;item&gt;9316&lt;/item&gt;&lt;item&gt;10377&lt;/item&gt;&lt;item&gt;10471&lt;/item&gt;&lt;item&gt;10498&lt;/item&gt;&lt;item&gt;11039&lt;/item&gt;&lt;item&gt;11061&lt;/item&gt;&lt;item&gt;11088&lt;/item&gt;&lt;item&gt;11103&lt;/item&gt;&lt;item&gt;11112&lt;/item&gt;&lt;item&gt;11127&lt;/item&gt;&lt;item&gt;11130&lt;/item&gt;&lt;item&gt;11166&lt;/item&gt;&lt;item&gt;11173&lt;/item&gt;&lt;item&gt;11204&lt;/item&gt;&lt;item&gt;11205&lt;/item&gt;&lt;item&gt;11207&lt;/item&gt;&lt;item&gt;11748&lt;/item&gt;&lt;item&gt;11923&lt;/item&gt;&lt;item&gt;11932&lt;/item&gt;&lt;item&gt;11943&lt;/item&gt;&lt;item&gt;11960&lt;/item&gt;&lt;item&gt;11962&lt;/item&gt;&lt;item&gt;11970&lt;/item&gt;&lt;item&gt;11975&lt;/item&gt;&lt;item&gt;11979&lt;/item&gt;&lt;item&gt;11984&lt;/item&gt;&lt;item&gt;11991&lt;/item&gt;&lt;item&gt;12034&lt;/item&gt;&lt;item&gt;12036&lt;/item&gt;&lt;item&gt;12079&lt;/item&gt;&lt;item&gt;12100&lt;/item&gt;&lt;item&gt;12107&lt;/item&gt;&lt;item&gt;12119&lt;/item&gt;&lt;item&gt;12120&lt;/item&gt;&lt;item&gt;12121&lt;/item&gt;&lt;item&gt;12122&lt;/item&gt;&lt;item&gt;12123&lt;/item&gt;&lt;item&gt;12124&lt;/item&gt;&lt;item&gt;12125&lt;/item&gt;&lt;item&gt;12127&lt;/item&gt;&lt;item&gt;12128&lt;/item&gt;&lt;item&gt;12129&lt;/item&gt;&lt;item&gt;12131&lt;/item&gt;&lt;item&gt;12133&lt;/item&gt;&lt;item&gt;12134&lt;/item&gt;&lt;item&gt;12135&lt;/item&gt;&lt;item&gt;12138&lt;/item&gt;&lt;item&gt;12139&lt;/item&gt;&lt;item&gt;12142&lt;/item&gt;&lt;item&gt;12143&lt;/item&gt;&lt;item&gt;12148&lt;/item&gt;&lt;item&gt;12149&lt;/item&gt;&lt;item&gt;12293&lt;/item&gt;&lt;item&gt;12473&lt;/item&gt;&lt;item&gt;12477&lt;/item&gt;&lt;item&gt;12478&lt;/item&gt;&lt;item&gt;12563&lt;/item&gt;&lt;item&gt;12638&lt;/item&gt;&lt;item&gt;12824&lt;/item&gt;&lt;item&gt;12945&lt;/item&gt;&lt;item&gt;12957&lt;/item&gt;&lt;item&gt;13041&lt;/item&gt;&lt;item&gt;13042&lt;/item&gt;&lt;item&gt;13426&lt;/item&gt;&lt;item&gt;13433&lt;/item&gt;&lt;item&gt;13474&lt;/item&gt;&lt;item&gt;13486&lt;/item&gt;&lt;item&gt;13512&lt;/item&gt;&lt;item&gt;13515&lt;/item&gt;&lt;item&gt;13527&lt;/item&gt;&lt;item&gt;13536&lt;/item&gt;&lt;item&gt;13630&lt;/item&gt;&lt;item&gt;13636&lt;/item&gt;&lt;item&gt;13637&lt;/item&gt;&lt;item&gt;13638&lt;/item&gt;&lt;item&gt;13639&lt;/item&gt;&lt;item&gt;13640&lt;/item&gt;&lt;item&gt;13641&lt;/item&gt;&lt;item&gt;13642&lt;/item&gt;&lt;item&gt;13643&lt;/item&gt;&lt;item&gt;13644&lt;/item&gt;&lt;item&gt;13645&lt;/item&gt;&lt;item&gt;13646&lt;/item&gt;&lt;item&gt;13647&lt;/item&gt;&lt;item&gt;13648&lt;/item&gt;&lt;item&gt;13649&lt;/item&gt;&lt;item&gt;13651&lt;/item&gt;&lt;item&gt;13652&lt;/item&gt;&lt;item&gt;13653&lt;/item&gt;&lt;item&gt;13654&lt;/item&gt;&lt;item&gt;13655&lt;/item&gt;&lt;item&gt;13656&lt;/item&gt;&lt;item&gt;13657&lt;/item&gt;&lt;item&gt;13658&lt;/item&gt;&lt;item&gt;13659&lt;/item&gt;&lt;item&gt;13660&lt;/item&gt;&lt;item&gt;13661&lt;/item&gt;&lt;item&gt;13662&lt;/item&gt;&lt;item&gt;13663&lt;/item&gt;&lt;item&gt;13664&lt;/item&gt;&lt;item&gt;13665&lt;/item&gt;&lt;item&gt;13666&lt;/item&gt;&lt;item&gt;13667&lt;/item&gt;&lt;item&gt;13668&lt;/item&gt;&lt;item&gt;13669&lt;/item&gt;&lt;item&gt;13670&lt;/item&gt;&lt;item&gt;13671&lt;/item&gt;&lt;item&gt;13672&lt;/item&gt;&lt;item&gt;13673&lt;/item&gt;&lt;item&gt;13674&lt;/item&gt;&lt;item&gt;13675&lt;/item&gt;&lt;item&gt;13676&lt;/item&gt;&lt;item&gt;13677&lt;/item&gt;&lt;item&gt;13678&lt;/item&gt;&lt;item&gt;13679&lt;/item&gt;&lt;item&gt;13682&lt;/item&gt;&lt;item&gt;13683&lt;/item&gt;&lt;item&gt;13684&lt;/item&gt;&lt;item&gt;13685&lt;/item&gt;&lt;item&gt;13686&lt;/item&gt;&lt;item&gt;13687&lt;/item&gt;&lt;item&gt;13688&lt;/item&gt;&lt;item&gt;13689&lt;/item&gt;&lt;item&gt;13690&lt;/item&gt;&lt;item&gt;13691&lt;/item&gt;&lt;item&gt;13692&lt;/item&gt;&lt;item&gt;13693&lt;/item&gt;&lt;item&gt;13694&lt;/item&gt;&lt;item&gt;13695&lt;/item&gt;&lt;item&gt;13696&lt;/item&gt;&lt;item&gt;13697&lt;/item&gt;&lt;item&gt;13698&lt;/item&gt;&lt;item&gt;13699&lt;/item&gt;&lt;item&gt;13700&lt;/item&gt;&lt;item&gt;13701&lt;/item&gt;&lt;item&gt;13702&lt;/item&gt;&lt;item&gt;13703&lt;/item&gt;&lt;item&gt;13704&lt;/item&gt;&lt;item&gt;13705&lt;/item&gt;&lt;item&gt;13706&lt;/item&gt;&lt;item&gt;13707&lt;/item&gt;&lt;item&gt;13708&lt;/item&gt;&lt;item&gt;13709&lt;/item&gt;&lt;item&gt;13710&lt;/item&gt;&lt;item&gt;13711&lt;/item&gt;&lt;item&gt;13712&lt;/item&gt;&lt;item&gt;13713&lt;/item&gt;&lt;item&gt;13716&lt;/item&gt;&lt;item&gt;13717&lt;/item&gt;&lt;item&gt;13718&lt;/item&gt;&lt;item&gt;13719&lt;/item&gt;&lt;item&gt;13722&lt;/item&gt;&lt;item&gt;13723&lt;/item&gt;&lt;item&gt;13724&lt;/item&gt;&lt;item&gt;13725&lt;/item&gt;&lt;item&gt;13726&lt;/item&gt;&lt;item&gt;13727&lt;/item&gt;&lt;item&gt;13728&lt;/item&gt;&lt;item&gt;13729&lt;/item&gt;&lt;/record-ids&gt;&lt;/item&gt;&lt;/Libraries&gt;"/>
  </w:docVars>
  <w:rsids>
    <w:rsidRoot w:val="002A7A55"/>
    <w:rsid w:val="0000340F"/>
    <w:rsid w:val="000040F6"/>
    <w:rsid w:val="00015ED0"/>
    <w:rsid w:val="00051F95"/>
    <w:rsid w:val="00056738"/>
    <w:rsid w:val="00077D1A"/>
    <w:rsid w:val="000A7D9A"/>
    <w:rsid w:val="000B11EA"/>
    <w:rsid w:val="000D029C"/>
    <w:rsid w:val="000E4FE1"/>
    <w:rsid w:val="000F19FF"/>
    <w:rsid w:val="001043CF"/>
    <w:rsid w:val="00111F6F"/>
    <w:rsid w:val="00115FE2"/>
    <w:rsid w:val="00116E05"/>
    <w:rsid w:val="00124C63"/>
    <w:rsid w:val="00147C44"/>
    <w:rsid w:val="00156DA6"/>
    <w:rsid w:val="001625EA"/>
    <w:rsid w:val="0016271D"/>
    <w:rsid w:val="00197E7C"/>
    <w:rsid w:val="001B063D"/>
    <w:rsid w:val="001C4B86"/>
    <w:rsid w:val="001E4C0E"/>
    <w:rsid w:val="001F575A"/>
    <w:rsid w:val="00212680"/>
    <w:rsid w:val="0023556B"/>
    <w:rsid w:val="002521EE"/>
    <w:rsid w:val="00256BDA"/>
    <w:rsid w:val="002626C5"/>
    <w:rsid w:val="002677D0"/>
    <w:rsid w:val="0028055E"/>
    <w:rsid w:val="0028476D"/>
    <w:rsid w:val="002868D0"/>
    <w:rsid w:val="00295357"/>
    <w:rsid w:val="002A7A55"/>
    <w:rsid w:val="002C5A6C"/>
    <w:rsid w:val="002C6400"/>
    <w:rsid w:val="002D64AB"/>
    <w:rsid w:val="0030239A"/>
    <w:rsid w:val="00306BEA"/>
    <w:rsid w:val="00317E04"/>
    <w:rsid w:val="00331DFA"/>
    <w:rsid w:val="00337CE3"/>
    <w:rsid w:val="003427E5"/>
    <w:rsid w:val="003452B9"/>
    <w:rsid w:val="00352F89"/>
    <w:rsid w:val="00363B7E"/>
    <w:rsid w:val="0039089D"/>
    <w:rsid w:val="003911DE"/>
    <w:rsid w:val="003925C8"/>
    <w:rsid w:val="003A1533"/>
    <w:rsid w:val="003A4745"/>
    <w:rsid w:val="003B432E"/>
    <w:rsid w:val="003C37C3"/>
    <w:rsid w:val="003C5C06"/>
    <w:rsid w:val="003D56CC"/>
    <w:rsid w:val="003E0781"/>
    <w:rsid w:val="00400ADC"/>
    <w:rsid w:val="0041024B"/>
    <w:rsid w:val="00414124"/>
    <w:rsid w:val="00422DF0"/>
    <w:rsid w:val="00443837"/>
    <w:rsid w:val="00457381"/>
    <w:rsid w:val="00471B4B"/>
    <w:rsid w:val="004734FF"/>
    <w:rsid w:val="0048323E"/>
    <w:rsid w:val="0048627B"/>
    <w:rsid w:val="004C525B"/>
    <w:rsid w:val="004E41DD"/>
    <w:rsid w:val="004F6203"/>
    <w:rsid w:val="004F731E"/>
    <w:rsid w:val="00527492"/>
    <w:rsid w:val="0053040D"/>
    <w:rsid w:val="00530860"/>
    <w:rsid w:val="00533580"/>
    <w:rsid w:val="0053688C"/>
    <w:rsid w:val="0055020C"/>
    <w:rsid w:val="00560E2E"/>
    <w:rsid w:val="0057077F"/>
    <w:rsid w:val="00585DFF"/>
    <w:rsid w:val="00594244"/>
    <w:rsid w:val="00595953"/>
    <w:rsid w:val="00596BC8"/>
    <w:rsid w:val="005A7F2E"/>
    <w:rsid w:val="005B09E2"/>
    <w:rsid w:val="005E0677"/>
    <w:rsid w:val="005E3A70"/>
    <w:rsid w:val="00615F03"/>
    <w:rsid w:val="00622F33"/>
    <w:rsid w:val="00632138"/>
    <w:rsid w:val="00657CF6"/>
    <w:rsid w:val="00661097"/>
    <w:rsid w:val="00676FE8"/>
    <w:rsid w:val="00687022"/>
    <w:rsid w:val="00691F1E"/>
    <w:rsid w:val="006A226D"/>
    <w:rsid w:val="006A2AA6"/>
    <w:rsid w:val="006B2E61"/>
    <w:rsid w:val="006E14CD"/>
    <w:rsid w:val="006E56E3"/>
    <w:rsid w:val="00707309"/>
    <w:rsid w:val="00732842"/>
    <w:rsid w:val="007415DC"/>
    <w:rsid w:val="00762616"/>
    <w:rsid w:val="00765CB5"/>
    <w:rsid w:val="00795E6A"/>
    <w:rsid w:val="007B0EA1"/>
    <w:rsid w:val="007B631F"/>
    <w:rsid w:val="007B6340"/>
    <w:rsid w:val="007D166D"/>
    <w:rsid w:val="007D65F3"/>
    <w:rsid w:val="007E35A7"/>
    <w:rsid w:val="007F41B0"/>
    <w:rsid w:val="00803FD6"/>
    <w:rsid w:val="00827C97"/>
    <w:rsid w:val="00830A9B"/>
    <w:rsid w:val="00844947"/>
    <w:rsid w:val="00854DAE"/>
    <w:rsid w:val="0085793D"/>
    <w:rsid w:val="00871CAD"/>
    <w:rsid w:val="008900C2"/>
    <w:rsid w:val="00890616"/>
    <w:rsid w:val="00892858"/>
    <w:rsid w:val="008F76E0"/>
    <w:rsid w:val="009020A0"/>
    <w:rsid w:val="00905661"/>
    <w:rsid w:val="00905DCA"/>
    <w:rsid w:val="009175A9"/>
    <w:rsid w:val="009444BF"/>
    <w:rsid w:val="00953A04"/>
    <w:rsid w:val="0095474F"/>
    <w:rsid w:val="00970D12"/>
    <w:rsid w:val="009744C4"/>
    <w:rsid w:val="00983433"/>
    <w:rsid w:val="00993161"/>
    <w:rsid w:val="009A75E8"/>
    <w:rsid w:val="009B1150"/>
    <w:rsid w:val="009C0C1A"/>
    <w:rsid w:val="009D7A80"/>
    <w:rsid w:val="009E5C0A"/>
    <w:rsid w:val="00A151E3"/>
    <w:rsid w:val="00A153DB"/>
    <w:rsid w:val="00A2747A"/>
    <w:rsid w:val="00A2768A"/>
    <w:rsid w:val="00A35130"/>
    <w:rsid w:val="00A36FB9"/>
    <w:rsid w:val="00A47586"/>
    <w:rsid w:val="00A5590D"/>
    <w:rsid w:val="00A64BA2"/>
    <w:rsid w:val="00A67333"/>
    <w:rsid w:val="00A74D5F"/>
    <w:rsid w:val="00A97C7F"/>
    <w:rsid w:val="00AA296A"/>
    <w:rsid w:val="00AA7609"/>
    <w:rsid w:val="00AB1857"/>
    <w:rsid w:val="00AD0ADD"/>
    <w:rsid w:val="00B24A97"/>
    <w:rsid w:val="00B302CE"/>
    <w:rsid w:val="00B33B2A"/>
    <w:rsid w:val="00B43115"/>
    <w:rsid w:val="00B65BBF"/>
    <w:rsid w:val="00BB335C"/>
    <w:rsid w:val="00BE1426"/>
    <w:rsid w:val="00BE194D"/>
    <w:rsid w:val="00BE35BD"/>
    <w:rsid w:val="00C0221C"/>
    <w:rsid w:val="00C044D0"/>
    <w:rsid w:val="00C21CD5"/>
    <w:rsid w:val="00C37575"/>
    <w:rsid w:val="00C43BDB"/>
    <w:rsid w:val="00C554BE"/>
    <w:rsid w:val="00C57B13"/>
    <w:rsid w:val="00C73CC3"/>
    <w:rsid w:val="00C75DAE"/>
    <w:rsid w:val="00C839AB"/>
    <w:rsid w:val="00C87829"/>
    <w:rsid w:val="00C9444A"/>
    <w:rsid w:val="00CA4023"/>
    <w:rsid w:val="00CE1258"/>
    <w:rsid w:val="00CF0908"/>
    <w:rsid w:val="00D02BF0"/>
    <w:rsid w:val="00D0626C"/>
    <w:rsid w:val="00D144D6"/>
    <w:rsid w:val="00D23D76"/>
    <w:rsid w:val="00D47DFE"/>
    <w:rsid w:val="00D55F94"/>
    <w:rsid w:val="00D72E8B"/>
    <w:rsid w:val="00D850EA"/>
    <w:rsid w:val="00D91AF0"/>
    <w:rsid w:val="00D95AC1"/>
    <w:rsid w:val="00DF5054"/>
    <w:rsid w:val="00E175CD"/>
    <w:rsid w:val="00E20837"/>
    <w:rsid w:val="00E2508C"/>
    <w:rsid w:val="00E27BE5"/>
    <w:rsid w:val="00E304DE"/>
    <w:rsid w:val="00E61EF5"/>
    <w:rsid w:val="00E627BB"/>
    <w:rsid w:val="00E6747D"/>
    <w:rsid w:val="00E817FC"/>
    <w:rsid w:val="00EB5870"/>
    <w:rsid w:val="00ED2662"/>
    <w:rsid w:val="00EE22E0"/>
    <w:rsid w:val="00EE7303"/>
    <w:rsid w:val="00F174F2"/>
    <w:rsid w:val="00F405F2"/>
    <w:rsid w:val="00F410CA"/>
    <w:rsid w:val="00F91BDD"/>
    <w:rsid w:val="00F96D66"/>
    <w:rsid w:val="00FA3E63"/>
    <w:rsid w:val="00FC7534"/>
    <w:rsid w:val="00FE03A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3E6C6F"/>
  <w15:docId w15:val="{C1C62746-8336-454C-8368-7C884BA7B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5C06"/>
    <w:rPr>
      <w:rFonts w:ascii="Arial" w:eastAsia="Arial" w:hAnsi="Arial" w:cs="Arial"/>
    </w:rPr>
  </w:style>
  <w:style w:type="paragraph" w:styleId="Heading1">
    <w:name w:val="heading 1"/>
    <w:basedOn w:val="Normal"/>
    <w:link w:val="Heading1Char"/>
    <w:uiPriority w:val="9"/>
    <w:qFormat/>
    <w:pPr>
      <w:ind w:left="479"/>
      <w:jc w:val="both"/>
      <w:outlineLvl w:val="0"/>
    </w:pPr>
    <w:rPr>
      <w:b/>
      <w:bCs/>
    </w:rPr>
  </w:style>
  <w:style w:type="paragraph" w:styleId="Heading2">
    <w:name w:val="heading 2"/>
    <w:basedOn w:val="Normal"/>
    <w:uiPriority w:val="9"/>
    <w:unhideWhenUsed/>
    <w:qFormat/>
    <w:pPr>
      <w:ind w:left="479"/>
      <w:jc w:val="both"/>
      <w:outlineLvl w:val="1"/>
    </w:pPr>
    <w:rPr>
      <w:b/>
      <w:bCs/>
    </w:rPr>
  </w:style>
  <w:style w:type="paragraph" w:styleId="Heading3">
    <w:name w:val="heading 3"/>
    <w:basedOn w:val="Normal"/>
    <w:next w:val="Normal"/>
    <w:link w:val="Heading3Char"/>
    <w:uiPriority w:val="9"/>
    <w:semiHidden/>
    <w:unhideWhenUsed/>
    <w:qFormat/>
    <w:rsid w:val="002521EE"/>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554B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ind w:left="479"/>
    </w:pPr>
    <w:rPr>
      <w:b/>
      <w:bCs/>
      <w:sz w:val="28"/>
      <w:szCs w:val="28"/>
    </w:rPr>
  </w:style>
  <w:style w:type="paragraph" w:styleId="ListParagraph">
    <w:name w:val="List Paragraph"/>
    <w:basedOn w:val="Normal"/>
    <w:uiPriority w:val="1"/>
    <w:qFormat/>
    <w:pPr>
      <w:spacing w:before="199"/>
      <w:ind w:left="479" w:right="1"/>
      <w:jc w:val="both"/>
    </w:pPr>
    <w:rPr>
      <w:rFonts w:ascii="Calibri" w:eastAsia="Calibri" w:hAnsi="Calibri" w:cs="Calibri"/>
    </w:rPr>
  </w:style>
  <w:style w:type="paragraph" w:customStyle="1" w:styleId="TableParagraph">
    <w:name w:val="Table Paragraph"/>
    <w:basedOn w:val="Normal"/>
    <w:uiPriority w:val="1"/>
    <w:qFormat/>
    <w:pPr>
      <w:ind w:left="105"/>
    </w:pPr>
  </w:style>
  <w:style w:type="paragraph" w:customStyle="1" w:styleId="EndNoteBibliographyTitle">
    <w:name w:val="EndNote Bibliography Title"/>
    <w:basedOn w:val="Normal"/>
    <w:link w:val="EndNoteBibliographyTitleChar"/>
    <w:rsid w:val="00F405F2"/>
    <w:pPr>
      <w:jc w:val="center"/>
    </w:pPr>
    <w:rPr>
      <w:rFonts w:ascii="Calibri" w:hAnsi="Calibri" w:cs="Calibri"/>
      <w:noProof/>
    </w:rPr>
  </w:style>
  <w:style w:type="character" w:customStyle="1" w:styleId="BodyTextChar">
    <w:name w:val="Body Text Char"/>
    <w:basedOn w:val="DefaultParagraphFont"/>
    <w:link w:val="BodyText"/>
    <w:uiPriority w:val="1"/>
    <w:rsid w:val="00F405F2"/>
    <w:rPr>
      <w:rFonts w:ascii="Arial" w:eastAsia="Arial" w:hAnsi="Arial" w:cs="Arial"/>
    </w:rPr>
  </w:style>
  <w:style w:type="character" w:customStyle="1" w:styleId="EndNoteBibliographyTitleChar">
    <w:name w:val="EndNote Bibliography Title Char"/>
    <w:basedOn w:val="BodyTextChar"/>
    <w:link w:val="EndNoteBibliographyTitle"/>
    <w:rsid w:val="00F405F2"/>
    <w:rPr>
      <w:rFonts w:ascii="Calibri" w:eastAsia="Arial" w:hAnsi="Calibri" w:cs="Calibri"/>
      <w:noProof/>
    </w:rPr>
  </w:style>
  <w:style w:type="paragraph" w:customStyle="1" w:styleId="EndNoteBibliography">
    <w:name w:val="EndNote Bibliography"/>
    <w:basedOn w:val="Normal"/>
    <w:link w:val="EndNoteBibliographyChar"/>
    <w:rsid w:val="00F405F2"/>
    <w:pPr>
      <w:jc w:val="both"/>
    </w:pPr>
    <w:rPr>
      <w:rFonts w:ascii="Calibri" w:hAnsi="Calibri" w:cs="Calibri"/>
      <w:noProof/>
    </w:rPr>
  </w:style>
  <w:style w:type="character" w:customStyle="1" w:styleId="EndNoteBibliographyChar">
    <w:name w:val="EndNote Bibliography Char"/>
    <w:basedOn w:val="BodyTextChar"/>
    <w:link w:val="EndNoteBibliography"/>
    <w:rsid w:val="00F405F2"/>
    <w:rPr>
      <w:rFonts w:ascii="Calibri" w:eastAsia="Arial" w:hAnsi="Calibri" w:cs="Calibri"/>
      <w:noProof/>
    </w:rPr>
  </w:style>
  <w:style w:type="paragraph" w:styleId="NormalWeb">
    <w:name w:val="Normal (Web)"/>
    <w:basedOn w:val="Normal"/>
    <w:uiPriority w:val="99"/>
    <w:semiHidden/>
    <w:unhideWhenUsed/>
    <w:rsid w:val="00AA7609"/>
    <w:rPr>
      <w:rFonts w:ascii="Times New Roman" w:hAnsi="Times New Roman" w:cs="Times New Roman"/>
      <w:sz w:val="24"/>
      <w:szCs w:val="24"/>
    </w:rPr>
  </w:style>
  <w:style w:type="table" w:styleId="TableGrid">
    <w:name w:val="Table Grid"/>
    <w:basedOn w:val="TableNormal"/>
    <w:uiPriority w:val="39"/>
    <w:rsid w:val="002521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2521EE"/>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414124"/>
    <w:rPr>
      <w:color w:val="0000FF" w:themeColor="hyperlink"/>
      <w:u w:val="single"/>
    </w:rPr>
  </w:style>
  <w:style w:type="character" w:styleId="UnresolvedMention">
    <w:name w:val="Unresolved Mention"/>
    <w:basedOn w:val="DefaultParagraphFont"/>
    <w:uiPriority w:val="99"/>
    <w:semiHidden/>
    <w:unhideWhenUsed/>
    <w:rsid w:val="00414124"/>
    <w:rPr>
      <w:color w:val="605E5C"/>
      <w:shd w:val="clear" w:color="auto" w:fill="E1DFDD"/>
    </w:rPr>
  </w:style>
  <w:style w:type="character" w:customStyle="1" w:styleId="Heading4Char">
    <w:name w:val="Heading 4 Char"/>
    <w:basedOn w:val="DefaultParagraphFont"/>
    <w:link w:val="Heading4"/>
    <w:uiPriority w:val="9"/>
    <w:semiHidden/>
    <w:rsid w:val="00C554BE"/>
    <w:rPr>
      <w:rFonts w:asciiTheme="majorHAnsi" w:eastAsiaTheme="majorEastAsia" w:hAnsiTheme="majorHAnsi" w:cstheme="majorBidi"/>
      <w:i/>
      <w:iCs/>
      <w:color w:val="365F91" w:themeColor="accent1" w:themeShade="BF"/>
    </w:rPr>
  </w:style>
  <w:style w:type="character" w:customStyle="1" w:styleId="Heading1Char">
    <w:name w:val="Heading 1 Char"/>
    <w:basedOn w:val="DefaultParagraphFont"/>
    <w:link w:val="Heading1"/>
    <w:uiPriority w:val="9"/>
    <w:rsid w:val="00BB335C"/>
    <w:rPr>
      <w:rFonts w:ascii="Arial" w:eastAsia="Arial" w:hAnsi="Arial" w:cs="Arial"/>
      <w:b/>
      <w:bCs/>
    </w:rPr>
  </w:style>
  <w:style w:type="paragraph" w:styleId="Header">
    <w:name w:val="header"/>
    <w:basedOn w:val="Normal"/>
    <w:link w:val="HeaderChar"/>
    <w:uiPriority w:val="99"/>
    <w:unhideWhenUsed/>
    <w:rsid w:val="002868D0"/>
    <w:pPr>
      <w:tabs>
        <w:tab w:val="center" w:pos="4680"/>
        <w:tab w:val="right" w:pos="9360"/>
      </w:tabs>
    </w:pPr>
  </w:style>
  <w:style w:type="character" w:customStyle="1" w:styleId="HeaderChar">
    <w:name w:val="Header Char"/>
    <w:basedOn w:val="DefaultParagraphFont"/>
    <w:link w:val="Header"/>
    <w:uiPriority w:val="99"/>
    <w:rsid w:val="002868D0"/>
    <w:rPr>
      <w:rFonts w:ascii="Arial" w:eastAsia="Arial" w:hAnsi="Arial" w:cs="Arial"/>
    </w:rPr>
  </w:style>
  <w:style w:type="paragraph" w:styleId="Footer">
    <w:name w:val="footer"/>
    <w:basedOn w:val="Normal"/>
    <w:link w:val="FooterChar"/>
    <w:uiPriority w:val="99"/>
    <w:unhideWhenUsed/>
    <w:rsid w:val="002868D0"/>
    <w:pPr>
      <w:tabs>
        <w:tab w:val="center" w:pos="4680"/>
        <w:tab w:val="right" w:pos="9360"/>
      </w:tabs>
    </w:pPr>
  </w:style>
  <w:style w:type="character" w:customStyle="1" w:styleId="FooterChar">
    <w:name w:val="Footer Char"/>
    <w:basedOn w:val="DefaultParagraphFont"/>
    <w:link w:val="Footer"/>
    <w:uiPriority w:val="99"/>
    <w:rsid w:val="002868D0"/>
    <w:rPr>
      <w:rFonts w:ascii="Arial" w:eastAsia="Arial" w:hAnsi="Arial" w:cs="Arial"/>
    </w:rPr>
  </w:style>
  <w:style w:type="paragraph" w:styleId="Revision">
    <w:name w:val="Revision"/>
    <w:hidden/>
    <w:uiPriority w:val="99"/>
    <w:semiHidden/>
    <w:rsid w:val="00E627BB"/>
    <w:pPr>
      <w:widowControl/>
      <w:autoSpaceDE/>
      <w:autoSpaceDN/>
    </w:pPr>
    <w:rPr>
      <w:rFonts w:ascii="Arial" w:eastAsia="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citregistry.org"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iemonti.lorenzo@hsr.it"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58020/qx8b-gk69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1F7053033427540A45BCD60A43D3FF7" ma:contentTypeVersion="19" ma:contentTypeDescription="Create a new document." ma:contentTypeScope="" ma:versionID="46735052c7aff9b729b552d5e4e0bd98">
  <xsd:schema xmlns:xsd="http://www.w3.org/2001/XMLSchema" xmlns:xs="http://www.w3.org/2001/XMLSchema" xmlns:p="http://schemas.microsoft.com/office/2006/metadata/properties" xmlns:ns1="http://schemas.microsoft.com/sharepoint/v3" xmlns:ns3="072d266d-b8d0-41ac-ac54-fdf1beeb1839" xmlns:ns4="231fd5a7-fc94-41b7-b2ee-740200048191" targetNamespace="http://schemas.microsoft.com/office/2006/metadata/properties" ma:root="true" ma:fieldsID="410507d8a895643bce7f03affcd5a211" ns1:_="" ns3:_="" ns4:_="">
    <xsd:import namespace="http://schemas.microsoft.com/sharepoint/v3"/>
    <xsd:import namespace="072d266d-b8d0-41ac-ac54-fdf1beeb1839"/>
    <xsd:import namespace="231fd5a7-fc94-41b7-b2ee-74020004819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4:SharedWithUsers" minOccurs="0"/>
                <xsd:element ref="ns4:SharedWithDetails" minOccurs="0"/>
                <xsd:element ref="ns4:SharingHintHash" minOccurs="0"/>
                <xsd:element ref="ns3:_activity" minOccurs="0"/>
                <xsd:element ref="ns3:MediaServiceObjectDetectorVersions" minOccurs="0"/>
                <xsd:element ref="ns3:MediaServiceAutoTags" minOccurs="0"/>
                <xsd:element ref="ns1:_ip_UnifiedCompliancePolicyProperties" minOccurs="0"/>
                <xsd:element ref="ns1:_ip_UnifiedCompliancePolicyUIAction" minOccurs="0"/>
                <xsd:element ref="ns3:MediaServiceOCR" minOccurs="0"/>
                <xsd:element ref="ns3:MediaServiceGenerationTime" minOccurs="0"/>
                <xsd:element ref="ns3:MediaServiceEventHashCode"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2d266d-b8d0-41ac-ac54-fdf1beeb18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AutoTags" ma:index="19" nillable="true" ma:displayName="Tags" ma:internalName="MediaServiceAutoTags" ma:readOnly="true">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SystemTags" ma:index="25" nillable="true" ma:displayName="MediaServiceSystemTags" ma:hidden="true" ma:internalName="MediaServiceSystemTags" ma:readOnly="true">
      <xsd:simpleType>
        <xsd:restriction base="dms:Note"/>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1fd5a7-fc94-41b7-b2ee-7402000481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072d266d-b8d0-41ac-ac54-fdf1beeb1839"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E362F-9620-4276-BA00-E3CE1B1D73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72d266d-b8d0-41ac-ac54-fdf1beeb1839"/>
    <ds:schemaRef ds:uri="231fd5a7-fc94-41b7-b2ee-7402000481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17462D3-CDAB-472C-9975-C5975728088B}">
  <ds:schemaRefs>
    <ds:schemaRef ds:uri="http://schemas.microsoft.com/sharepoint/v3/contenttype/forms"/>
  </ds:schemaRefs>
</ds:datastoreItem>
</file>

<file path=customXml/itemProps3.xml><?xml version="1.0" encoding="utf-8"?>
<ds:datastoreItem xmlns:ds="http://schemas.openxmlformats.org/officeDocument/2006/customXml" ds:itemID="{4C064DE1-657B-468E-8169-1142114A0C3A}">
  <ds:schemaRefs>
    <ds:schemaRef ds:uri="http://schemas.microsoft.com/office/2006/metadata/properties"/>
    <ds:schemaRef ds:uri="http://schemas.microsoft.com/office/infopath/2007/PartnerControls"/>
    <ds:schemaRef ds:uri="http://schemas.microsoft.com/sharepoint/v3"/>
    <ds:schemaRef ds:uri="072d266d-b8d0-41ac-ac54-fdf1beeb1839"/>
  </ds:schemaRefs>
</ds:datastoreItem>
</file>

<file path=customXml/itemProps4.xml><?xml version="1.0" encoding="utf-8"?>
<ds:datastoreItem xmlns:ds="http://schemas.openxmlformats.org/officeDocument/2006/customXml" ds:itemID="{E1776766-0BC7-4D6E-B2C9-786FB4E187C5}">
  <ds:schemaRefs>
    <ds:schemaRef ds:uri="http://schemas.openxmlformats.org/officeDocument/2006/bibliography"/>
  </ds:schemaRefs>
</ds:datastoreItem>
</file>

<file path=docMetadata/LabelInfo.xml><?xml version="1.0" encoding="utf-8"?>
<clbl:labelList xmlns:clbl="http://schemas.microsoft.com/office/2020/mipLabelMetadata">
  <clbl:label id="{8db864bc-821c-4dd3-a9c9-5002b5129ec6}" enabled="1" method="Standard" siteId="{0b95a125-791c-4f0a-9f9e-99e363117506}" removed="0"/>
</clbl:labelList>
</file>

<file path=docProps/app.xml><?xml version="1.0" encoding="utf-8"?>
<Properties xmlns="http://schemas.openxmlformats.org/officeDocument/2006/extended-properties" xmlns:vt="http://schemas.openxmlformats.org/officeDocument/2006/docPropsVTypes">
  <Template>Normal</Template>
  <TotalTime>161</TotalTime>
  <Pages>47</Pages>
  <Words>24327</Words>
  <Characters>138664</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iemonti Lorenzo</dc:creator>
  <cp:lastModifiedBy>Kenneth Feingold</cp:lastModifiedBy>
  <cp:revision>55</cp:revision>
  <dcterms:created xsi:type="dcterms:W3CDTF">2025-09-15T18:42:00Z</dcterms:created>
  <dcterms:modified xsi:type="dcterms:W3CDTF">2025-09-15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F7053033427540A45BCD60A43D3FF7</vt:lpwstr>
  </property>
</Properties>
</file>